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2366B" w14:textId="5E903B9E" w:rsidR="00495B79" w:rsidRPr="00495B79" w:rsidRDefault="00495B79" w:rsidP="00495B79">
      <w:pPr>
        <w:keepNext/>
        <w:keepLines/>
        <w:spacing w:before="120" w:after="120"/>
        <w:outlineLvl w:val="1"/>
        <w:rPr>
          <w:rFonts w:eastAsiaTheme="majorEastAsia" w:cstheme="majorBidi"/>
          <w:b/>
          <w:bCs/>
          <w:sz w:val="22"/>
          <w:szCs w:val="26"/>
        </w:rPr>
      </w:pPr>
      <w:r w:rsidRPr="00495B79">
        <w:rPr>
          <w:rFonts w:eastAsiaTheme="majorEastAsia" w:cstheme="majorBidi"/>
          <w:b/>
          <w:bCs/>
          <w:sz w:val="22"/>
          <w:szCs w:val="26"/>
        </w:rPr>
        <w:t xml:space="preserve">Appendix </w:t>
      </w:r>
      <w:r>
        <w:rPr>
          <w:rFonts w:eastAsiaTheme="majorEastAsia" w:cstheme="majorBidi"/>
          <w:b/>
          <w:bCs/>
          <w:sz w:val="22"/>
          <w:szCs w:val="26"/>
        </w:rPr>
        <w:t>A</w:t>
      </w:r>
      <w:r w:rsidRPr="00495B79">
        <w:rPr>
          <w:rFonts w:eastAsiaTheme="majorEastAsia" w:cstheme="majorBidi"/>
          <w:b/>
          <w:bCs/>
          <w:sz w:val="22"/>
          <w:szCs w:val="26"/>
        </w:rPr>
        <w:t xml:space="preserve"> </w:t>
      </w:r>
      <w:r w:rsidRPr="00495B79">
        <w:rPr>
          <w:rFonts w:eastAsiaTheme="majorEastAsia" w:cstheme="majorBidi"/>
          <w:b/>
          <w:bCs/>
          <w:sz w:val="22"/>
          <w:szCs w:val="26"/>
        </w:rPr>
        <w:tab/>
      </w:r>
      <w:r>
        <w:rPr>
          <w:rFonts w:eastAsiaTheme="majorEastAsia" w:cstheme="majorBidi"/>
          <w:b/>
          <w:bCs/>
          <w:sz w:val="22"/>
          <w:szCs w:val="26"/>
        </w:rPr>
        <w:t>Psychometric evaluation studies</w:t>
      </w:r>
      <w:r w:rsidRPr="00495B79">
        <w:rPr>
          <w:rFonts w:eastAsiaTheme="majorEastAsia" w:cstheme="majorBidi"/>
          <w:b/>
          <w:bCs/>
          <w:sz w:val="22"/>
          <w:szCs w:val="26"/>
        </w:rPr>
        <w:t>: Study details</w:t>
      </w:r>
    </w:p>
    <w:p w14:paraId="547E6270" w14:textId="77777777" w:rsidR="00495B79" w:rsidRDefault="00495B79" w:rsidP="00495B79">
      <w:pPr>
        <w:keepNext/>
        <w:keepLines/>
        <w:spacing w:before="60"/>
        <w:outlineLvl w:val="2"/>
        <w:rPr>
          <w:rFonts w:eastAsiaTheme="majorEastAsia" w:cstheme="majorBidi"/>
          <w:b/>
          <w:bCs/>
          <w:sz w:val="20"/>
        </w:rPr>
      </w:pPr>
      <w:r w:rsidRPr="00495B79">
        <w:rPr>
          <w:rFonts w:eastAsiaTheme="majorEastAsia" w:cstheme="majorBidi"/>
          <w:b/>
          <w:bCs/>
          <w:sz w:val="20"/>
        </w:rPr>
        <w:t>Systematic Review of the FLACC scale for assessing pain in infants and chi</w:t>
      </w:r>
      <w:bookmarkStart w:id="0" w:name="_GoBack"/>
      <w:bookmarkEnd w:id="0"/>
      <w:r w:rsidRPr="00495B79">
        <w:rPr>
          <w:rFonts w:eastAsiaTheme="majorEastAsia" w:cstheme="majorBidi"/>
          <w:b/>
          <w:bCs/>
          <w:sz w:val="20"/>
        </w:rPr>
        <w:t>ldren: is it reliable, valid, useful and feasible for use?</w:t>
      </w:r>
    </w:p>
    <w:p w14:paraId="710DB86C" w14:textId="77777777" w:rsidR="00084506" w:rsidRDefault="00084506" w:rsidP="00084506">
      <w:r>
        <w:t xml:space="preserve">Dianne </w:t>
      </w:r>
      <w:proofErr w:type="spellStart"/>
      <w:r>
        <w:t>CRELLIN</w:t>
      </w:r>
      <w:r>
        <w:rPr>
          <w:vertAlign w:val="superscript"/>
        </w:rPr>
        <w:t>a</w:t>
      </w:r>
      <w:proofErr w:type="spellEnd"/>
      <w:r>
        <w:rPr>
          <w:vertAlign w:val="superscript"/>
        </w:rPr>
        <w:t>-c</w:t>
      </w:r>
      <w:r>
        <w:t xml:space="preserve">, Nick </w:t>
      </w:r>
      <w:proofErr w:type="spellStart"/>
      <w:r>
        <w:t>SANTAMARIA</w:t>
      </w:r>
      <w:r>
        <w:rPr>
          <w:vertAlign w:val="superscript"/>
        </w:rPr>
        <w:t>a</w:t>
      </w:r>
      <w:proofErr w:type="spellEnd"/>
      <w:r>
        <w:rPr>
          <w:vertAlign w:val="superscript"/>
        </w:rPr>
        <w:t xml:space="preserve"> f</w:t>
      </w:r>
      <w:r>
        <w:t xml:space="preserve"> Franz E </w:t>
      </w:r>
      <w:proofErr w:type="spellStart"/>
      <w:r>
        <w:t>BABL</w:t>
      </w:r>
      <w:r>
        <w:rPr>
          <w:vertAlign w:val="superscript"/>
        </w:rPr>
        <w:t>b</w:t>
      </w:r>
      <w:proofErr w:type="spellEnd"/>
      <w:r>
        <w:rPr>
          <w:vertAlign w:val="superscript"/>
        </w:rPr>
        <w:t>-d</w:t>
      </w:r>
      <w:r>
        <w:t xml:space="preserve">, Denise </w:t>
      </w:r>
      <w:proofErr w:type="spellStart"/>
      <w:r>
        <w:t>HARRISON</w:t>
      </w:r>
      <w:r>
        <w:rPr>
          <w:vertAlign w:val="superscript"/>
        </w:rPr>
        <w:t>a</w:t>
      </w:r>
      <w:proofErr w:type="spellEnd"/>
      <w:r>
        <w:rPr>
          <w:vertAlign w:val="superscript"/>
        </w:rPr>
        <w:t xml:space="preserve"> b e</w:t>
      </w:r>
      <w:r>
        <w:t xml:space="preserve"> </w:t>
      </w:r>
    </w:p>
    <w:p w14:paraId="0F934C0A" w14:textId="77777777" w:rsidR="00495B79" w:rsidRPr="00495B79" w:rsidRDefault="00495B79" w:rsidP="00495B79">
      <w:pPr>
        <w:keepNext/>
        <w:keepLines/>
        <w:spacing w:before="60"/>
        <w:outlineLvl w:val="2"/>
        <w:rPr>
          <w:rFonts w:eastAsiaTheme="majorEastAsia" w:cstheme="majorBidi"/>
          <w:b/>
          <w:bCs/>
          <w:sz w:val="20"/>
        </w:rPr>
      </w:pPr>
    </w:p>
    <w:tbl>
      <w:tblPr>
        <w:tblW w:w="14332" w:type="dxa"/>
        <w:tblInd w:w="93" w:type="dxa"/>
        <w:tblBorders>
          <w:top w:val="single" w:sz="8" w:space="0" w:color="auto"/>
          <w:bottom w:val="single" w:sz="8" w:space="0" w:color="auto"/>
        </w:tblBorders>
        <w:tblLayout w:type="fixed"/>
        <w:tblCellMar>
          <w:top w:w="57" w:type="dxa"/>
          <w:bottom w:w="57" w:type="dxa"/>
        </w:tblCellMar>
        <w:tblLook w:val="04A0" w:firstRow="1" w:lastRow="0" w:firstColumn="1" w:lastColumn="0" w:noHBand="0" w:noVBand="1"/>
      </w:tblPr>
      <w:tblGrid>
        <w:gridCol w:w="1149"/>
        <w:gridCol w:w="2552"/>
        <w:gridCol w:w="2126"/>
        <w:gridCol w:w="2126"/>
        <w:gridCol w:w="2126"/>
        <w:gridCol w:w="1985"/>
        <w:gridCol w:w="2268"/>
      </w:tblGrid>
      <w:tr w:rsidR="00EF7E4C" w:rsidRPr="005A76B1" w14:paraId="057119A3" w14:textId="77777777" w:rsidTr="00BB1993">
        <w:trPr>
          <w:trHeight w:val="615"/>
          <w:tblHeader/>
        </w:trPr>
        <w:tc>
          <w:tcPr>
            <w:tcW w:w="1149" w:type="dxa"/>
            <w:tcBorders>
              <w:top w:val="single" w:sz="8" w:space="0" w:color="auto"/>
              <w:bottom w:val="nil"/>
            </w:tcBorders>
            <w:shd w:val="clear" w:color="auto" w:fill="auto"/>
            <w:vAlign w:val="center"/>
          </w:tcPr>
          <w:p w14:paraId="74358379" w14:textId="77777777" w:rsidR="00EF7E4C" w:rsidRPr="005A76B1" w:rsidRDefault="00EF7E4C" w:rsidP="00322BA2">
            <w:pPr>
              <w:spacing w:line="240" w:lineRule="auto"/>
              <w:rPr>
                <w:rFonts w:eastAsia="Times New Roman" w:cs="Times New Roman"/>
                <w:b/>
                <w:bCs/>
                <w:color w:val="000000"/>
                <w:szCs w:val="16"/>
                <w:lang w:eastAsia="en-AU"/>
              </w:rPr>
            </w:pPr>
          </w:p>
        </w:tc>
        <w:tc>
          <w:tcPr>
            <w:tcW w:w="2552" w:type="dxa"/>
            <w:tcBorders>
              <w:top w:val="single" w:sz="8" w:space="0" w:color="auto"/>
              <w:bottom w:val="nil"/>
            </w:tcBorders>
            <w:shd w:val="clear" w:color="auto" w:fill="auto"/>
            <w:vAlign w:val="center"/>
          </w:tcPr>
          <w:p w14:paraId="4401AFA5" w14:textId="77777777" w:rsidR="00EF7E4C" w:rsidRPr="005A76B1" w:rsidRDefault="00EF7E4C" w:rsidP="00322BA2">
            <w:pPr>
              <w:spacing w:line="240" w:lineRule="auto"/>
              <w:rPr>
                <w:rFonts w:eastAsia="Times New Roman" w:cs="Times New Roman"/>
                <w:b/>
                <w:bCs/>
                <w:color w:val="000000"/>
                <w:szCs w:val="16"/>
                <w:lang w:eastAsia="en-AU"/>
              </w:rPr>
            </w:pPr>
          </w:p>
        </w:tc>
        <w:tc>
          <w:tcPr>
            <w:tcW w:w="2126" w:type="dxa"/>
            <w:tcBorders>
              <w:top w:val="single" w:sz="8" w:space="0" w:color="auto"/>
              <w:bottom w:val="nil"/>
            </w:tcBorders>
            <w:shd w:val="clear" w:color="auto" w:fill="auto"/>
            <w:vAlign w:val="center"/>
          </w:tcPr>
          <w:p w14:paraId="0FBC1BFE" w14:textId="77777777" w:rsidR="00EF7E4C" w:rsidRPr="005A76B1" w:rsidRDefault="00EF7E4C" w:rsidP="007D0703">
            <w:pPr>
              <w:spacing w:line="240" w:lineRule="auto"/>
              <w:rPr>
                <w:rFonts w:eastAsia="Times New Roman" w:cs="Times New Roman"/>
                <w:b/>
                <w:bCs/>
                <w:color w:val="000000"/>
                <w:szCs w:val="16"/>
                <w:lang w:eastAsia="en-AU"/>
              </w:rPr>
            </w:pPr>
          </w:p>
        </w:tc>
        <w:tc>
          <w:tcPr>
            <w:tcW w:w="6237" w:type="dxa"/>
            <w:gridSpan w:val="3"/>
            <w:tcBorders>
              <w:top w:val="single" w:sz="8" w:space="0" w:color="auto"/>
              <w:bottom w:val="single" w:sz="4" w:space="0" w:color="auto"/>
            </w:tcBorders>
            <w:shd w:val="clear" w:color="auto" w:fill="auto"/>
            <w:vAlign w:val="center"/>
          </w:tcPr>
          <w:p w14:paraId="1F11204F" w14:textId="7E8F17BA" w:rsidR="00EF7E4C" w:rsidRPr="005A76B1" w:rsidRDefault="00EF7E4C" w:rsidP="00EF7E4C">
            <w:pPr>
              <w:spacing w:line="240" w:lineRule="auto"/>
              <w:jc w:val="center"/>
              <w:rPr>
                <w:rFonts w:eastAsia="Times New Roman" w:cs="Times New Roman"/>
                <w:b/>
                <w:bCs/>
                <w:color w:val="000000"/>
                <w:szCs w:val="16"/>
                <w:lang w:eastAsia="en-AU"/>
              </w:rPr>
            </w:pPr>
            <w:r w:rsidRPr="005A76B1">
              <w:rPr>
                <w:rFonts w:eastAsia="Times New Roman" w:cs="Times New Roman"/>
                <w:b/>
                <w:bCs/>
                <w:color w:val="000000"/>
                <w:szCs w:val="16"/>
                <w:lang w:eastAsia="en-AU"/>
              </w:rPr>
              <w:t>Results</w:t>
            </w:r>
            <w:r w:rsidR="007C3A23" w:rsidRPr="005A76B1">
              <w:rPr>
                <w:rFonts w:eastAsia="Times New Roman" w:cs="Times New Roman"/>
                <w:b/>
                <w:bCs/>
                <w:color w:val="000000"/>
                <w:szCs w:val="16"/>
                <w:lang w:eastAsia="en-AU"/>
              </w:rPr>
              <w:t xml:space="preserve"> (</w:t>
            </w:r>
            <w:proofErr w:type="spellStart"/>
            <w:r w:rsidR="007C3A23" w:rsidRPr="005A76B1">
              <w:rPr>
                <w:rFonts w:eastAsia="Times New Roman" w:cs="Times New Roman"/>
                <w:b/>
                <w:bCs/>
                <w:color w:val="000000"/>
                <w:szCs w:val="16"/>
                <w:lang w:eastAsia="en-AU"/>
              </w:rPr>
              <w:t>inc</w:t>
            </w:r>
            <w:proofErr w:type="spellEnd"/>
            <w:r w:rsidR="007C3A23" w:rsidRPr="005A76B1">
              <w:rPr>
                <w:rFonts w:eastAsia="Times New Roman" w:cs="Times New Roman"/>
                <w:b/>
                <w:bCs/>
                <w:color w:val="000000"/>
                <w:szCs w:val="16"/>
                <w:lang w:eastAsia="en-AU"/>
              </w:rPr>
              <w:t xml:space="preserve"> quality score)</w:t>
            </w:r>
          </w:p>
        </w:tc>
        <w:tc>
          <w:tcPr>
            <w:tcW w:w="2268" w:type="dxa"/>
            <w:tcBorders>
              <w:top w:val="single" w:sz="8" w:space="0" w:color="auto"/>
              <w:bottom w:val="nil"/>
            </w:tcBorders>
            <w:shd w:val="clear" w:color="auto" w:fill="auto"/>
            <w:vAlign w:val="center"/>
          </w:tcPr>
          <w:p w14:paraId="6F114AD7" w14:textId="77777777" w:rsidR="00EF7E4C" w:rsidRPr="005A76B1" w:rsidRDefault="00EF7E4C" w:rsidP="00322BA2">
            <w:pPr>
              <w:spacing w:line="240" w:lineRule="auto"/>
              <w:rPr>
                <w:rFonts w:eastAsia="Times New Roman" w:cs="Times New Roman"/>
                <w:b/>
                <w:bCs/>
                <w:color w:val="000000"/>
                <w:szCs w:val="16"/>
                <w:lang w:eastAsia="en-AU"/>
              </w:rPr>
            </w:pPr>
          </w:p>
        </w:tc>
      </w:tr>
      <w:tr w:rsidR="00EE2EB9" w:rsidRPr="005A76B1" w14:paraId="0ABE3D6F" w14:textId="77777777" w:rsidTr="00BB1993">
        <w:trPr>
          <w:trHeight w:val="615"/>
          <w:tblHeader/>
        </w:trPr>
        <w:tc>
          <w:tcPr>
            <w:tcW w:w="1149" w:type="dxa"/>
            <w:tcBorders>
              <w:top w:val="nil"/>
              <w:bottom w:val="single" w:sz="4" w:space="0" w:color="auto"/>
            </w:tcBorders>
            <w:shd w:val="clear" w:color="auto" w:fill="auto"/>
            <w:vAlign w:val="center"/>
            <w:hideMark/>
          </w:tcPr>
          <w:p w14:paraId="07DA96AC" w14:textId="77777777"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Study</w:t>
            </w:r>
          </w:p>
        </w:tc>
        <w:tc>
          <w:tcPr>
            <w:tcW w:w="2552" w:type="dxa"/>
            <w:tcBorders>
              <w:top w:val="nil"/>
              <w:bottom w:val="single" w:sz="4" w:space="0" w:color="auto"/>
            </w:tcBorders>
            <w:shd w:val="clear" w:color="auto" w:fill="auto"/>
            <w:vAlign w:val="center"/>
            <w:hideMark/>
          </w:tcPr>
          <w:p w14:paraId="23AD67F9" w14:textId="1644DBB5" w:rsidR="00EE2EB9" w:rsidRPr="005A76B1" w:rsidRDefault="005A76B1" w:rsidP="005A76B1">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Aim/Design and method</w:t>
            </w:r>
          </w:p>
        </w:tc>
        <w:tc>
          <w:tcPr>
            <w:tcW w:w="2126" w:type="dxa"/>
            <w:tcBorders>
              <w:top w:val="nil"/>
              <w:bottom w:val="single" w:sz="4" w:space="0" w:color="auto"/>
            </w:tcBorders>
            <w:shd w:val="clear" w:color="auto" w:fill="auto"/>
            <w:vAlign w:val="center"/>
            <w:hideMark/>
          </w:tcPr>
          <w:p w14:paraId="4E7A7946" w14:textId="4CF02F7E"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Subjects/circumstances/ Setting/Pain measures</w:t>
            </w:r>
          </w:p>
        </w:tc>
        <w:tc>
          <w:tcPr>
            <w:tcW w:w="2126" w:type="dxa"/>
            <w:tcBorders>
              <w:top w:val="single" w:sz="4" w:space="0" w:color="auto"/>
              <w:bottom w:val="single" w:sz="4" w:space="0" w:color="auto"/>
            </w:tcBorders>
            <w:shd w:val="clear" w:color="auto" w:fill="auto"/>
            <w:vAlign w:val="center"/>
            <w:hideMark/>
          </w:tcPr>
          <w:p w14:paraId="4B8B46A6" w14:textId="77777777"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 xml:space="preserve">Reliability </w:t>
            </w:r>
          </w:p>
        </w:tc>
        <w:tc>
          <w:tcPr>
            <w:tcW w:w="2126" w:type="dxa"/>
            <w:tcBorders>
              <w:top w:val="single" w:sz="4" w:space="0" w:color="auto"/>
              <w:bottom w:val="single" w:sz="4" w:space="0" w:color="auto"/>
            </w:tcBorders>
            <w:shd w:val="clear" w:color="auto" w:fill="auto"/>
            <w:vAlign w:val="center"/>
            <w:hideMark/>
          </w:tcPr>
          <w:p w14:paraId="39222E70" w14:textId="77777777"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Validity</w:t>
            </w:r>
          </w:p>
        </w:tc>
        <w:tc>
          <w:tcPr>
            <w:tcW w:w="1985" w:type="dxa"/>
            <w:tcBorders>
              <w:top w:val="single" w:sz="4" w:space="0" w:color="auto"/>
              <w:bottom w:val="single" w:sz="4" w:space="0" w:color="auto"/>
            </w:tcBorders>
            <w:shd w:val="clear" w:color="auto" w:fill="auto"/>
            <w:vAlign w:val="center"/>
            <w:hideMark/>
          </w:tcPr>
          <w:p w14:paraId="6F5C5A3F" w14:textId="769B667A"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Feasibility &amp; clinical utility</w:t>
            </w:r>
          </w:p>
        </w:tc>
        <w:tc>
          <w:tcPr>
            <w:tcW w:w="2268" w:type="dxa"/>
            <w:tcBorders>
              <w:top w:val="nil"/>
              <w:bottom w:val="single" w:sz="4" w:space="0" w:color="auto"/>
            </w:tcBorders>
            <w:shd w:val="clear" w:color="auto" w:fill="auto"/>
            <w:vAlign w:val="center"/>
          </w:tcPr>
          <w:p w14:paraId="44FF21BE" w14:textId="77777777" w:rsidR="00EE2EB9" w:rsidRPr="005A76B1" w:rsidRDefault="00EE2EB9" w:rsidP="00EE2EB9">
            <w:pPr>
              <w:spacing w:line="240" w:lineRule="auto"/>
              <w:rPr>
                <w:rFonts w:eastAsia="Times New Roman" w:cs="Times New Roman"/>
                <w:b/>
                <w:bCs/>
                <w:color w:val="000000"/>
                <w:szCs w:val="16"/>
                <w:lang w:eastAsia="en-AU"/>
              </w:rPr>
            </w:pPr>
            <w:r w:rsidRPr="005A76B1">
              <w:rPr>
                <w:rFonts w:eastAsia="Times New Roman" w:cs="Times New Roman"/>
                <w:b/>
                <w:bCs/>
                <w:color w:val="000000"/>
                <w:szCs w:val="16"/>
                <w:lang w:eastAsia="en-AU"/>
              </w:rPr>
              <w:t>Comments</w:t>
            </w:r>
          </w:p>
        </w:tc>
      </w:tr>
      <w:tr w:rsidR="000D6990" w:rsidRPr="005A76B1" w14:paraId="3570A94B" w14:textId="77777777" w:rsidTr="00284D89">
        <w:trPr>
          <w:trHeight w:val="223"/>
        </w:trPr>
        <w:tc>
          <w:tcPr>
            <w:tcW w:w="14332" w:type="dxa"/>
            <w:gridSpan w:val="7"/>
            <w:tcBorders>
              <w:top w:val="single" w:sz="4" w:space="0" w:color="auto"/>
              <w:bottom w:val="nil"/>
            </w:tcBorders>
            <w:shd w:val="clear" w:color="auto" w:fill="D9D9D9" w:themeFill="background1" w:themeFillShade="D9"/>
          </w:tcPr>
          <w:p w14:paraId="3F4782C6" w14:textId="77777777" w:rsidR="000D6990" w:rsidRPr="005A76B1" w:rsidRDefault="000D6990" w:rsidP="00322BA2">
            <w:pPr>
              <w:pStyle w:val="Smalltext"/>
              <w:rPr>
                <w:rFonts w:cs="Times New Roman"/>
                <w:color w:val="000000"/>
                <w:szCs w:val="16"/>
                <w:lang w:eastAsia="en-AU"/>
              </w:rPr>
            </w:pPr>
            <w:r w:rsidRPr="005A76B1">
              <w:rPr>
                <w:rFonts w:cs="Times New Roman"/>
                <w:color w:val="000000"/>
                <w:szCs w:val="16"/>
                <w:lang w:eastAsia="en-AU"/>
              </w:rPr>
              <w:t>Original study</w:t>
            </w:r>
          </w:p>
        </w:tc>
      </w:tr>
      <w:tr w:rsidR="005863F6" w:rsidRPr="005A76B1" w14:paraId="597E66AB" w14:textId="77777777" w:rsidTr="000A20DE">
        <w:trPr>
          <w:trHeight w:val="637"/>
        </w:trPr>
        <w:tc>
          <w:tcPr>
            <w:tcW w:w="1149" w:type="dxa"/>
            <w:tcBorders>
              <w:top w:val="nil"/>
              <w:bottom w:val="nil"/>
            </w:tcBorders>
            <w:shd w:val="clear" w:color="auto" w:fill="auto"/>
          </w:tcPr>
          <w:p w14:paraId="3E1B6109" w14:textId="76A30302" w:rsidR="005863F6" w:rsidRPr="005A76B1" w:rsidRDefault="00EE2EB9" w:rsidP="00F728A6">
            <w:pPr>
              <w:pStyle w:val="Smalltext"/>
              <w:rPr>
                <w:rFonts w:cs="Times New Roman"/>
                <w:szCs w:val="16"/>
              </w:rPr>
            </w:pPr>
            <w:r w:rsidRPr="005A76B1">
              <w:rPr>
                <w:rFonts w:cs="Times New Roman"/>
                <w:szCs w:val="16"/>
              </w:rPr>
              <w:t xml:space="preserve">Merkel et al, 1997 </w:t>
            </w:r>
            <w:r w:rsidR="005863F6" w:rsidRPr="005A76B1">
              <w:rPr>
                <w:rFonts w:cs="Times New Roman"/>
                <w:szCs w:val="16"/>
              </w:rPr>
              <w:fldChar w:fldCharType="begin"/>
            </w:r>
            <w:r w:rsidR="00F728A6">
              <w:rPr>
                <w:rFonts w:cs="Times New Roman"/>
                <w:szCs w:val="16"/>
              </w:rPr>
              <w:instrText xml:space="preserve"> ADDIN EN.CITE &lt;EndNote&gt;&lt;Cite&gt;&lt;Author&gt;Merkel&lt;/Author&gt;&lt;Year&gt;1997&lt;/Year&gt;&lt;RecNum&gt;1750&lt;/RecNum&gt;&lt;DisplayText&gt;[13]&lt;/DisplayText&gt;&lt;record&gt;&lt;rec-number&gt;1750&lt;/rec-number&gt;&lt;foreign-keys&gt;&lt;key app="EN" db-id="tvzzvf9xytse06e0ef65d09vtp0tsda05zfd"&gt;1750&lt;/key&gt;&lt;/foreign-keys&gt;&lt;ref-type name="Journal Article"&gt;17&lt;/ref-type&gt;&lt;contributors&gt;&lt;authors&gt;&lt;author&gt;Merkel, S. I.&lt;/author&gt;&lt;author&gt;Voepel-Lewis, T.&lt;/author&gt;&lt;author&gt;Shayevitz, J. R.&lt;/author&gt;&lt;author&gt;Malviya, S.&lt;/author&gt;&lt;/authors&gt;&lt;/contributors&gt;&lt;auth-address&gt;Department of Anesthesiology, University of Michigan Medical School and Health Systems, Ann Arbor, USA.&lt;/auth-address&gt;&lt;titles&gt;&lt;title&gt;The FLACC: a behavioral scale for scoring postoperative pain in young children&lt;/title&gt;&lt;secondary-title&gt;Pediatric Nursing&lt;/secondary-title&gt;&lt;/titles&gt;&lt;periodical&gt;&lt;full-title&gt;Pediatric Nursing&lt;/full-title&gt;&lt;/periodical&gt;&lt;pages&gt;293-7&lt;/pages&gt;&lt;volume&gt;23&lt;/volume&gt;&lt;number&gt;3&lt;/number&gt;&lt;keywords&gt;&lt;keyword&gt;Child&lt;/keyword&gt;&lt;keyword&gt;*Child Behavior&lt;/keyword&gt;&lt;keyword&gt;Child, Preschool&lt;/keyword&gt;&lt;keyword&gt;Female&lt;/keyword&gt;&lt;keyword&gt;Humans&lt;/keyword&gt;&lt;keyword&gt;Infant&lt;/keyword&gt;&lt;keyword&gt;Male&lt;/keyword&gt;&lt;keyword&gt;Nursing Assessment&lt;/keyword&gt;&lt;keyword&gt;*Pain Measurement/st [Standards]&lt;/keyword&gt;&lt;keyword&gt;*Pain, Postoperative/di [Diagnosis]&lt;/keyword&gt;&lt;keyword&gt;*Pain, Postoperative/px [Psychology]&lt;/keyword&gt;&lt;keyword&gt;Pediatric Nursing&lt;/keyword&gt;&lt;keyword&gt;Reproducibility of Results&lt;/keyword&gt;&lt;keyword&gt;Severity of Illness Index&lt;/keyword&gt;&lt;/keywords&gt;&lt;dates&gt;&lt;year&gt;1997&lt;/year&gt;&lt;/dates&gt;&lt;accession-num&gt;9220806&lt;/accession-num&gt;&lt;urls&gt;&lt;related-urls&gt;&lt;url&gt;http://ovidsp.ovid.com/ovidweb.cgi?T=JS&amp;amp;CSC=Y&amp;amp;NEWS=N&amp;amp;PAGE=fulltext&amp;amp;D=med4&amp;amp;AN=9220806&lt;/url&gt;&lt;/related-urls&gt;&lt;/urls&gt;&lt;remote-database-name&gt;MEDLINE&lt;/remote-database-name&gt;&lt;remote-database-provider&gt;Ovid Technologies&lt;/remote-database-provider&gt;&lt;/record&gt;&lt;/Cite&gt;&lt;/EndNote&gt;</w:instrText>
            </w:r>
            <w:r w:rsidR="005863F6" w:rsidRPr="005A76B1">
              <w:rPr>
                <w:rFonts w:cs="Times New Roman"/>
                <w:szCs w:val="16"/>
              </w:rPr>
              <w:fldChar w:fldCharType="separate"/>
            </w:r>
            <w:r w:rsidR="00F728A6">
              <w:rPr>
                <w:rFonts w:cs="Times New Roman"/>
                <w:noProof/>
                <w:szCs w:val="16"/>
              </w:rPr>
              <w:t>[</w:t>
            </w:r>
            <w:hyperlink w:anchor="_ENREF_13" w:tooltip="Merkel, 1997 #1750" w:history="1">
              <w:r w:rsidR="00F728A6">
                <w:rPr>
                  <w:rFonts w:cs="Times New Roman"/>
                  <w:noProof/>
                  <w:szCs w:val="16"/>
                </w:rPr>
                <w:t>13</w:t>
              </w:r>
            </w:hyperlink>
            <w:r w:rsidR="00F728A6">
              <w:rPr>
                <w:rFonts w:cs="Times New Roman"/>
                <w:noProof/>
                <w:szCs w:val="16"/>
              </w:rPr>
              <w:t>]</w:t>
            </w:r>
            <w:r w:rsidR="005863F6" w:rsidRPr="005A76B1">
              <w:rPr>
                <w:rFonts w:cs="Times New Roman"/>
                <w:szCs w:val="16"/>
              </w:rPr>
              <w:fldChar w:fldCharType="end"/>
            </w:r>
          </w:p>
        </w:tc>
        <w:tc>
          <w:tcPr>
            <w:tcW w:w="2552" w:type="dxa"/>
            <w:tcBorders>
              <w:top w:val="nil"/>
              <w:bottom w:val="nil"/>
            </w:tcBorders>
            <w:shd w:val="clear" w:color="auto" w:fill="auto"/>
            <w:hideMark/>
          </w:tcPr>
          <w:p w14:paraId="40DF89EB" w14:textId="77777777" w:rsidR="005863F6" w:rsidRPr="005A76B1" w:rsidRDefault="005863F6" w:rsidP="005863F6">
            <w:pPr>
              <w:pStyle w:val="Smalltext"/>
              <w:rPr>
                <w:rFonts w:cs="Times New Roman"/>
                <w:szCs w:val="16"/>
              </w:rPr>
            </w:pPr>
            <w:r w:rsidRPr="005A76B1">
              <w:rPr>
                <w:rFonts w:cs="Times New Roman"/>
                <w:szCs w:val="16"/>
              </w:rPr>
              <w:t>To evaluate reliability and validity of FLACC Tool</w:t>
            </w:r>
          </w:p>
          <w:p w14:paraId="60ADA425" w14:textId="77777777" w:rsidR="005863F6" w:rsidRPr="005A76B1" w:rsidRDefault="005863F6" w:rsidP="000D6990">
            <w:pPr>
              <w:pStyle w:val="Smalltext"/>
              <w:rPr>
                <w:rFonts w:cs="Times New Roman"/>
                <w:szCs w:val="16"/>
              </w:rPr>
            </w:pPr>
            <w:r w:rsidRPr="005A76B1">
              <w:rPr>
                <w:rFonts w:cs="Times New Roman"/>
                <w:szCs w:val="16"/>
              </w:rPr>
              <w:t xml:space="preserve">Descriptive repeated measures study </w:t>
            </w:r>
          </w:p>
          <w:p w14:paraId="007F0EA4" w14:textId="77777777" w:rsidR="005863F6" w:rsidRPr="005A76B1" w:rsidRDefault="005863F6" w:rsidP="000D6990">
            <w:pPr>
              <w:pStyle w:val="Smalltext"/>
              <w:rPr>
                <w:rFonts w:cs="Times New Roman"/>
                <w:szCs w:val="16"/>
              </w:rPr>
            </w:pPr>
            <w:r w:rsidRPr="005A76B1">
              <w:rPr>
                <w:rFonts w:cs="Times New Roman"/>
                <w:szCs w:val="16"/>
              </w:rPr>
              <w:t>Phase 1 – 2 independent assessors score with FLACC 3 times at 5min intervals. Bedside nurse also score at final time point using global scale.</w:t>
            </w:r>
          </w:p>
          <w:p w14:paraId="25614BF9" w14:textId="77777777" w:rsidR="005863F6" w:rsidRPr="005A76B1" w:rsidRDefault="005863F6" w:rsidP="000D6990">
            <w:pPr>
              <w:pStyle w:val="Smalltext"/>
              <w:rPr>
                <w:rFonts w:cs="Times New Roman"/>
                <w:szCs w:val="16"/>
              </w:rPr>
            </w:pPr>
            <w:r w:rsidRPr="005A76B1">
              <w:rPr>
                <w:rFonts w:cs="Times New Roman"/>
                <w:szCs w:val="16"/>
              </w:rPr>
              <w:t>Phase 2 - assessment before &amp; after analgesic</w:t>
            </w:r>
          </w:p>
          <w:p w14:paraId="20AC513F" w14:textId="77777777" w:rsidR="005863F6" w:rsidRPr="005A76B1" w:rsidRDefault="005863F6" w:rsidP="000D6990">
            <w:pPr>
              <w:pStyle w:val="Smalltext"/>
              <w:rPr>
                <w:rFonts w:cs="Times New Roman"/>
                <w:szCs w:val="16"/>
              </w:rPr>
            </w:pPr>
            <w:r w:rsidRPr="005A76B1">
              <w:rPr>
                <w:rFonts w:cs="Times New Roman"/>
                <w:szCs w:val="16"/>
              </w:rPr>
              <w:t>Phase 3 - FLACC and OPS applied by 2 assessors blinded to each other’s scores.</w:t>
            </w:r>
          </w:p>
          <w:p w14:paraId="0DB5AF4D" w14:textId="77777777" w:rsidR="005863F6" w:rsidRPr="005A76B1" w:rsidRDefault="005863F6" w:rsidP="000D6990">
            <w:pPr>
              <w:pStyle w:val="Smalltext"/>
              <w:rPr>
                <w:rFonts w:cs="Times New Roman"/>
                <w:szCs w:val="16"/>
              </w:rPr>
            </w:pPr>
          </w:p>
        </w:tc>
        <w:tc>
          <w:tcPr>
            <w:tcW w:w="2126" w:type="dxa"/>
            <w:tcBorders>
              <w:top w:val="nil"/>
              <w:bottom w:val="nil"/>
            </w:tcBorders>
            <w:shd w:val="clear" w:color="auto" w:fill="auto"/>
          </w:tcPr>
          <w:p w14:paraId="0E12CACB" w14:textId="77777777" w:rsidR="005863F6" w:rsidRPr="005A76B1" w:rsidRDefault="005863F6" w:rsidP="000D6990">
            <w:pPr>
              <w:pStyle w:val="Smalltext"/>
              <w:rPr>
                <w:rFonts w:cs="Times New Roman"/>
                <w:szCs w:val="16"/>
              </w:rPr>
            </w:pPr>
            <w:r w:rsidRPr="005A76B1">
              <w:rPr>
                <w:rFonts w:cs="Times New Roman"/>
                <w:szCs w:val="16"/>
              </w:rPr>
              <w:t>89 children postop aged 2mth – 7 years (mean = 3.0 ±2.0)</w:t>
            </w:r>
          </w:p>
          <w:p w14:paraId="0587E36D" w14:textId="77777777" w:rsidR="005863F6" w:rsidRPr="005A76B1" w:rsidRDefault="005863F6" w:rsidP="000D6990">
            <w:pPr>
              <w:pStyle w:val="Smalltext"/>
              <w:rPr>
                <w:rFonts w:cs="Times New Roman"/>
                <w:szCs w:val="16"/>
              </w:rPr>
            </w:pPr>
            <w:r w:rsidRPr="005A76B1">
              <w:rPr>
                <w:rFonts w:cs="Times New Roman"/>
                <w:szCs w:val="16"/>
              </w:rPr>
              <w:t>Phase 1 – 30 children</w:t>
            </w:r>
          </w:p>
          <w:p w14:paraId="492C7E8A" w14:textId="7E8BAF4C" w:rsidR="005863F6" w:rsidRPr="005A76B1" w:rsidRDefault="005863F6" w:rsidP="000D6990">
            <w:pPr>
              <w:pStyle w:val="Smalltext"/>
              <w:rPr>
                <w:rFonts w:cs="Times New Roman"/>
                <w:szCs w:val="16"/>
              </w:rPr>
            </w:pPr>
            <w:r w:rsidRPr="005A76B1">
              <w:rPr>
                <w:rFonts w:cs="Times New Roman"/>
                <w:szCs w:val="16"/>
              </w:rPr>
              <w:t>Phase 2 – 29 children</w:t>
            </w:r>
          </w:p>
          <w:p w14:paraId="4AFF5438" w14:textId="64D7CC0B" w:rsidR="005863F6" w:rsidRPr="005A76B1" w:rsidRDefault="005863F6" w:rsidP="000D6990">
            <w:pPr>
              <w:pStyle w:val="Smalltext"/>
              <w:rPr>
                <w:rFonts w:cs="Times New Roman"/>
                <w:szCs w:val="16"/>
              </w:rPr>
            </w:pPr>
            <w:r w:rsidRPr="005A76B1">
              <w:rPr>
                <w:rFonts w:cs="Times New Roman"/>
                <w:szCs w:val="16"/>
              </w:rPr>
              <w:t>Phase 3 – 30 children</w:t>
            </w:r>
          </w:p>
          <w:p w14:paraId="3B8F7B53" w14:textId="77777777" w:rsidR="00A94CC9" w:rsidRPr="005A76B1" w:rsidRDefault="00A94CC9" w:rsidP="000D6990">
            <w:pPr>
              <w:pStyle w:val="Smalltext"/>
              <w:rPr>
                <w:rFonts w:cs="Times New Roman"/>
                <w:szCs w:val="16"/>
              </w:rPr>
            </w:pPr>
          </w:p>
          <w:p w14:paraId="27914B98" w14:textId="77777777" w:rsidR="005863F6" w:rsidRPr="005A76B1" w:rsidRDefault="005863F6" w:rsidP="005863F6">
            <w:pPr>
              <w:pStyle w:val="Smalltext"/>
              <w:rPr>
                <w:rFonts w:cs="Times New Roman"/>
                <w:szCs w:val="16"/>
                <w:lang w:eastAsia="en-AU"/>
              </w:rPr>
            </w:pPr>
            <w:r w:rsidRPr="005A76B1">
              <w:rPr>
                <w:rFonts w:cs="Times New Roman"/>
                <w:szCs w:val="16"/>
              </w:rPr>
              <w:t>Pain: Post-operative</w:t>
            </w:r>
            <w:r w:rsidRPr="005A76B1">
              <w:rPr>
                <w:rFonts w:cs="Times New Roman"/>
                <w:szCs w:val="16"/>
                <w:lang w:eastAsia="en-AU"/>
              </w:rPr>
              <w:t xml:space="preserve"> </w:t>
            </w:r>
          </w:p>
          <w:p w14:paraId="1FE850CF" w14:textId="77777777" w:rsidR="00A94CC9" w:rsidRPr="005A76B1" w:rsidRDefault="00A94CC9" w:rsidP="00A94CC9">
            <w:pPr>
              <w:pStyle w:val="Smalltext"/>
              <w:rPr>
                <w:rFonts w:cs="Times New Roman"/>
                <w:szCs w:val="16"/>
              </w:rPr>
            </w:pPr>
            <w:r w:rsidRPr="005A76B1">
              <w:rPr>
                <w:rFonts w:cs="Times New Roman"/>
                <w:szCs w:val="16"/>
              </w:rPr>
              <w:t xml:space="preserve">Setting: PACU </w:t>
            </w:r>
          </w:p>
          <w:p w14:paraId="2E70E1B4" w14:textId="77777777" w:rsidR="00A94CC9" w:rsidRPr="005A76B1" w:rsidRDefault="00A94CC9" w:rsidP="005863F6">
            <w:pPr>
              <w:pStyle w:val="Smalltext"/>
              <w:rPr>
                <w:rFonts w:cs="Times New Roman"/>
                <w:szCs w:val="16"/>
                <w:lang w:eastAsia="en-AU"/>
              </w:rPr>
            </w:pPr>
          </w:p>
          <w:p w14:paraId="4B92D962" w14:textId="0C0DBDE5" w:rsidR="005863F6" w:rsidRPr="005A76B1" w:rsidRDefault="005863F6" w:rsidP="005863F6">
            <w:pPr>
              <w:pStyle w:val="Smalltext"/>
              <w:rPr>
                <w:rFonts w:cs="Times New Roman"/>
                <w:szCs w:val="16"/>
                <w:lang w:eastAsia="en-AU"/>
              </w:rPr>
            </w:pPr>
            <w:r w:rsidRPr="005A76B1">
              <w:rPr>
                <w:rFonts w:cs="Times New Roman"/>
                <w:szCs w:val="16"/>
                <w:lang w:eastAsia="en-AU"/>
              </w:rPr>
              <w:t>Index: FLACC</w:t>
            </w:r>
          </w:p>
          <w:p w14:paraId="28CFB2FF" w14:textId="537A19FF" w:rsidR="005863F6" w:rsidRPr="005A76B1" w:rsidRDefault="005863F6" w:rsidP="005A76B1">
            <w:pPr>
              <w:pStyle w:val="Smalltext"/>
              <w:rPr>
                <w:rFonts w:cs="Times New Roman"/>
                <w:szCs w:val="16"/>
              </w:rPr>
            </w:pPr>
            <w:r w:rsidRPr="005A76B1">
              <w:rPr>
                <w:rFonts w:cs="Times New Roman"/>
                <w:szCs w:val="16"/>
                <w:lang w:eastAsia="en-AU"/>
              </w:rPr>
              <w:t xml:space="preserve">Reference: </w:t>
            </w:r>
            <w:r w:rsidRPr="005A76B1">
              <w:rPr>
                <w:rFonts w:cs="Times New Roman"/>
                <w:szCs w:val="16"/>
              </w:rPr>
              <w:t xml:space="preserve">OPS </w:t>
            </w:r>
          </w:p>
        </w:tc>
        <w:tc>
          <w:tcPr>
            <w:tcW w:w="2126" w:type="dxa"/>
            <w:tcBorders>
              <w:top w:val="nil"/>
              <w:bottom w:val="nil"/>
            </w:tcBorders>
            <w:shd w:val="clear" w:color="auto" w:fill="auto"/>
            <w:hideMark/>
          </w:tcPr>
          <w:p w14:paraId="4312B59B" w14:textId="209934D2" w:rsidR="005863F6" w:rsidRPr="005A76B1" w:rsidRDefault="005863F6" w:rsidP="000D6990">
            <w:pPr>
              <w:pStyle w:val="Smalltext"/>
              <w:rPr>
                <w:rFonts w:cs="Times New Roman"/>
                <w:szCs w:val="16"/>
              </w:rPr>
            </w:pPr>
            <w:r w:rsidRPr="005A76B1">
              <w:rPr>
                <w:rFonts w:cs="Times New Roman"/>
                <w:szCs w:val="16"/>
              </w:rPr>
              <w:t>Inter-</w:t>
            </w:r>
            <w:proofErr w:type="spellStart"/>
            <w:r w:rsidRPr="005A76B1">
              <w:rPr>
                <w:rFonts w:cs="Times New Roman"/>
                <w:szCs w:val="16"/>
              </w:rPr>
              <w:t>rater</w:t>
            </w:r>
            <w:proofErr w:type="spellEnd"/>
            <w:r w:rsidRPr="005A76B1">
              <w:rPr>
                <w:rFonts w:cs="Times New Roman"/>
                <w:szCs w:val="16"/>
              </w:rPr>
              <w:t xml:space="preserve">: Correlation between </w:t>
            </w:r>
            <w:r w:rsidR="00A94CC9" w:rsidRPr="005A76B1">
              <w:rPr>
                <w:rFonts w:cs="Times New Roman"/>
                <w:szCs w:val="16"/>
              </w:rPr>
              <w:t xml:space="preserve">observers r[87]=0.94,  p&lt;.001) </w:t>
            </w:r>
            <w:r w:rsidRPr="005A76B1">
              <w:rPr>
                <w:rFonts w:cs="Times New Roman"/>
                <w:szCs w:val="16"/>
              </w:rPr>
              <w:t>Kappa values for items range from 0.52 (face) – 0.82 (cry)</w:t>
            </w:r>
            <w:r w:rsidR="005A4671" w:rsidRPr="005A76B1">
              <w:rPr>
                <w:rFonts w:cs="Times New Roman"/>
                <w:szCs w:val="16"/>
              </w:rPr>
              <w:t xml:space="preserve">  COSMIN - poor</w:t>
            </w:r>
          </w:p>
          <w:p w14:paraId="3FCDD466" w14:textId="77777777" w:rsidR="005863F6" w:rsidRPr="005A76B1" w:rsidRDefault="005863F6" w:rsidP="000D6990">
            <w:pPr>
              <w:pStyle w:val="Smalltext"/>
              <w:rPr>
                <w:rFonts w:cs="Times New Roman"/>
                <w:szCs w:val="16"/>
              </w:rPr>
            </w:pPr>
          </w:p>
          <w:p w14:paraId="565A25C5" w14:textId="77777777" w:rsidR="005863F6" w:rsidRPr="005A76B1" w:rsidRDefault="005863F6" w:rsidP="000D6990">
            <w:pPr>
              <w:pStyle w:val="Smalltext"/>
              <w:rPr>
                <w:rFonts w:cs="Times New Roman"/>
                <w:szCs w:val="16"/>
              </w:rPr>
            </w:pPr>
          </w:p>
          <w:p w14:paraId="5B67D2CD" w14:textId="77777777" w:rsidR="005863F6" w:rsidRPr="005A76B1" w:rsidRDefault="005863F6" w:rsidP="000D6990">
            <w:pPr>
              <w:pStyle w:val="Smalltext"/>
              <w:rPr>
                <w:rFonts w:cs="Times New Roman"/>
                <w:szCs w:val="16"/>
              </w:rPr>
            </w:pPr>
          </w:p>
        </w:tc>
        <w:tc>
          <w:tcPr>
            <w:tcW w:w="2126" w:type="dxa"/>
            <w:tcBorders>
              <w:top w:val="nil"/>
              <w:bottom w:val="nil"/>
            </w:tcBorders>
            <w:shd w:val="clear" w:color="auto" w:fill="auto"/>
            <w:hideMark/>
          </w:tcPr>
          <w:p w14:paraId="390EF351" w14:textId="72CF6F02" w:rsidR="005863F6" w:rsidRPr="005A76B1" w:rsidRDefault="005863F6" w:rsidP="000D6990">
            <w:pPr>
              <w:pStyle w:val="Smalltext"/>
              <w:rPr>
                <w:rFonts w:cs="Times New Roman"/>
                <w:color w:val="000000"/>
                <w:szCs w:val="16"/>
                <w:lang w:eastAsia="en-AU"/>
              </w:rPr>
            </w:pPr>
            <w:r w:rsidRPr="005A76B1">
              <w:rPr>
                <w:rFonts w:cs="Times New Roman"/>
                <w:color w:val="000000"/>
                <w:szCs w:val="16"/>
                <w:lang w:eastAsia="en-AU"/>
              </w:rPr>
              <w:t xml:space="preserve">Content: behaviours </w:t>
            </w:r>
            <w:r w:rsidR="000A20DE" w:rsidRPr="005A76B1">
              <w:rPr>
                <w:rFonts w:cs="Times New Roman"/>
                <w:color w:val="000000"/>
                <w:szCs w:val="16"/>
                <w:lang w:eastAsia="en-AU"/>
              </w:rPr>
              <w:t xml:space="preserve">selected </w:t>
            </w:r>
            <w:r w:rsidRPr="005A76B1">
              <w:rPr>
                <w:rFonts w:cs="Times New Roman"/>
                <w:color w:val="000000"/>
                <w:szCs w:val="16"/>
                <w:lang w:eastAsia="en-AU"/>
              </w:rPr>
              <w:t>that had been described and validated in other tools (</w:t>
            </w:r>
            <w:proofErr w:type="spellStart"/>
            <w:r w:rsidRPr="005A76B1">
              <w:rPr>
                <w:rFonts w:cs="Times New Roman"/>
                <w:color w:val="000000"/>
                <w:szCs w:val="16"/>
                <w:lang w:eastAsia="en-AU"/>
              </w:rPr>
              <w:t>eg</w:t>
            </w:r>
            <w:proofErr w:type="spellEnd"/>
            <w:r w:rsidRPr="005A76B1">
              <w:rPr>
                <w:rFonts w:cs="Times New Roman"/>
                <w:color w:val="000000"/>
                <w:szCs w:val="16"/>
                <w:lang w:eastAsia="en-AU"/>
              </w:rPr>
              <w:t xml:space="preserve">: CHEOPS, OPS TPPPS and </w:t>
            </w:r>
            <w:proofErr w:type="spellStart"/>
            <w:r w:rsidRPr="005A76B1">
              <w:rPr>
                <w:rFonts w:cs="Times New Roman"/>
                <w:color w:val="000000"/>
                <w:szCs w:val="16"/>
                <w:lang w:eastAsia="en-AU"/>
              </w:rPr>
              <w:t>Buttner</w:t>
            </w:r>
            <w:proofErr w:type="spellEnd"/>
            <w:r w:rsidRPr="005A76B1">
              <w:rPr>
                <w:rFonts w:cs="Times New Roman"/>
                <w:color w:val="000000"/>
                <w:szCs w:val="16"/>
                <w:lang w:eastAsia="en-AU"/>
              </w:rPr>
              <w:t>/Finke). Piloted and revisions made.</w:t>
            </w:r>
          </w:p>
          <w:p w14:paraId="556C6721" w14:textId="77777777" w:rsidR="00DA7F19" w:rsidRDefault="00DA7F19" w:rsidP="000D6990">
            <w:pPr>
              <w:pStyle w:val="Smalltext"/>
              <w:rPr>
                <w:rFonts w:cs="Times New Roman"/>
                <w:szCs w:val="16"/>
              </w:rPr>
            </w:pPr>
            <w:r w:rsidRPr="005A76B1">
              <w:rPr>
                <w:rFonts w:cs="Times New Roman"/>
                <w:szCs w:val="16"/>
              </w:rPr>
              <w:t xml:space="preserve">Hypothesis (convergent): Positive correlation between FLACC and OPS (r=.80, p&lt;.001)  COSMIN - poor </w:t>
            </w:r>
          </w:p>
          <w:p w14:paraId="0D993309" w14:textId="3ABD4750" w:rsidR="005863F6" w:rsidRPr="005A76B1" w:rsidRDefault="005863F6" w:rsidP="000D6990">
            <w:pPr>
              <w:pStyle w:val="Smalltext"/>
              <w:rPr>
                <w:rFonts w:cs="Times New Roman"/>
                <w:szCs w:val="16"/>
              </w:rPr>
            </w:pPr>
            <w:r w:rsidRPr="005A76B1">
              <w:rPr>
                <w:rFonts w:cs="Times New Roman"/>
                <w:szCs w:val="16"/>
              </w:rPr>
              <w:t>Responsiveness: FLACC scores decreased post-analgesic from pre=7.0 ± 2.9 to 10min=1.7 ±2.2, 30min=1.0 ±1.9, 60min=.02 ±.05 (p&lt;0.001 at each interval).</w:t>
            </w:r>
            <w:r w:rsidR="006B3D3B">
              <w:rPr>
                <w:rFonts w:cs="Times New Roman"/>
                <w:szCs w:val="16"/>
              </w:rPr>
              <w:t xml:space="preserve"> COSMIN - poor</w:t>
            </w:r>
          </w:p>
          <w:p w14:paraId="4947941F" w14:textId="0BD85E2A" w:rsidR="005863F6" w:rsidRPr="005A76B1" w:rsidRDefault="005863F6" w:rsidP="005A4671">
            <w:pPr>
              <w:pStyle w:val="Smalltext"/>
              <w:rPr>
                <w:rFonts w:cs="Times New Roman"/>
                <w:szCs w:val="16"/>
              </w:rPr>
            </w:pPr>
          </w:p>
        </w:tc>
        <w:tc>
          <w:tcPr>
            <w:tcW w:w="1985" w:type="dxa"/>
            <w:tcBorders>
              <w:top w:val="nil"/>
              <w:bottom w:val="nil"/>
            </w:tcBorders>
            <w:shd w:val="clear" w:color="auto" w:fill="auto"/>
          </w:tcPr>
          <w:p w14:paraId="5A0A3769" w14:textId="77777777" w:rsidR="005863F6" w:rsidRPr="005A76B1" w:rsidRDefault="005863F6" w:rsidP="00DA0216">
            <w:pPr>
              <w:pStyle w:val="Smalltext"/>
              <w:rPr>
                <w:rFonts w:cs="Times New Roman"/>
                <w:szCs w:val="16"/>
              </w:rPr>
            </w:pPr>
            <w:r w:rsidRPr="005A76B1">
              <w:rPr>
                <w:rFonts w:cs="Times New Roman"/>
                <w:szCs w:val="16"/>
              </w:rPr>
              <w:t>Not assessed</w:t>
            </w:r>
          </w:p>
        </w:tc>
        <w:tc>
          <w:tcPr>
            <w:tcW w:w="2268" w:type="dxa"/>
            <w:tcBorders>
              <w:top w:val="nil"/>
              <w:bottom w:val="nil"/>
            </w:tcBorders>
            <w:shd w:val="clear" w:color="auto" w:fill="auto"/>
          </w:tcPr>
          <w:p w14:paraId="05B32C70" w14:textId="77777777" w:rsidR="00EF6968" w:rsidRDefault="00EF6968" w:rsidP="000D6990">
            <w:pPr>
              <w:pStyle w:val="Smalltext"/>
              <w:rPr>
                <w:rFonts w:cs="Times New Roman"/>
                <w:color w:val="000000"/>
                <w:szCs w:val="16"/>
                <w:lang w:eastAsia="en-AU"/>
              </w:rPr>
            </w:pPr>
            <w:r>
              <w:rPr>
                <w:rFonts w:cs="Times New Roman"/>
                <w:color w:val="000000"/>
                <w:szCs w:val="16"/>
                <w:lang w:eastAsia="en-AU"/>
              </w:rPr>
              <w:t xml:space="preserve">Designed to offer more feasible scale (shorter, more easily remembered). </w:t>
            </w:r>
            <w:r w:rsidR="005863F6" w:rsidRPr="005A76B1">
              <w:rPr>
                <w:rFonts w:cs="Times New Roman"/>
                <w:color w:val="000000"/>
                <w:szCs w:val="16"/>
                <w:lang w:eastAsia="en-AU"/>
              </w:rPr>
              <w:t>FLACC not ob</w:t>
            </w:r>
            <w:r>
              <w:rPr>
                <w:rFonts w:cs="Times New Roman"/>
                <w:color w:val="000000"/>
                <w:szCs w:val="16"/>
                <w:lang w:eastAsia="en-AU"/>
              </w:rPr>
              <w:t>viously shorter (5 v 3-6 items) and feasibility not tested</w:t>
            </w:r>
          </w:p>
          <w:p w14:paraId="54FCA24B" w14:textId="2D6C0ECE" w:rsidR="005863F6" w:rsidRPr="005A76B1" w:rsidRDefault="005863F6" w:rsidP="000D6990">
            <w:pPr>
              <w:pStyle w:val="Smalltext"/>
              <w:rPr>
                <w:rFonts w:cs="Times New Roman"/>
                <w:color w:val="000000"/>
                <w:szCs w:val="16"/>
                <w:lang w:eastAsia="en-AU"/>
              </w:rPr>
            </w:pPr>
            <w:r w:rsidRPr="005A76B1">
              <w:rPr>
                <w:rFonts w:cs="Times New Roman"/>
                <w:color w:val="000000"/>
                <w:szCs w:val="16"/>
                <w:lang w:eastAsia="en-AU"/>
              </w:rPr>
              <w:t xml:space="preserve">FLACC comprised of items from existing scales (OPS, </w:t>
            </w:r>
            <w:proofErr w:type="spellStart"/>
            <w:r w:rsidRPr="005A76B1">
              <w:rPr>
                <w:rFonts w:cs="Times New Roman"/>
                <w:color w:val="000000"/>
                <w:szCs w:val="16"/>
                <w:lang w:eastAsia="en-AU"/>
              </w:rPr>
              <w:t>Buttner</w:t>
            </w:r>
            <w:proofErr w:type="spellEnd"/>
            <w:r w:rsidRPr="005A76B1">
              <w:rPr>
                <w:rFonts w:cs="Times New Roman"/>
                <w:color w:val="000000"/>
                <w:szCs w:val="16"/>
                <w:lang w:eastAsia="en-AU"/>
              </w:rPr>
              <w:t xml:space="preserve">/Finke&lt; CHEOPS </w:t>
            </w:r>
            <w:proofErr w:type="spellStart"/>
            <w:r w:rsidRPr="005A76B1">
              <w:rPr>
                <w:rFonts w:cs="Times New Roman"/>
                <w:color w:val="000000"/>
                <w:szCs w:val="16"/>
                <w:lang w:eastAsia="en-AU"/>
              </w:rPr>
              <w:t>etc</w:t>
            </w:r>
            <w:proofErr w:type="spellEnd"/>
            <w:r w:rsidRPr="005A76B1">
              <w:rPr>
                <w:rFonts w:cs="Times New Roman"/>
                <w:color w:val="000000"/>
                <w:szCs w:val="16"/>
                <w:lang w:eastAsia="en-AU"/>
              </w:rPr>
              <w:t xml:space="preserve">) </w:t>
            </w:r>
            <w:r w:rsidR="00EF6968">
              <w:rPr>
                <w:rFonts w:cs="Times New Roman"/>
                <w:color w:val="000000"/>
                <w:szCs w:val="16"/>
                <w:lang w:eastAsia="en-AU"/>
              </w:rPr>
              <w:t xml:space="preserve">– validation included correlating with </w:t>
            </w:r>
            <w:proofErr w:type="spellStart"/>
            <w:r w:rsidR="00EF6968">
              <w:rPr>
                <w:rFonts w:cs="Times New Roman"/>
                <w:color w:val="000000"/>
                <w:szCs w:val="16"/>
                <w:lang w:eastAsia="en-AU"/>
              </w:rPr>
              <w:t>exisiting</w:t>
            </w:r>
            <w:proofErr w:type="spellEnd"/>
            <w:r w:rsidR="00EF6968">
              <w:rPr>
                <w:rFonts w:cs="Times New Roman"/>
                <w:color w:val="000000"/>
                <w:szCs w:val="16"/>
                <w:lang w:eastAsia="en-AU"/>
              </w:rPr>
              <w:t xml:space="preserve"> scales (positive results predictable)</w:t>
            </w:r>
            <w:r w:rsidRPr="005A76B1">
              <w:rPr>
                <w:rFonts w:cs="Times New Roman"/>
                <w:color w:val="000000"/>
                <w:szCs w:val="16"/>
                <w:lang w:eastAsia="en-AU"/>
              </w:rPr>
              <w:t>.</w:t>
            </w:r>
          </w:p>
          <w:p w14:paraId="19F14F5D" w14:textId="38F98631" w:rsidR="005863F6" w:rsidRPr="005A76B1" w:rsidRDefault="005863F6" w:rsidP="004E0B1E">
            <w:pPr>
              <w:pStyle w:val="Smalltext"/>
              <w:rPr>
                <w:rFonts w:cs="Times New Roman"/>
                <w:color w:val="000000"/>
                <w:szCs w:val="16"/>
                <w:lang w:eastAsia="en-AU"/>
              </w:rPr>
            </w:pPr>
          </w:p>
        </w:tc>
      </w:tr>
      <w:tr w:rsidR="007E68C4" w:rsidRPr="005A76B1" w14:paraId="60EF5488" w14:textId="77777777" w:rsidTr="007E68C4">
        <w:trPr>
          <w:trHeight w:val="127"/>
        </w:trPr>
        <w:tc>
          <w:tcPr>
            <w:tcW w:w="14332" w:type="dxa"/>
            <w:gridSpan w:val="7"/>
            <w:tcBorders>
              <w:top w:val="nil"/>
              <w:bottom w:val="nil"/>
            </w:tcBorders>
            <w:shd w:val="clear" w:color="auto" w:fill="D9D9D9" w:themeFill="background1" w:themeFillShade="D9"/>
          </w:tcPr>
          <w:p w14:paraId="61359DB0" w14:textId="0F90C086" w:rsidR="007E68C4" w:rsidRPr="005A76B1" w:rsidRDefault="007E68C4" w:rsidP="00322BA2">
            <w:pPr>
              <w:pStyle w:val="Smalltext"/>
              <w:rPr>
                <w:rFonts w:cs="Times New Roman"/>
                <w:color w:val="000000"/>
                <w:szCs w:val="16"/>
                <w:lang w:eastAsia="en-AU"/>
              </w:rPr>
            </w:pPr>
            <w:r w:rsidRPr="005A76B1">
              <w:rPr>
                <w:rFonts w:cs="Times New Roman"/>
                <w:color w:val="000000"/>
                <w:szCs w:val="16"/>
                <w:lang w:eastAsia="en-AU"/>
              </w:rPr>
              <w:t>FLACC repeat validation studies</w:t>
            </w:r>
            <w:r w:rsidR="00BB1993">
              <w:rPr>
                <w:rFonts w:cs="Times New Roman"/>
                <w:color w:val="000000"/>
                <w:szCs w:val="16"/>
                <w:lang w:eastAsia="en-AU"/>
              </w:rPr>
              <w:t xml:space="preserve"> (n = 3)</w:t>
            </w:r>
          </w:p>
        </w:tc>
      </w:tr>
      <w:tr w:rsidR="005863F6" w:rsidRPr="005A76B1" w14:paraId="640554D4" w14:textId="77777777" w:rsidTr="000A20DE">
        <w:trPr>
          <w:trHeight w:val="216"/>
        </w:trPr>
        <w:tc>
          <w:tcPr>
            <w:tcW w:w="1149" w:type="dxa"/>
            <w:tcBorders>
              <w:top w:val="nil"/>
              <w:bottom w:val="nil"/>
            </w:tcBorders>
            <w:shd w:val="clear" w:color="auto" w:fill="auto"/>
          </w:tcPr>
          <w:p w14:paraId="588ADF50" w14:textId="02BE0516" w:rsidR="005863F6" w:rsidRPr="005A76B1" w:rsidRDefault="00EE2EB9" w:rsidP="00F728A6">
            <w:pPr>
              <w:pStyle w:val="Smalltext"/>
              <w:rPr>
                <w:rFonts w:cs="Times New Roman"/>
                <w:szCs w:val="16"/>
                <w:lang w:eastAsia="en-AU"/>
              </w:rPr>
            </w:pPr>
            <w:proofErr w:type="spellStart"/>
            <w:r w:rsidRPr="005A76B1">
              <w:rPr>
                <w:rFonts w:cs="Times New Roman"/>
                <w:szCs w:val="16"/>
                <w:lang w:eastAsia="en-AU"/>
              </w:rPr>
              <w:t>Bringuier</w:t>
            </w:r>
            <w:proofErr w:type="spellEnd"/>
            <w:r w:rsidRPr="005A76B1">
              <w:rPr>
                <w:rFonts w:cs="Times New Roman"/>
                <w:szCs w:val="16"/>
                <w:lang w:eastAsia="en-AU"/>
              </w:rPr>
              <w:t xml:space="preserve"> et al, 1999 </w:t>
            </w:r>
            <w:r w:rsidR="005863F6" w:rsidRPr="005A76B1">
              <w:rPr>
                <w:rFonts w:cs="Times New Roman"/>
                <w:szCs w:val="16"/>
                <w:lang w:eastAsia="en-AU"/>
              </w:rPr>
              <w:fldChar w:fldCharType="begin">
                <w:fldData xml:space="preserve">PEVuZE5vdGU+PENpdGU+PEF1dGhvcj5CcmluZ3VpZXI8L0F1dGhvcj48WWVhcj4yMDA5PC9ZZWFy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</w:fldData>
              </w:fldChar>
            </w:r>
            <w:r w:rsidR="00B24A48" w:rsidRPr="005A76B1">
              <w:rPr>
                <w:rFonts w:cs="Times New Roman"/>
                <w:szCs w:val="16"/>
                <w:lang w:eastAsia="en-AU"/>
              </w:rPr>
              <w:instrText xml:space="preserve"> ADDIN EN.CITE </w:instrText>
            </w:r>
            <w:r w:rsidR="00B24A48" w:rsidRPr="005A76B1">
              <w:rPr>
                <w:rFonts w:cs="Times New Roman"/>
                <w:szCs w:val="16"/>
                <w:lang w:eastAsia="en-AU"/>
              </w:rPr>
              <w:fldChar w:fldCharType="begin">
                <w:fldData xml:space="preserve">PEVuZE5vdGU+PENpdGU+PEF1dGhvcj5CcmluZ3VpZXI8L0F1dGhvcj48WWVhcj4yMDA5PC9ZZWFy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</w:fldData>
              </w:fldChar>
            </w:r>
            <w:r w:rsidR="00B24A48" w:rsidRPr="005A76B1">
              <w:rPr>
                <w:rFonts w:cs="Times New Roman"/>
                <w:szCs w:val="16"/>
                <w:lang w:eastAsia="en-AU"/>
              </w:rPr>
              <w:instrText xml:space="preserve"> ADDIN EN.CITE.DATA </w:instrText>
            </w:r>
            <w:r w:rsidR="00B24A48" w:rsidRPr="005A76B1">
              <w:rPr>
                <w:rFonts w:cs="Times New Roman"/>
                <w:szCs w:val="16"/>
                <w:lang w:eastAsia="en-AU"/>
              </w:rPr>
            </w:r>
            <w:r w:rsidR="00B24A48" w:rsidRPr="005A76B1">
              <w:rPr>
                <w:rFonts w:cs="Times New Roman"/>
                <w:szCs w:val="16"/>
                <w:lang w:eastAsia="en-AU"/>
              </w:rPr>
              <w:fldChar w:fldCharType="end"/>
            </w:r>
            <w:r w:rsidR="005863F6" w:rsidRPr="005A76B1">
              <w:rPr>
                <w:rFonts w:cs="Times New Roman"/>
                <w:szCs w:val="16"/>
                <w:lang w:eastAsia="en-AU"/>
              </w:rPr>
            </w:r>
            <w:r w:rsidR="005863F6" w:rsidRPr="005A76B1">
              <w:rPr>
                <w:rFonts w:cs="Times New Roman"/>
                <w:szCs w:val="16"/>
                <w:lang w:eastAsia="en-AU"/>
              </w:rPr>
              <w:fldChar w:fldCharType="separate"/>
            </w:r>
            <w:r w:rsidR="00B24A48" w:rsidRPr="005A76B1">
              <w:rPr>
                <w:rFonts w:cs="Times New Roman"/>
                <w:noProof/>
                <w:szCs w:val="16"/>
                <w:lang w:eastAsia="en-AU"/>
              </w:rPr>
              <w:t>[</w:t>
            </w:r>
            <w:hyperlink w:anchor="_ENREF_3" w:tooltip="Bringuier, 2009 #1768" w:history="1">
              <w:r w:rsidR="00F728A6" w:rsidRPr="005A76B1">
                <w:rPr>
                  <w:rFonts w:cs="Times New Roman"/>
                  <w:noProof/>
                  <w:szCs w:val="16"/>
                  <w:lang w:eastAsia="en-AU"/>
                </w:rPr>
                <w:t>3</w:t>
              </w:r>
            </w:hyperlink>
            <w:r w:rsidR="00B24A48" w:rsidRPr="005A76B1">
              <w:rPr>
                <w:rFonts w:cs="Times New Roman"/>
                <w:noProof/>
                <w:szCs w:val="16"/>
                <w:lang w:eastAsia="en-AU"/>
              </w:rPr>
              <w:t>]</w:t>
            </w:r>
            <w:r w:rsidR="005863F6" w:rsidRPr="005A76B1">
              <w:rPr>
                <w:rFonts w:cs="Times New Roman"/>
                <w:szCs w:val="16"/>
                <w:lang w:eastAsia="en-AU"/>
              </w:rPr>
              <w:fldChar w:fldCharType="end"/>
            </w:r>
          </w:p>
        </w:tc>
        <w:tc>
          <w:tcPr>
            <w:tcW w:w="2552" w:type="dxa"/>
            <w:tcBorders>
              <w:top w:val="nil"/>
              <w:bottom w:val="nil"/>
            </w:tcBorders>
            <w:shd w:val="clear" w:color="auto" w:fill="auto"/>
          </w:tcPr>
          <w:p w14:paraId="2D496600"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To compare the psychometric properties, sensitivity and specificity of CHEOPS, CHIPPS, FLACC and OPS (collectively BRS)</w:t>
            </w:r>
          </w:p>
          <w:p w14:paraId="73DAD9E6"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Comparative longitudinal prospective study</w:t>
            </w:r>
          </w:p>
          <w:p w14:paraId="771E6004"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lastRenderedPageBreak/>
              <w:t>Children videoed for scoring at 4 time points</w:t>
            </w:r>
          </w:p>
          <w:p w14:paraId="63567515" w14:textId="77777777" w:rsidR="005863F6" w:rsidRPr="005A76B1" w:rsidRDefault="005863F6" w:rsidP="005863F6">
            <w:pPr>
              <w:pStyle w:val="Smalltext"/>
              <w:spacing w:after="0"/>
              <w:rPr>
                <w:rFonts w:cs="Times New Roman"/>
                <w:szCs w:val="16"/>
                <w:lang w:eastAsia="en-AU"/>
              </w:rPr>
            </w:pPr>
            <w:r w:rsidRPr="005A76B1">
              <w:rPr>
                <w:rFonts w:cs="Times New Roman"/>
                <w:szCs w:val="16"/>
                <w:lang w:eastAsia="en-AU"/>
              </w:rPr>
              <w:t>T1 – day before surgery</w:t>
            </w:r>
          </w:p>
          <w:p w14:paraId="06D69BBF" w14:textId="77777777" w:rsidR="005863F6" w:rsidRPr="005A76B1" w:rsidRDefault="005863F6" w:rsidP="005863F6">
            <w:pPr>
              <w:pStyle w:val="Smalltext"/>
              <w:spacing w:after="0"/>
              <w:rPr>
                <w:rFonts w:cs="Times New Roman"/>
                <w:szCs w:val="16"/>
                <w:lang w:eastAsia="en-AU"/>
              </w:rPr>
            </w:pPr>
            <w:r w:rsidRPr="005A76B1">
              <w:rPr>
                <w:rFonts w:cs="Times New Roman"/>
                <w:szCs w:val="16"/>
                <w:lang w:eastAsia="en-AU"/>
              </w:rPr>
              <w:t>T2 – pre-induction</w:t>
            </w:r>
          </w:p>
          <w:p w14:paraId="72219E30" w14:textId="77777777" w:rsidR="005863F6" w:rsidRPr="005A76B1" w:rsidRDefault="005863F6" w:rsidP="005863F6">
            <w:pPr>
              <w:pStyle w:val="Smalltext"/>
              <w:spacing w:after="0"/>
              <w:rPr>
                <w:rFonts w:cs="Times New Roman"/>
                <w:szCs w:val="16"/>
                <w:lang w:eastAsia="en-AU"/>
              </w:rPr>
            </w:pPr>
            <w:r w:rsidRPr="005A76B1">
              <w:rPr>
                <w:rFonts w:cs="Times New Roman"/>
                <w:szCs w:val="16"/>
                <w:lang w:eastAsia="en-AU"/>
              </w:rPr>
              <w:t xml:space="preserve">T3 – PACU 20min post </w:t>
            </w:r>
            <w:proofErr w:type="spellStart"/>
            <w:r w:rsidRPr="005A76B1">
              <w:rPr>
                <w:rFonts w:cs="Times New Roman"/>
                <w:szCs w:val="16"/>
                <w:lang w:eastAsia="en-AU"/>
              </w:rPr>
              <w:t>extubation</w:t>
            </w:r>
            <w:proofErr w:type="spellEnd"/>
          </w:p>
          <w:p w14:paraId="0EBE934C"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T4 – morning post surgery</w:t>
            </w:r>
          </w:p>
          <w:p w14:paraId="402587D3"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 xml:space="preserve">4 </w:t>
            </w:r>
            <w:proofErr w:type="spellStart"/>
            <w:r w:rsidRPr="005A76B1">
              <w:rPr>
                <w:rFonts w:cs="Times New Roman"/>
                <w:szCs w:val="16"/>
                <w:lang w:eastAsia="en-AU"/>
              </w:rPr>
              <w:t>raters</w:t>
            </w:r>
            <w:proofErr w:type="spellEnd"/>
            <w:r w:rsidRPr="005A76B1">
              <w:rPr>
                <w:rFonts w:cs="Times New Roman"/>
                <w:szCs w:val="16"/>
                <w:lang w:eastAsia="en-AU"/>
              </w:rPr>
              <w:t xml:space="preserve"> scored each video using each scale in random order. Children (&gt; 4years old) or parents rated pain on FPS-R and anxiety on VAS-anxiety scale. </w:t>
            </w:r>
          </w:p>
          <w:p w14:paraId="7AD892D9"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Group of nurses assessed face validity of each scale</w:t>
            </w:r>
          </w:p>
          <w:p w14:paraId="61868FEF" w14:textId="77777777" w:rsidR="005863F6" w:rsidRPr="005A76B1" w:rsidRDefault="005863F6" w:rsidP="005863F6">
            <w:pPr>
              <w:pStyle w:val="Smalltext"/>
              <w:rPr>
                <w:rFonts w:cs="Times New Roman"/>
                <w:szCs w:val="16"/>
                <w:lang w:eastAsia="en-AU"/>
              </w:rPr>
            </w:pPr>
            <w:r w:rsidRPr="005A76B1">
              <w:rPr>
                <w:rFonts w:cs="Times New Roman"/>
                <w:szCs w:val="16"/>
                <w:lang w:eastAsia="en-AU"/>
              </w:rPr>
              <w:t>FASS used to establish criterion index to evaluate validity of scales.</w:t>
            </w:r>
          </w:p>
          <w:p w14:paraId="024C9C78" w14:textId="77777777" w:rsidR="005863F6" w:rsidRPr="005A76B1" w:rsidRDefault="005863F6" w:rsidP="005863F6">
            <w:pPr>
              <w:pStyle w:val="Smalltext"/>
              <w:rPr>
                <w:rFonts w:cs="Times New Roman"/>
                <w:szCs w:val="16"/>
                <w:lang w:eastAsia="en-AU"/>
              </w:rPr>
            </w:pPr>
          </w:p>
          <w:p w14:paraId="003F7796" w14:textId="77777777" w:rsidR="005863F6" w:rsidRPr="005A76B1" w:rsidRDefault="005863F6" w:rsidP="005863F6">
            <w:pPr>
              <w:pStyle w:val="Smalltext"/>
              <w:rPr>
                <w:rFonts w:cs="Times New Roman"/>
                <w:szCs w:val="16"/>
                <w:lang w:eastAsia="en-AU"/>
              </w:rPr>
            </w:pPr>
          </w:p>
        </w:tc>
        <w:tc>
          <w:tcPr>
            <w:tcW w:w="2126" w:type="dxa"/>
            <w:tcBorders>
              <w:top w:val="nil"/>
              <w:bottom w:val="nil"/>
            </w:tcBorders>
            <w:shd w:val="clear" w:color="auto" w:fill="auto"/>
          </w:tcPr>
          <w:p w14:paraId="1DDB788E" w14:textId="1745162A"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lastRenderedPageBreak/>
              <w:t>1</w:t>
            </w:r>
            <w:r w:rsidR="000A20DE" w:rsidRPr="005A76B1">
              <w:rPr>
                <w:rFonts w:cs="Times New Roman"/>
                <w:color w:val="000000"/>
                <w:szCs w:val="16"/>
                <w:lang w:eastAsia="en-AU"/>
              </w:rPr>
              <w:t>48</w:t>
            </w:r>
            <w:r w:rsidRPr="005A76B1">
              <w:rPr>
                <w:rFonts w:cs="Times New Roman"/>
                <w:color w:val="000000"/>
                <w:szCs w:val="16"/>
                <w:lang w:eastAsia="en-AU"/>
              </w:rPr>
              <w:t xml:space="preserve"> children generating 511 videos for children mean age 2.9 years (range 1 – 7 years) </w:t>
            </w:r>
          </w:p>
          <w:p w14:paraId="07ACA8DF" w14:textId="77777777" w:rsidR="005863F6" w:rsidRPr="005A76B1" w:rsidRDefault="005863F6" w:rsidP="005863F6">
            <w:pPr>
              <w:pStyle w:val="Smalltext"/>
              <w:rPr>
                <w:rFonts w:cs="Times New Roman"/>
                <w:color w:val="000000"/>
                <w:szCs w:val="16"/>
                <w:lang w:eastAsia="en-AU"/>
              </w:rPr>
            </w:pPr>
          </w:p>
          <w:p w14:paraId="05D7273E" w14:textId="77777777"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Setting: inpatient surgical centre, France</w:t>
            </w:r>
          </w:p>
          <w:p w14:paraId="65115CC0" w14:textId="77777777" w:rsidR="00AF5F09" w:rsidRDefault="00AF5F09" w:rsidP="005863F6">
            <w:pPr>
              <w:pStyle w:val="Smalltext"/>
              <w:rPr>
                <w:rFonts w:cs="Times New Roman"/>
                <w:color w:val="000000"/>
                <w:szCs w:val="16"/>
                <w:lang w:eastAsia="en-AU"/>
              </w:rPr>
            </w:pPr>
          </w:p>
          <w:p w14:paraId="3D67A2E7" w14:textId="77777777" w:rsidR="005863F6" w:rsidRPr="005A76B1" w:rsidRDefault="005863F6" w:rsidP="005863F6">
            <w:pPr>
              <w:pStyle w:val="Smalltext"/>
              <w:rPr>
                <w:rFonts w:cs="Times New Roman"/>
                <w:szCs w:val="16"/>
                <w:lang w:eastAsia="en-AU"/>
              </w:rPr>
            </w:pPr>
            <w:r w:rsidRPr="005A76B1">
              <w:rPr>
                <w:rFonts w:cs="Times New Roman"/>
                <w:color w:val="000000"/>
                <w:szCs w:val="16"/>
                <w:lang w:eastAsia="en-AU"/>
              </w:rPr>
              <w:lastRenderedPageBreak/>
              <w:t>Pain: Post-operative</w:t>
            </w:r>
            <w:r w:rsidRPr="005A76B1">
              <w:rPr>
                <w:rFonts w:cs="Times New Roman"/>
                <w:szCs w:val="16"/>
                <w:lang w:eastAsia="en-AU"/>
              </w:rPr>
              <w:t xml:space="preserve"> </w:t>
            </w:r>
          </w:p>
          <w:p w14:paraId="1ABA574D" w14:textId="77777777" w:rsidR="005863F6" w:rsidRPr="005A76B1" w:rsidRDefault="005863F6" w:rsidP="005863F6">
            <w:pPr>
              <w:pStyle w:val="Smalltext"/>
              <w:rPr>
                <w:rFonts w:cs="Times New Roman"/>
                <w:szCs w:val="16"/>
                <w:lang w:eastAsia="en-AU"/>
              </w:rPr>
            </w:pPr>
          </w:p>
          <w:p w14:paraId="24E0EE08" w14:textId="4BE13BA7" w:rsidR="005863F6" w:rsidRPr="005A76B1" w:rsidRDefault="005863F6" w:rsidP="005863F6">
            <w:pPr>
              <w:pStyle w:val="Smalltext"/>
              <w:rPr>
                <w:rFonts w:cs="Times New Roman"/>
                <w:szCs w:val="16"/>
              </w:rPr>
            </w:pPr>
            <w:r w:rsidRPr="005A76B1">
              <w:rPr>
                <w:rFonts w:cs="Times New Roman"/>
                <w:szCs w:val="16"/>
                <w:lang w:eastAsia="en-AU"/>
              </w:rPr>
              <w:t>Index: CHEOPS,</w:t>
            </w:r>
            <w:r w:rsidRPr="005A76B1">
              <w:rPr>
                <w:rFonts w:cs="Times New Roman"/>
                <w:szCs w:val="16"/>
              </w:rPr>
              <w:t xml:space="preserve"> CHIPPS and OPS</w:t>
            </w:r>
          </w:p>
          <w:p w14:paraId="2A0919CA" w14:textId="641880A5" w:rsidR="005863F6" w:rsidRPr="005A76B1" w:rsidRDefault="005863F6" w:rsidP="005863F6">
            <w:pPr>
              <w:pStyle w:val="Smalltext"/>
              <w:rPr>
                <w:rFonts w:cs="Times New Roman"/>
                <w:color w:val="000000"/>
                <w:szCs w:val="16"/>
                <w:lang w:eastAsia="en-AU"/>
              </w:rPr>
            </w:pPr>
            <w:r w:rsidRPr="005A76B1">
              <w:rPr>
                <w:rFonts w:cs="Times New Roman"/>
                <w:szCs w:val="16"/>
              </w:rPr>
              <w:t xml:space="preserve">Reference: </w:t>
            </w:r>
            <w:proofErr w:type="spellStart"/>
            <w:r w:rsidRPr="005A76B1">
              <w:rPr>
                <w:rFonts w:cs="Times New Roman"/>
                <w:szCs w:val="16"/>
              </w:rPr>
              <w:t>na</w:t>
            </w:r>
            <w:proofErr w:type="spellEnd"/>
          </w:p>
        </w:tc>
        <w:tc>
          <w:tcPr>
            <w:tcW w:w="2126" w:type="dxa"/>
            <w:tcBorders>
              <w:top w:val="nil"/>
              <w:bottom w:val="nil"/>
            </w:tcBorders>
            <w:shd w:val="clear" w:color="auto" w:fill="auto"/>
          </w:tcPr>
          <w:p w14:paraId="415E990D" w14:textId="41C122D5" w:rsidR="005863F6" w:rsidRDefault="005863F6" w:rsidP="005863F6">
            <w:pPr>
              <w:pStyle w:val="Smalltext"/>
              <w:rPr>
                <w:rFonts w:cs="Times New Roman"/>
                <w:color w:val="000000"/>
                <w:szCs w:val="16"/>
                <w:lang w:eastAsia="en-AU"/>
              </w:rPr>
            </w:pPr>
            <w:r w:rsidRPr="005A76B1">
              <w:rPr>
                <w:rFonts w:cs="Times New Roman"/>
                <w:color w:val="000000"/>
                <w:szCs w:val="16"/>
                <w:lang w:eastAsia="en-AU"/>
              </w:rPr>
              <w:lastRenderedPageBreak/>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ICC</w:t>
            </w:r>
            <w:r w:rsidR="004A1B90" w:rsidRPr="005A76B1">
              <w:rPr>
                <w:rFonts w:cs="Times New Roman"/>
                <w:color w:val="000000"/>
                <w:szCs w:val="16"/>
                <w:lang w:eastAsia="en-AU"/>
              </w:rPr>
              <w:t xml:space="preserve"> observers was &gt;0.86. </w:t>
            </w:r>
          </w:p>
          <w:p w14:paraId="05154BF6" w14:textId="60E9C6D0" w:rsidR="006B3D3B" w:rsidRPr="005A76B1" w:rsidRDefault="006B3D3B" w:rsidP="005863F6">
            <w:pPr>
              <w:pStyle w:val="Smalltext"/>
              <w:rPr>
                <w:rFonts w:cs="Times New Roman"/>
                <w:color w:val="000000"/>
                <w:szCs w:val="16"/>
                <w:lang w:eastAsia="en-AU"/>
              </w:rPr>
            </w:pPr>
            <w:r>
              <w:rPr>
                <w:rFonts w:cs="Times New Roman"/>
                <w:color w:val="000000"/>
                <w:szCs w:val="16"/>
                <w:lang w:eastAsia="en-AU"/>
              </w:rPr>
              <w:t>COSMIN - good</w:t>
            </w:r>
          </w:p>
          <w:p w14:paraId="25A734A1" w14:textId="65226202" w:rsidR="005863F6" w:rsidRDefault="005863F6" w:rsidP="005863F6">
            <w:pPr>
              <w:pStyle w:val="Smalltext"/>
              <w:rPr>
                <w:rFonts w:cs="Times New Roman"/>
                <w:color w:val="000000"/>
                <w:szCs w:val="16"/>
                <w:lang w:eastAsia="en-AU"/>
              </w:rPr>
            </w:pPr>
            <w:r w:rsidRPr="005A76B1">
              <w:rPr>
                <w:rFonts w:cs="Times New Roman"/>
                <w:color w:val="000000"/>
                <w:szCs w:val="16"/>
                <w:lang w:eastAsia="en-AU"/>
              </w:rPr>
              <w:t xml:space="preserve">Internal consistency – Cronbach’s alphas ranged from 0.81 to 0.93. Cronbach’s alpha for </w:t>
            </w:r>
            <w:r w:rsidRPr="005A76B1">
              <w:rPr>
                <w:rFonts w:cs="Times New Roman"/>
                <w:color w:val="000000"/>
                <w:szCs w:val="16"/>
                <w:lang w:eastAsia="en-AU"/>
              </w:rPr>
              <w:lastRenderedPageBreak/>
              <w:t>CHEOPS (0.81) higher without 2 items – complaint &amp; touch (0.83; 0.82)</w:t>
            </w:r>
          </w:p>
          <w:p w14:paraId="5074845E" w14:textId="6ED7FA7E" w:rsidR="006B3D3B" w:rsidRDefault="006B3D3B" w:rsidP="005863F6">
            <w:pPr>
              <w:pStyle w:val="Smalltext"/>
              <w:rPr>
                <w:rFonts w:cs="Times New Roman"/>
                <w:color w:val="000000"/>
                <w:szCs w:val="16"/>
                <w:lang w:eastAsia="en-AU"/>
              </w:rPr>
            </w:pPr>
            <w:r>
              <w:rPr>
                <w:rFonts w:cs="Times New Roman"/>
                <w:color w:val="000000"/>
                <w:szCs w:val="16"/>
                <w:lang w:eastAsia="en-AU"/>
              </w:rPr>
              <w:t>COSMIN – good</w:t>
            </w:r>
          </w:p>
          <w:p w14:paraId="2962152E" w14:textId="77777777" w:rsidR="006B3D3B" w:rsidRPr="005A76B1" w:rsidRDefault="006B3D3B" w:rsidP="005863F6">
            <w:pPr>
              <w:pStyle w:val="Smalltext"/>
              <w:rPr>
                <w:rFonts w:cs="Times New Roman"/>
                <w:color w:val="000000"/>
                <w:szCs w:val="16"/>
                <w:lang w:eastAsia="en-AU"/>
              </w:rPr>
            </w:pPr>
          </w:p>
          <w:p w14:paraId="3A2F30ED" w14:textId="3B8DFD4B" w:rsidR="005863F6" w:rsidRPr="005A76B1" w:rsidRDefault="00923A84" w:rsidP="005863F6">
            <w:pPr>
              <w:pStyle w:val="Smalltext"/>
              <w:rPr>
                <w:rFonts w:cs="Times New Roman"/>
                <w:color w:val="000000"/>
                <w:szCs w:val="16"/>
                <w:lang w:eastAsia="en-AU"/>
              </w:rPr>
            </w:pPr>
            <w:r>
              <w:rPr>
                <w:rFonts w:cs="Times New Roman"/>
                <w:color w:val="000000"/>
                <w:szCs w:val="16"/>
                <w:lang w:eastAsia="en-AU"/>
              </w:rPr>
              <w:t>FLACC results not described separately</w:t>
            </w:r>
          </w:p>
        </w:tc>
        <w:tc>
          <w:tcPr>
            <w:tcW w:w="2126" w:type="dxa"/>
            <w:tcBorders>
              <w:top w:val="nil"/>
              <w:bottom w:val="nil"/>
            </w:tcBorders>
            <w:shd w:val="clear" w:color="auto" w:fill="auto"/>
            <w:hideMark/>
          </w:tcPr>
          <w:p w14:paraId="3F74C612" w14:textId="4EDB58CB" w:rsidR="005863F6" w:rsidRPr="005A76B1" w:rsidRDefault="0057130E" w:rsidP="005863F6">
            <w:pPr>
              <w:pStyle w:val="Smalltext"/>
              <w:rPr>
                <w:rFonts w:cs="Times New Roman"/>
                <w:color w:val="000000"/>
                <w:szCs w:val="16"/>
                <w:lang w:eastAsia="en-AU"/>
              </w:rPr>
            </w:pPr>
            <w:r>
              <w:rPr>
                <w:rFonts w:cs="Times New Roman"/>
                <w:color w:val="000000"/>
                <w:szCs w:val="16"/>
                <w:lang w:eastAsia="en-AU"/>
              </w:rPr>
              <w:lastRenderedPageBreak/>
              <w:t>Content (f</w:t>
            </w:r>
            <w:r w:rsidR="005863F6" w:rsidRPr="005A76B1">
              <w:rPr>
                <w:rFonts w:cs="Times New Roman"/>
                <w:color w:val="000000"/>
                <w:szCs w:val="16"/>
                <w:lang w:eastAsia="en-AU"/>
              </w:rPr>
              <w:t>ace</w:t>
            </w:r>
            <w:r>
              <w:rPr>
                <w:rFonts w:cs="Times New Roman"/>
                <w:color w:val="000000"/>
                <w:szCs w:val="16"/>
                <w:lang w:eastAsia="en-AU"/>
              </w:rPr>
              <w:t>)</w:t>
            </w:r>
            <w:r w:rsidR="005863F6" w:rsidRPr="005A76B1">
              <w:rPr>
                <w:rFonts w:cs="Times New Roman"/>
                <w:color w:val="000000"/>
                <w:szCs w:val="16"/>
                <w:lang w:eastAsia="en-AU"/>
              </w:rPr>
              <w:t xml:space="preserve">: FLACC and CHIPPS accepted by experts. Scoring out of 10 with </w:t>
            </w:r>
            <w:proofErr w:type="spellStart"/>
            <w:r w:rsidR="005863F6" w:rsidRPr="005A76B1">
              <w:rPr>
                <w:rFonts w:cs="Times New Roman"/>
                <w:color w:val="000000"/>
                <w:szCs w:val="16"/>
                <w:lang w:eastAsia="en-AU"/>
              </w:rPr>
              <w:t>cutoff</w:t>
            </w:r>
            <w:proofErr w:type="spellEnd"/>
            <w:r w:rsidR="005863F6" w:rsidRPr="005A76B1">
              <w:rPr>
                <w:rFonts w:cs="Times New Roman"/>
                <w:color w:val="000000"/>
                <w:szCs w:val="16"/>
                <w:lang w:eastAsia="en-AU"/>
              </w:rPr>
              <w:t xml:space="preserve"> of 3 preferred. </w:t>
            </w:r>
            <w:r w:rsidR="006B3D3B">
              <w:rPr>
                <w:rFonts w:cs="Times New Roman"/>
                <w:color w:val="000000"/>
                <w:szCs w:val="16"/>
                <w:lang w:eastAsia="en-AU"/>
              </w:rPr>
              <w:t>COSMIN - poor</w:t>
            </w:r>
          </w:p>
          <w:p w14:paraId="7FC2FFCA" w14:textId="768E1D45" w:rsidR="005863F6" w:rsidRDefault="00EC5038" w:rsidP="005863F6">
            <w:pPr>
              <w:pStyle w:val="Smalltext"/>
              <w:rPr>
                <w:rFonts w:cs="Times New Roman"/>
                <w:color w:val="000000"/>
                <w:szCs w:val="16"/>
                <w:lang w:eastAsia="en-AU"/>
              </w:rPr>
            </w:pPr>
            <w:r w:rsidRPr="005A76B1">
              <w:rPr>
                <w:rFonts w:cs="Times New Roman"/>
                <w:color w:val="000000"/>
                <w:szCs w:val="16"/>
                <w:lang w:eastAsia="en-AU"/>
              </w:rPr>
              <w:t>Structural (c</w:t>
            </w:r>
            <w:r w:rsidR="005863F6" w:rsidRPr="005A76B1">
              <w:rPr>
                <w:rFonts w:cs="Times New Roman"/>
                <w:color w:val="000000"/>
                <w:szCs w:val="16"/>
                <w:lang w:eastAsia="en-AU"/>
              </w:rPr>
              <w:t>onstruct</w:t>
            </w:r>
            <w:r w:rsidRPr="005A76B1">
              <w:rPr>
                <w:rFonts w:cs="Times New Roman"/>
                <w:color w:val="000000"/>
                <w:szCs w:val="16"/>
                <w:lang w:eastAsia="en-AU"/>
              </w:rPr>
              <w:t>)</w:t>
            </w:r>
            <w:r w:rsidR="005863F6" w:rsidRPr="005A76B1">
              <w:rPr>
                <w:rFonts w:cs="Times New Roman"/>
                <w:color w:val="000000"/>
                <w:szCs w:val="16"/>
                <w:lang w:eastAsia="en-AU"/>
              </w:rPr>
              <w:t>:</w:t>
            </w:r>
            <w:r w:rsidR="00DA7F19">
              <w:rPr>
                <w:rFonts w:cs="Times New Roman"/>
                <w:color w:val="000000"/>
                <w:szCs w:val="16"/>
                <w:lang w:eastAsia="en-AU"/>
              </w:rPr>
              <w:t xml:space="preserve"> </w:t>
            </w:r>
            <w:r w:rsidR="005863F6" w:rsidRPr="005A76B1">
              <w:rPr>
                <w:rFonts w:cs="Times New Roman"/>
                <w:color w:val="000000"/>
                <w:szCs w:val="16"/>
                <w:lang w:eastAsia="en-AU"/>
              </w:rPr>
              <w:t xml:space="preserve"> principle component analysis showed that FLACC, CHIPS </w:t>
            </w:r>
            <w:r w:rsidR="005863F6" w:rsidRPr="005A76B1">
              <w:rPr>
                <w:rFonts w:cs="Times New Roman"/>
                <w:color w:val="000000"/>
                <w:szCs w:val="16"/>
                <w:lang w:eastAsia="en-AU"/>
              </w:rPr>
              <w:lastRenderedPageBreak/>
              <w:t xml:space="preserve">and OPS were homogeneous. All item correlations &gt;0.4, the two lowest items from CHEOPS (r=.48 complaints and touching wound). </w:t>
            </w:r>
          </w:p>
          <w:p w14:paraId="20C6EE30" w14:textId="6EB19C85" w:rsidR="006B3D3B" w:rsidRPr="005A76B1" w:rsidRDefault="006B3D3B" w:rsidP="005863F6">
            <w:pPr>
              <w:pStyle w:val="Smalltext"/>
              <w:rPr>
                <w:rFonts w:cs="Times New Roman"/>
                <w:color w:val="000000"/>
                <w:szCs w:val="16"/>
                <w:lang w:eastAsia="en-AU"/>
              </w:rPr>
            </w:pPr>
            <w:r>
              <w:rPr>
                <w:rFonts w:cs="Times New Roman"/>
                <w:color w:val="000000"/>
                <w:szCs w:val="16"/>
                <w:lang w:eastAsia="en-AU"/>
              </w:rPr>
              <w:t>COSMIN - excellent</w:t>
            </w:r>
          </w:p>
          <w:p w14:paraId="35553B5F" w14:textId="4FEA472D" w:rsidR="005863F6" w:rsidRPr="005A76B1" w:rsidRDefault="0057130E" w:rsidP="005863F6">
            <w:pPr>
              <w:pStyle w:val="Smalltext"/>
              <w:rPr>
                <w:rFonts w:cs="Times New Roman"/>
                <w:color w:val="000000"/>
                <w:szCs w:val="16"/>
                <w:lang w:eastAsia="en-AU"/>
              </w:rPr>
            </w:pPr>
            <w:r>
              <w:rPr>
                <w:rFonts w:cs="Times New Roman"/>
                <w:color w:val="000000"/>
                <w:szCs w:val="16"/>
                <w:lang w:eastAsia="en-AU"/>
              </w:rPr>
              <w:t>Hypothesis</w:t>
            </w:r>
            <w:r w:rsidRPr="005A76B1">
              <w:rPr>
                <w:rFonts w:cs="Times New Roman"/>
                <w:color w:val="000000"/>
                <w:szCs w:val="16"/>
                <w:lang w:eastAsia="en-AU"/>
              </w:rPr>
              <w:t xml:space="preserve"> </w:t>
            </w:r>
            <w:r>
              <w:rPr>
                <w:rFonts w:cs="Times New Roman"/>
                <w:color w:val="000000"/>
                <w:szCs w:val="16"/>
                <w:lang w:eastAsia="en-AU"/>
              </w:rPr>
              <w:t>(c</w:t>
            </w:r>
            <w:r w:rsidRPr="005A76B1">
              <w:rPr>
                <w:rFonts w:cs="Times New Roman"/>
                <w:color w:val="000000"/>
                <w:szCs w:val="16"/>
                <w:lang w:eastAsia="en-AU"/>
              </w:rPr>
              <w:t>onvergent</w:t>
            </w:r>
            <w:r>
              <w:rPr>
                <w:rFonts w:cs="Times New Roman"/>
                <w:color w:val="000000"/>
                <w:szCs w:val="16"/>
                <w:lang w:eastAsia="en-AU"/>
              </w:rPr>
              <w:t>)</w:t>
            </w:r>
            <w:r w:rsidR="005863F6" w:rsidRPr="005A76B1">
              <w:rPr>
                <w:rFonts w:cs="Times New Roman"/>
                <w:color w:val="000000"/>
                <w:szCs w:val="16"/>
                <w:lang w:eastAsia="en-AU"/>
              </w:rPr>
              <w:t xml:space="preserve">: correlations between the 4 </w:t>
            </w:r>
            <w:proofErr w:type="spellStart"/>
            <w:r w:rsidR="005863F6" w:rsidRPr="005A76B1">
              <w:rPr>
                <w:rFonts w:cs="Times New Roman"/>
                <w:color w:val="000000"/>
                <w:szCs w:val="16"/>
                <w:lang w:eastAsia="en-AU"/>
              </w:rPr>
              <w:t>scales</w:t>
            </w:r>
            <w:proofErr w:type="spellEnd"/>
            <w:r w:rsidR="005863F6" w:rsidRPr="005A76B1">
              <w:rPr>
                <w:rFonts w:cs="Times New Roman"/>
                <w:color w:val="000000"/>
                <w:szCs w:val="16"/>
                <w:lang w:eastAsia="en-AU"/>
              </w:rPr>
              <w:t xml:space="preserve"> were 0.88–0.94. Correlation between the 4 scales &amp; self-reports of pain only significant at T3 and T4. (OPS at T4, p &gt;0.5). Correlation between BRS &amp; FASS 0.</w:t>
            </w:r>
            <w:r w:rsidR="004A1B90" w:rsidRPr="005A76B1">
              <w:rPr>
                <w:rFonts w:cs="Times New Roman"/>
                <w:color w:val="000000"/>
                <w:szCs w:val="16"/>
                <w:lang w:eastAsia="en-AU"/>
              </w:rPr>
              <w:t>71</w:t>
            </w:r>
            <w:r w:rsidR="005863F6" w:rsidRPr="005A76B1">
              <w:rPr>
                <w:rFonts w:cs="Times New Roman"/>
                <w:color w:val="000000"/>
                <w:szCs w:val="16"/>
                <w:lang w:eastAsia="en-AU"/>
              </w:rPr>
              <w:t xml:space="preserve"> – 0.78 (p&lt;0.5) </w:t>
            </w:r>
          </w:p>
          <w:p w14:paraId="57F9DDA5" w14:textId="77777777" w:rsidR="0057130E" w:rsidRDefault="00095FF4" w:rsidP="00095FF4">
            <w:pPr>
              <w:pStyle w:val="Smalltext"/>
              <w:rPr>
                <w:rFonts w:cs="Times New Roman"/>
                <w:color w:val="000000"/>
                <w:szCs w:val="16"/>
                <w:lang w:eastAsia="en-AU"/>
              </w:rPr>
            </w:pPr>
            <w:r w:rsidRPr="005A76B1">
              <w:rPr>
                <w:rFonts w:cs="Times New Roman"/>
                <w:color w:val="000000"/>
                <w:szCs w:val="16"/>
                <w:lang w:eastAsia="en-AU"/>
              </w:rPr>
              <w:t>Correlation between FLACC and FACES scores (</w:t>
            </w:r>
            <w:proofErr w:type="gramStart"/>
            <w:r w:rsidRPr="005A76B1">
              <w:rPr>
                <w:rFonts w:cs="Times New Roman"/>
                <w:color w:val="000000"/>
                <w:szCs w:val="16"/>
                <w:lang w:eastAsia="en-AU"/>
              </w:rPr>
              <w:t>r(</w:t>
            </w:r>
            <w:proofErr w:type="gramEnd"/>
            <w:r w:rsidRPr="005A76B1">
              <w:rPr>
                <w:rFonts w:cs="Times New Roman"/>
                <w:color w:val="000000"/>
                <w:szCs w:val="16"/>
                <w:lang w:eastAsia="en-AU"/>
              </w:rPr>
              <w:t>30) = 0.584, p=0.001). FLACC did not correlate with scores for children aged &lt; 5years (</w:t>
            </w:r>
            <w:proofErr w:type="gramStart"/>
            <w:r w:rsidRPr="005A76B1">
              <w:rPr>
                <w:rFonts w:cs="Times New Roman"/>
                <w:color w:val="000000"/>
                <w:szCs w:val="16"/>
                <w:lang w:eastAsia="en-AU"/>
              </w:rPr>
              <w:t>r(</w:t>
            </w:r>
            <w:proofErr w:type="gramEnd"/>
            <w:r w:rsidRPr="005A76B1">
              <w:rPr>
                <w:rFonts w:cs="Times New Roman"/>
                <w:color w:val="000000"/>
                <w:szCs w:val="16"/>
                <w:lang w:eastAsia="en-AU"/>
              </w:rPr>
              <w:t xml:space="preserve">14) = 0.254, p = 0.381). For children aged &gt;5y </w:t>
            </w:r>
            <w:proofErr w:type="gramStart"/>
            <w:r w:rsidRPr="005A76B1">
              <w:rPr>
                <w:rFonts w:cs="Times New Roman"/>
                <w:color w:val="000000"/>
                <w:szCs w:val="16"/>
                <w:lang w:eastAsia="en-AU"/>
              </w:rPr>
              <w:t>9r[</w:t>
            </w:r>
            <w:proofErr w:type="gramEnd"/>
            <w:r w:rsidRPr="005A76B1">
              <w:rPr>
                <w:rFonts w:cs="Times New Roman"/>
                <w:color w:val="000000"/>
                <w:szCs w:val="16"/>
                <w:lang w:eastAsia="en-AU"/>
              </w:rPr>
              <w:t>16] = 0.830; p=0.0001)</w:t>
            </w:r>
            <w:r>
              <w:rPr>
                <w:rFonts w:cs="Times New Roman"/>
                <w:color w:val="000000"/>
                <w:szCs w:val="16"/>
                <w:lang w:eastAsia="en-AU"/>
              </w:rPr>
              <w:t xml:space="preserve">. </w:t>
            </w:r>
          </w:p>
          <w:p w14:paraId="42C5331D" w14:textId="27B8E8C6" w:rsidR="00095FF4" w:rsidRDefault="0057130E" w:rsidP="00095FF4">
            <w:pPr>
              <w:pStyle w:val="Smalltext"/>
              <w:rPr>
                <w:rFonts w:cs="Times New Roman"/>
                <w:color w:val="000000"/>
                <w:szCs w:val="16"/>
                <w:lang w:eastAsia="en-AU"/>
              </w:rPr>
            </w:pPr>
            <w:r>
              <w:rPr>
                <w:rFonts w:cs="Times New Roman"/>
                <w:color w:val="000000"/>
                <w:szCs w:val="16"/>
                <w:lang w:eastAsia="en-AU"/>
              </w:rPr>
              <w:t>Hypothesis (d</w:t>
            </w:r>
            <w:r w:rsidR="00095FF4" w:rsidRPr="005A76B1">
              <w:rPr>
                <w:rFonts w:cs="Times New Roman"/>
                <w:color w:val="000000"/>
                <w:szCs w:val="16"/>
                <w:lang w:eastAsia="en-AU"/>
              </w:rPr>
              <w:t>iscriminant</w:t>
            </w:r>
            <w:r>
              <w:rPr>
                <w:rFonts w:cs="Times New Roman"/>
                <w:color w:val="000000"/>
                <w:szCs w:val="16"/>
                <w:lang w:eastAsia="en-AU"/>
              </w:rPr>
              <w:t>)</w:t>
            </w:r>
            <w:r w:rsidR="00095FF4" w:rsidRPr="005A76B1">
              <w:rPr>
                <w:rFonts w:cs="Times New Roman"/>
                <w:color w:val="000000"/>
                <w:szCs w:val="16"/>
                <w:lang w:eastAsia="en-AU"/>
              </w:rPr>
              <w:t xml:space="preserve">: – correlations with anxiety only significant at T2 when anxiety assessed by parents (0.23–0.34) at T3 and T4 when anxiety assessed by child (T </w:t>
            </w:r>
            <w:proofErr w:type="gramStart"/>
            <w:r w:rsidR="00095FF4" w:rsidRPr="005A76B1">
              <w:rPr>
                <w:rFonts w:cs="Times New Roman"/>
                <w:color w:val="000000"/>
                <w:szCs w:val="16"/>
                <w:lang w:eastAsia="en-AU"/>
              </w:rPr>
              <w:t>3 :</w:t>
            </w:r>
            <w:proofErr w:type="gramEnd"/>
            <w:r w:rsidR="00095FF4" w:rsidRPr="005A76B1">
              <w:rPr>
                <w:rFonts w:cs="Times New Roman"/>
                <w:color w:val="000000"/>
                <w:szCs w:val="16"/>
                <w:lang w:eastAsia="en-AU"/>
              </w:rPr>
              <w:t xml:space="preserve"> 0.63–0.77; T4: 0.54–0.78) and parents (T3: 0.22–0.25; T4: 0.27–0.37). Correlation coefficients higher using self-reports (t3: 0.63–0.77; t4: 0.54–0.78) than proxy reports of anxiety </w:t>
            </w:r>
            <w:r w:rsidR="00095FF4" w:rsidRPr="005A76B1">
              <w:rPr>
                <w:rFonts w:cs="Times New Roman"/>
                <w:color w:val="000000"/>
                <w:szCs w:val="16"/>
                <w:lang w:eastAsia="en-AU"/>
              </w:rPr>
              <w:lastRenderedPageBreak/>
              <w:t xml:space="preserve">(T3: 0.22–0.25; T4: 0.27–0.37). </w:t>
            </w:r>
          </w:p>
          <w:p w14:paraId="5926DBA5" w14:textId="2246C823" w:rsidR="00095FF4" w:rsidRPr="005A76B1" w:rsidRDefault="00095FF4" w:rsidP="00095FF4">
            <w:pPr>
              <w:pStyle w:val="Smalltext"/>
              <w:rPr>
                <w:rFonts w:cs="Times New Roman"/>
                <w:color w:val="000000"/>
                <w:szCs w:val="16"/>
                <w:lang w:eastAsia="en-AU"/>
              </w:rPr>
            </w:pPr>
            <w:r>
              <w:rPr>
                <w:rFonts w:cs="Times New Roman"/>
                <w:color w:val="000000"/>
                <w:szCs w:val="16"/>
                <w:lang w:eastAsia="en-AU"/>
              </w:rPr>
              <w:t>COSMIN - fair</w:t>
            </w:r>
          </w:p>
          <w:p w14:paraId="2A39CF22" w14:textId="7BC6B005" w:rsidR="005863F6" w:rsidRPr="005A76B1" w:rsidRDefault="005863F6" w:rsidP="00095FF4">
            <w:pPr>
              <w:pStyle w:val="Smalltext"/>
              <w:rPr>
                <w:rFonts w:cs="Times New Roman"/>
                <w:color w:val="000000"/>
                <w:szCs w:val="16"/>
                <w:lang w:eastAsia="en-AU"/>
              </w:rPr>
            </w:pPr>
            <w:r w:rsidRPr="005A76B1">
              <w:rPr>
                <w:rFonts w:cs="Times New Roman"/>
                <w:color w:val="000000"/>
                <w:szCs w:val="16"/>
                <w:lang w:eastAsia="en-AU"/>
              </w:rPr>
              <w:t>Responsiveness: All scales changed over time (p&lt;.001). CHEOPS item – ‘touched the wound’ rarely seen</w:t>
            </w:r>
            <w:r w:rsidR="006B3D3B">
              <w:rPr>
                <w:rFonts w:cs="Times New Roman"/>
                <w:color w:val="000000"/>
                <w:szCs w:val="16"/>
                <w:lang w:eastAsia="en-AU"/>
              </w:rPr>
              <w:t>. COSMIN - fair</w:t>
            </w:r>
          </w:p>
        </w:tc>
        <w:tc>
          <w:tcPr>
            <w:tcW w:w="1985" w:type="dxa"/>
            <w:tcBorders>
              <w:top w:val="nil"/>
              <w:bottom w:val="nil"/>
            </w:tcBorders>
            <w:shd w:val="clear" w:color="auto" w:fill="auto"/>
          </w:tcPr>
          <w:p w14:paraId="3D4C013C" w14:textId="0A556DD4" w:rsidR="005863F6" w:rsidRPr="005A76B1" w:rsidRDefault="00490281" w:rsidP="005863F6">
            <w:pPr>
              <w:pStyle w:val="Smalltext"/>
              <w:rPr>
                <w:rFonts w:cs="Times New Roman"/>
                <w:color w:val="000000"/>
                <w:szCs w:val="16"/>
                <w:lang w:eastAsia="en-AU"/>
              </w:rPr>
            </w:pPr>
            <w:r w:rsidRPr="005A76B1">
              <w:rPr>
                <w:rFonts w:cs="Times New Roman"/>
                <w:color w:val="000000"/>
                <w:szCs w:val="16"/>
                <w:lang w:eastAsia="en-AU"/>
              </w:rPr>
              <w:lastRenderedPageBreak/>
              <w:t>Utility: d</w:t>
            </w:r>
            <w:r w:rsidR="002846C1" w:rsidRPr="005A76B1">
              <w:rPr>
                <w:rFonts w:cs="Times New Roman"/>
                <w:color w:val="000000"/>
                <w:szCs w:val="16"/>
                <w:lang w:eastAsia="en-AU"/>
              </w:rPr>
              <w:t xml:space="preserve">iscrimination (pain versus no pain) </w:t>
            </w:r>
            <w:r w:rsidR="005863F6" w:rsidRPr="005A76B1">
              <w:rPr>
                <w:rFonts w:cs="Times New Roman"/>
                <w:color w:val="000000"/>
                <w:szCs w:val="16"/>
                <w:lang w:eastAsia="en-AU"/>
              </w:rPr>
              <w:t xml:space="preserve">Specificity </w:t>
            </w:r>
            <w:r w:rsidR="002846C1" w:rsidRPr="005A76B1">
              <w:rPr>
                <w:rFonts w:cs="Times New Roman"/>
                <w:color w:val="000000"/>
                <w:szCs w:val="16"/>
                <w:lang w:eastAsia="en-AU"/>
              </w:rPr>
              <w:t>-</w:t>
            </w:r>
            <w:r w:rsidR="005863F6" w:rsidRPr="005A76B1">
              <w:rPr>
                <w:rFonts w:cs="Times New Roman"/>
                <w:color w:val="000000"/>
                <w:szCs w:val="16"/>
                <w:lang w:eastAsia="en-AU"/>
              </w:rPr>
              <w:t xml:space="preserve"> FASS as reference: </w:t>
            </w:r>
            <w:r w:rsidR="002846C1" w:rsidRPr="005A76B1">
              <w:rPr>
                <w:rFonts w:cs="Times New Roman"/>
                <w:color w:val="000000"/>
                <w:szCs w:val="16"/>
                <w:lang w:eastAsia="en-AU"/>
              </w:rPr>
              <w:t xml:space="preserve">= 96% and FPS-R as reference = </w:t>
            </w:r>
            <w:r w:rsidR="005863F6" w:rsidRPr="005A76B1">
              <w:rPr>
                <w:rFonts w:cs="Times New Roman"/>
                <w:color w:val="000000"/>
                <w:szCs w:val="16"/>
                <w:lang w:eastAsia="en-AU"/>
              </w:rPr>
              <w:t>89</w:t>
            </w:r>
            <w:r w:rsidR="002846C1" w:rsidRPr="005A76B1">
              <w:rPr>
                <w:rFonts w:cs="Times New Roman"/>
                <w:color w:val="000000"/>
                <w:szCs w:val="16"/>
                <w:lang w:eastAsia="en-AU"/>
              </w:rPr>
              <w:t xml:space="preserve">%. Sensitivity – FASS = </w:t>
            </w:r>
            <w:r w:rsidR="005863F6" w:rsidRPr="005A76B1">
              <w:rPr>
                <w:rFonts w:cs="Times New Roman"/>
                <w:color w:val="000000"/>
                <w:szCs w:val="16"/>
                <w:lang w:eastAsia="en-AU"/>
              </w:rPr>
              <w:t>77</w:t>
            </w:r>
            <w:r w:rsidR="002846C1" w:rsidRPr="005A76B1">
              <w:rPr>
                <w:rFonts w:cs="Times New Roman"/>
                <w:color w:val="000000"/>
                <w:szCs w:val="16"/>
                <w:lang w:eastAsia="en-AU"/>
              </w:rPr>
              <w:t xml:space="preserve">% and </w:t>
            </w:r>
            <w:r w:rsidR="005863F6" w:rsidRPr="005A76B1">
              <w:rPr>
                <w:rFonts w:cs="Times New Roman"/>
                <w:color w:val="000000"/>
                <w:szCs w:val="16"/>
                <w:lang w:eastAsia="en-AU"/>
              </w:rPr>
              <w:t>FPS-R</w:t>
            </w:r>
            <w:r w:rsidR="002846C1" w:rsidRPr="005A76B1">
              <w:rPr>
                <w:rFonts w:cs="Times New Roman"/>
                <w:color w:val="000000"/>
                <w:szCs w:val="16"/>
                <w:lang w:eastAsia="en-AU"/>
              </w:rPr>
              <w:t xml:space="preserve"> = 62</w:t>
            </w:r>
            <w:r w:rsidR="005863F6" w:rsidRPr="005A76B1">
              <w:rPr>
                <w:rFonts w:cs="Times New Roman"/>
                <w:color w:val="000000"/>
                <w:szCs w:val="16"/>
                <w:lang w:eastAsia="en-AU"/>
              </w:rPr>
              <w:t xml:space="preserve">). </w:t>
            </w:r>
          </w:p>
          <w:p w14:paraId="06CC1935" w14:textId="2972339F" w:rsidR="005863F6" w:rsidRPr="005A76B1" w:rsidRDefault="00BF02C4" w:rsidP="00BF02C4">
            <w:pPr>
              <w:pStyle w:val="Smalltext"/>
              <w:rPr>
                <w:rFonts w:cs="Times New Roman"/>
                <w:color w:val="000000"/>
                <w:szCs w:val="16"/>
                <w:lang w:eastAsia="en-AU"/>
              </w:rPr>
            </w:pPr>
            <w:r w:rsidRPr="005A76B1">
              <w:rPr>
                <w:rFonts w:cs="Times New Roman"/>
                <w:color w:val="000000"/>
                <w:szCs w:val="16"/>
                <w:lang w:eastAsia="en-AU"/>
              </w:rPr>
              <w:lastRenderedPageBreak/>
              <w:t>Risk</w:t>
            </w:r>
            <w:r w:rsidR="005863F6" w:rsidRPr="005A76B1">
              <w:rPr>
                <w:rFonts w:cs="Times New Roman"/>
                <w:color w:val="000000"/>
                <w:szCs w:val="16"/>
                <w:lang w:eastAsia="en-AU"/>
              </w:rPr>
              <w:t xml:space="preserve"> factor for false negatives </w:t>
            </w:r>
            <w:r w:rsidRPr="005A76B1">
              <w:rPr>
                <w:rFonts w:cs="Times New Roman"/>
                <w:color w:val="000000"/>
                <w:szCs w:val="16"/>
                <w:lang w:eastAsia="en-AU"/>
              </w:rPr>
              <w:t xml:space="preserve">- </w:t>
            </w:r>
            <w:r w:rsidR="005863F6" w:rsidRPr="005A76B1">
              <w:rPr>
                <w:rFonts w:cs="Times New Roman"/>
                <w:color w:val="000000"/>
                <w:szCs w:val="16"/>
                <w:lang w:eastAsia="en-AU"/>
              </w:rPr>
              <w:t>silen</w:t>
            </w:r>
            <w:r w:rsidRPr="005A76B1">
              <w:rPr>
                <w:rFonts w:cs="Times New Roman"/>
                <w:color w:val="000000"/>
                <w:szCs w:val="16"/>
                <w:lang w:eastAsia="en-AU"/>
              </w:rPr>
              <w:t>ce</w:t>
            </w:r>
            <w:r w:rsidR="005863F6" w:rsidRPr="005A76B1">
              <w:rPr>
                <w:rFonts w:cs="Times New Roman"/>
                <w:color w:val="000000"/>
                <w:szCs w:val="16"/>
                <w:lang w:eastAsia="en-AU"/>
              </w:rPr>
              <w:t xml:space="preserve"> (OR adjusted = 4.47, 95%CI: 1.71</w:t>
            </w:r>
            <w:r w:rsidRPr="005A76B1">
              <w:rPr>
                <w:rFonts w:cs="Times New Roman"/>
                <w:color w:val="000000"/>
                <w:szCs w:val="16"/>
                <w:lang w:eastAsia="en-AU"/>
              </w:rPr>
              <w:t xml:space="preserve"> </w:t>
            </w:r>
            <w:r w:rsidR="005863F6" w:rsidRPr="005A76B1">
              <w:rPr>
                <w:rFonts w:cs="Times New Roman"/>
                <w:color w:val="000000"/>
                <w:szCs w:val="16"/>
                <w:lang w:eastAsia="en-AU"/>
              </w:rPr>
              <w:t>–</w:t>
            </w:r>
            <w:r w:rsidRPr="005A76B1">
              <w:rPr>
                <w:rFonts w:cs="Times New Roman"/>
                <w:color w:val="000000"/>
                <w:szCs w:val="16"/>
                <w:lang w:eastAsia="en-AU"/>
              </w:rPr>
              <w:t xml:space="preserve"> </w:t>
            </w:r>
            <w:r w:rsidR="005863F6" w:rsidRPr="005A76B1">
              <w:rPr>
                <w:rFonts w:cs="Times New Roman"/>
                <w:color w:val="000000"/>
                <w:szCs w:val="16"/>
                <w:lang w:eastAsia="en-AU"/>
              </w:rPr>
              <w:t xml:space="preserve">11.55) and for false positives </w:t>
            </w:r>
            <w:r w:rsidRPr="005A76B1">
              <w:rPr>
                <w:rFonts w:cs="Times New Roman"/>
                <w:color w:val="000000"/>
                <w:szCs w:val="16"/>
                <w:lang w:eastAsia="en-AU"/>
              </w:rPr>
              <w:t xml:space="preserve">- </w:t>
            </w:r>
            <w:r w:rsidR="005863F6" w:rsidRPr="005A76B1">
              <w:rPr>
                <w:rFonts w:cs="Times New Roman"/>
                <w:color w:val="000000"/>
                <w:szCs w:val="16"/>
                <w:lang w:eastAsia="en-AU"/>
              </w:rPr>
              <w:t>level of parent</w:t>
            </w:r>
            <w:r w:rsidRPr="005A76B1">
              <w:rPr>
                <w:rFonts w:cs="Times New Roman"/>
                <w:color w:val="000000"/>
                <w:szCs w:val="16"/>
                <w:lang w:eastAsia="en-AU"/>
              </w:rPr>
              <w:t>al</w:t>
            </w:r>
            <w:r w:rsidR="005863F6" w:rsidRPr="005A76B1">
              <w:rPr>
                <w:rFonts w:cs="Times New Roman"/>
                <w:color w:val="000000"/>
                <w:szCs w:val="16"/>
                <w:lang w:eastAsia="en-AU"/>
              </w:rPr>
              <w:t>-reported anxiety (p=.04)</w:t>
            </w:r>
          </w:p>
        </w:tc>
        <w:tc>
          <w:tcPr>
            <w:tcW w:w="2268" w:type="dxa"/>
            <w:tcBorders>
              <w:top w:val="nil"/>
              <w:bottom w:val="nil"/>
            </w:tcBorders>
            <w:shd w:val="clear" w:color="auto" w:fill="auto"/>
          </w:tcPr>
          <w:p w14:paraId="39FB70AF" w14:textId="77777777" w:rsidR="005C37DC" w:rsidRDefault="005C37DC" w:rsidP="005C37DC">
            <w:pPr>
              <w:pStyle w:val="Smalltext"/>
              <w:rPr>
                <w:color w:val="000000"/>
                <w:szCs w:val="16"/>
                <w:lang w:eastAsia="en-AU"/>
              </w:rPr>
            </w:pPr>
            <w:r>
              <w:rPr>
                <w:color w:val="000000"/>
                <w:szCs w:val="16"/>
                <w:lang w:eastAsia="en-AU"/>
              </w:rPr>
              <w:lastRenderedPageBreak/>
              <w:t>Scoring of multiple tools may impact on convergence</w:t>
            </w:r>
          </w:p>
          <w:p w14:paraId="58E91D1D" w14:textId="0A6773E2"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 xml:space="preserve">Only 32% of children provided </w:t>
            </w:r>
            <w:proofErr w:type="spellStart"/>
            <w:r w:rsidRPr="005A76B1">
              <w:rPr>
                <w:rFonts w:cs="Times New Roman"/>
                <w:color w:val="000000"/>
                <w:szCs w:val="16"/>
                <w:lang w:eastAsia="en-AU"/>
              </w:rPr>
              <w:t>self report</w:t>
            </w:r>
            <w:proofErr w:type="spellEnd"/>
            <w:r w:rsidRPr="005A76B1">
              <w:rPr>
                <w:rFonts w:cs="Times New Roman"/>
                <w:color w:val="000000"/>
                <w:szCs w:val="16"/>
                <w:lang w:eastAsia="en-AU"/>
              </w:rPr>
              <w:t xml:space="preserve"> – </w:t>
            </w:r>
            <w:r w:rsidR="006B3D3B">
              <w:rPr>
                <w:rFonts w:cs="Times New Roman"/>
                <w:color w:val="000000"/>
                <w:szCs w:val="16"/>
                <w:lang w:eastAsia="en-AU"/>
              </w:rPr>
              <w:t xml:space="preserve">numbers </w:t>
            </w:r>
            <w:r w:rsidRPr="005A76B1">
              <w:rPr>
                <w:rFonts w:cs="Times New Roman"/>
                <w:color w:val="000000"/>
                <w:szCs w:val="16"/>
                <w:lang w:eastAsia="en-AU"/>
              </w:rPr>
              <w:t>not increased in older aged children</w:t>
            </w:r>
          </w:p>
          <w:p w14:paraId="020EC7AB" w14:textId="3DD56DDB"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 xml:space="preserve">BRS did not rate pain pre-op as 0 – authors conclude </w:t>
            </w:r>
            <w:r w:rsidRPr="005A76B1">
              <w:rPr>
                <w:rFonts w:cs="Times New Roman"/>
                <w:color w:val="000000"/>
                <w:szCs w:val="16"/>
                <w:lang w:eastAsia="en-AU"/>
              </w:rPr>
              <w:lastRenderedPageBreak/>
              <w:t>restlessness contributes to false positive</w:t>
            </w:r>
            <w:r w:rsidR="006B3D3B">
              <w:rPr>
                <w:rFonts w:cs="Times New Roman"/>
                <w:color w:val="000000"/>
                <w:szCs w:val="16"/>
                <w:lang w:eastAsia="en-AU"/>
              </w:rPr>
              <w:t>s</w:t>
            </w:r>
          </w:p>
          <w:p w14:paraId="0C0E8E57" w14:textId="0D8A1A91"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High correlation with anxiety but did not increase number of false positives</w:t>
            </w:r>
          </w:p>
          <w:p w14:paraId="25776152" w14:textId="12774817"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 xml:space="preserve">Only 11 children able to report their anxiety in </w:t>
            </w:r>
            <w:proofErr w:type="gramStart"/>
            <w:r w:rsidRPr="005A76B1">
              <w:rPr>
                <w:rFonts w:cs="Times New Roman"/>
                <w:color w:val="000000"/>
                <w:szCs w:val="16"/>
                <w:lang w:eastAsia="en-AU"/>
              </w:rPr>
              <w:t xml:space="preserve">PACU </w:t>
            </w:r>
            <w:r w:rsidR="006B3D3B">
              <w:rPr>
                <w:rFonts w:cs="Times New Roman"/>
                <w:color w:val="000000"/>
                <w:szCs w:val="16"/>
                <w:lang w:eastAsia="en-AU"/>
              </w:rPr>
              <w:t>.</w:t>
            </w:r>
            <w:proofErr w:type="gramEnd"/>
          </w:p>
          <w:p w14:paraId="6FDD5CB8" w14:textId="77777777" w:rsidR="005863F6" w:rsidRPr="005A76B1" w:rsidRDefault="005863F6" w:rsidP="005863F6">
            <w:pPr>
              <w:pStyle w:val="Smalltext"/>
              <w:rPr>
                <w:rFonts w:cs="Times New Roman"/>
                <w:color w:val="000000"/>
                <w:szCs w:val="16"/>
                <w:lang w:eastAsia="en-AU"/>
              </w:rPr>
            </w:pPr>
            <w:r w:rsidRPr="005A76B1">
              <w:rPr>
                <w:rFonts w:cs="Times New Roman"/>
                <w:color w:val="000000"/>
                <w:szCs w:val="16"/>
                <w:lang w:eastAsia="en-AU"/>
              </w:rPr>
              <w:t>FLACC high sensitivity and highest specificity of the 4 scales. However, more likely to result in false negative than false positive</w:t>
            </w:r>
          </w:p>
          <w:p w14:paraId="7E815615" w14:textId="77777777" w:rsidR="005C37DC" w:rsidRDefault="005863F6" w:rsidP="005C37DC">
            <w:pPr>
              <w:pStyle w:val="Smalltext"/>
              <w:rPr>
                <w:rFonts w:cs="Times New Roman"/>
                <w:color w:val="000000"/>
                <w:szCs w:val="16"/>
                <w:lang w:eastAsia="en-AU"/>
              </w:rPr>
            </w:pPr>
            <w:r w:rsidRPr="005A76B1">
              <w:rPr>
                <w:rFonts w:cs="Times New Roman"/>
                <w:color w:val="000000"/>
                <w:szCs w:val="16"/>
                <w:lang w:eastAsia="en-AU"/>
              </w:rPr>
              <w:t>Pain under-reported – silence likely confounder</w:t>
            </w:r>
            <w:r w:rsidRPr="005A76B1">
              <w:rPr>
                <w:rFonts w:cs="Times New Roman"/>
                <w:szCs w:val="16"/>
              </w:rPr>
              <w:t xml:space="preserve"> - contributing to false negatives</w:t>
            </w:r>
            <w:r w:rsidRPr="005A76B1">
              <w:rPr>
                <w:rFonts w:cs="Times New Roman"/>
                <w:color w:val="000000"/>
                <w:szCs w:val="16"/>
                <w:lang w:eastAsia="en-AU"/>
              </w:rPr>
              <w:t>.</w:t>
            </w:r>
            <w:r w:rsidR="005C37DC" w:rsidRPr="005A76B1">
              <w:rPr>
                <w:rFonts w:cs="Times New Roman"/>
                <w:color w:val="000000"/>
                <w:szCs w:val="16"/>
                <w:lang w:eastAsia="en-AU"/>
              </w:rPr>
              <w:t xml:space="preserve"> </w:t>
            </w:r>
          </w:p>
          <w:p w14:paraId="0A96DC95" w14:textId="42D05333" w:rsidR="005C37DC" w:rsidRPr="005A76B1" w:rsidRDefault="005C37DC" w:rsidP="005C37DC">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1A3AFCEA" w14:textId="77777777" w:rsidR="005863F6" w:rsidRPr="005A76B1" w:rsidRDefault="005863F6" w:rsidP="005863F6">
            <w:pPr>
              <w:pStyle w:val="Smalltext"/>
              <w:rPr>
                <w:rFonts w:cs="Times New Roman"/>
                <w:color w:val="000000"/>
                <w:szCs w:val="16"/>
                <w:lang w:eastAsia="en-AU"/>
              </w:rPr>
            </w:pPr>
          </w:p>
        </w:tc>
      </w:tr>
      <w:tr w:rsidR="004C20EA" w:rsidRPr="005A76B1" w14:paraId="2D549DA8" w14:textId="77777777" w:rsidTr="000A20DE">
        <w:trPr>
          <w:trHeight w:val="1181"/>
        </w:trPr>
        <w:tc>
          <w:tcPr>
            <w:tcW w:w="1149" w:type="dxa"/>
            <w:tcBorders>
              <w:bottom w:val="nil"/>
            </w:tcBorders>
            <w:shd w:val="clear" w:color="auto" w:fill="auto"/>
          </w:tcPr>
          <w:p w14:paraId="22E2CE05" w14:textId="35F74F87" w:rsidR="004C20EA" w:rsidRPr="005A76B1" w:rsidRDefault="004C20EA" w:rsidP="00F728A6">
            <w:pPr>
              <w:pStyle w:val="Smalltext"/>
              <w:rPr>
                <w:rFonts w:cs="Times New Roman"/>
                <w:szCs w:val="16"/>
                <w:lang w:eastAsia="en-AU"/>
              </w:rPr>
            </w:pPr>
            <w:r>
              <w:rPr>
                <w:rFonts w:cs="Times New Roman"/>
                <w:szCs w:val="16"/>
                <w:lang w:eastAsia="en-AU"/>
              </w:rPr>
              <w:lastRenderedPageBreak/>
              <w:t xml:space="preserve">Willis et al, 2003 </w:t>
            </w:r>
            <w:r w:rsidRPr="005A76B1">
              <w:rPr>
                <w:rFonts w:cs="Times New Roman"/>
                <w:szCs w:val="16"/>
                <w:lang w:eastAsia="en-AU"/>
              </w:rPr>
              <w:fldChar w:fldCharType="begin">
                <w:fldData xml:space="preserve">PEVuZE5vdGU+PENpdGU+PEF1dGhvcj5XaWxsaXM8L0F1dGhvcj48WWVhcj4yMDAzPC9ZZWFyPjxS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==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XaWxsaXM8L0F1dGhvcj48WWVhcj4yMDAzPC9ZZWFyPjxS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==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Pr="005A76B1">
              <w:rPr>
                <w:rFonts w:cs="Times New Roman"/>
                <w:szCs w:val="16"/>
                <w:lang w:eastAsia="en-AU"/>
              </w:rPr>
            </w:r>
            <w:r w:rsidRPr="005A76B1">
              <w:rPr>
                <w:rFonts w:cs="Times New Roman"/>
                <w:szCs w:val="16"/>
                <w:lang w:eastAsia="en-AU"/>
              </w:rPr>
              <w:fldChar w:fldCharType="separate"/>
            </w:r>
            <w:r w:rsidR="00F728A6">
              <w:rPr>
                <w:rFonts w:cs="Times New Roman"/>
                <w:noProof/>
                <w:szCs w:val="16"/>
                <w:lang w:eastAsia="en-AU"/>
              </w:rPr>
              <w:t>[</w:t>
            </w:r>
            <w:hyperlink w:anchor="_ENREF_24" w:tooltip="Willis, 2003 #1788" w:history="1">
              <w:r w:rsidR="00F728A6">
                <w:rPr>
                  <w:rFonts w:cs="Times New Roman"/>
                  <w:noProof/>
                  <w:szCs w:val="16"/>
                  <w:lang w:eastAsia="en-AU"/>
                </w:rPr>
                <w:t>24</w:t>
              </w:r>
            </w:hyperlink>
            <w:r w:rsidR="00F728A6">
              <w:rPr>
                <w:rFonts w:cs="Times New Roman"/>
                <w:noProof/>
                <w:szCs w:val="16"/>
                <w:lang w:eastAsia="en-AU"/>
              </w:rPr>
              <w:t>]</w:t>
            </w:r>
            <w:r w:rsidRPr="005A76B1">
              <w:rPr>
                <w:rFonts w:cs="Times New Roman"/>
                <w:szCs w:val="16"/>
                <w:lang w:eastAsia="en-AU"/>
              </w:rPr>
              <w:fldChar w:fldCharType="end"/>
            </w:r>
          </w:p>
        </w:tc>
        <w:tc>
          <w:tcPr>
            <w:tcW w:w="2552" w:type="dxa"/>
            <w:tcBorders>
              <w:bottom w:val="nil"/>
            </w:tcBorders>
            <w:shd w:val="clear" w:color="auto" w:fill="auto"/>
            <w:hideMark/>
          </w:tcPr>
          <w:p w14:paraId="045D0AD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To further test the validity of the Faces, Legs, Activity, Cry and </w:t>
            </w:r>
            <w:proofErr w:type="spellStart"/>
            <w:r w:rsidRPr="005A76B1">
              <w:rPr>
                <w:rFonts w:cs="Times New Roman"/>
                <w:color w:val="000000"/>
                <w:szCs w:val="16"/>
                <w:lang w:eastAsia="en-AU"/>
              </w:rPr>
              <w:t>Consolability</w:t>
            </w:r>
            <w:proofErr w:type="spellEnd"/>
            <w:r w:rsidRPr="005A76B1">
              <w:rPr>
                <w:rFonts w:cs="Times New Roman"/>
                <w:color w:val="000000"/>
                <w:szCs w:val="16"/>
                <w:lang w:eastAsia="en-AU"/>
              </w:rPr>
              <w:t xml:space="preserve"> (FLACC) Behavioural Pain Assessment Scale</w:t>
            </w:r>
          </w:p>
          <w:p w14:paraId="0074930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Descriptive observational study</w:t>
            </w:r>
          </w:p>
          <w:p w14:paraId="509828C3" w14:textId="13390F45" w:rsidR="004C20EA" w:rsidRPr="005A76B1" w:rsidRDefault="004C20EA" w:rsidP="004C20EA">
            <w:pPr>
              <w:pStyle w:val="Smalltext"/>
              <w:rPr>
                <w:rFonts w:cs="Times New Roman"/>
                <w:szCs w:val="16"/>
                <w:lang w:eastAsia="en-AU"/>
              </w:rPr>
            </w:pPr>
            <w:r w:rsidRPr="005A76B1">
              <w:rPr>
                <w:rFonts w:cs="Times New Roman"/>
                <w:color w:val="000000"/>
                <w:szCs w:val="16"/>
                <w:lang w:eastAsia="en-AU"/>
              </w:rPr>
              <w:t>Pain was scored post-operatively by nurse researcher using FLACC. Children independently self-reported pain using the FACES scale. 2</w:t>
            </w:r>
            <w:r w:rsidRPr="005A76B1">
              <w:rPr>
                <w:rFonts w:cs="Times New Roman"/>
                <w:color w:val="000000"/>
                <w:szCs w:val="16"/>
                <w:vertAlign w:val="superscript"/>
                <w:lang w:eastAsia="en-AU"/>
              </w:rPr>
              <w:t>nd</w:t>
            </w:r>
            <w:r w:rsidRPr="005A76B1">
              <w:rPr>
                <w:rFonts w:cs="Times New Roman"/>
                <w:color w:val="000000"/>
                <w:szCs w:val="16"/>
                <w:lang w:eastAsia="en-AU"/>
              </w:rPr>
              <w:t xml:space="preserve"> nurse simultaneously &amp; independently scored using FLACC.</w:t>
            </w:r>
          </w:p>
        </w:tc>
        <w:tc>
          <w:tcPr>
            <w:tcW w:w="2126" w:type="dxa"/>
            <w:tcBorders>
              <w:bottom w:val="nil"/>
            </w:tcBorders>
            <w:shd w:val="clear" w:color="auto" w:fill="auto"/>
          </w:tcPr>
          <w:p w14:paraId="786092F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30 children aged 3 – 7 years (5.01 ± 1.04) </w:t>
            </w:r>
          </w:p>
          <w:p w14:paraId="2BF2C434" w14:textId="77777777" w:rsidR="004C20EA" w:rsidRPr="005A76B1" w:rsidRDefault="004C20EA" w:rsidP="004C20EA">
            <w:pPr>
              <w:pStyle w:val="Smalltext"/>
              <w:rPr>
                <w:rFonts w:cs="Times New Roman"/>
                <w:color w:val="000000"/>
                <w:szCs w:val="16"/>
                <w:lang w:eastAsia="en-AU"/>
              </w:rPr>
            </w:pPr>
          </w:p>
          <w:p w14:paraId="1B5DDAD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inpatient units</w:t>
            </w:r>
          </w:p>
          <w:p w14:paraId="0D8A228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w:t>
            </w:r>
          </w:p>
          <w:p w14:paraId="59462845" w14:textId="075A5BA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w:t>
            </w:r>
          </w:p>
          <w:p w14:paraId="7383C02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Reference: Self-report - Faces Scale</w:t>
            </w:r>
          </w:p>
          <w:p w14:paraId="7AA0CBFB" w14:textId="77777777" w:rsidR="004C20EA" w:rsidRPr="005A76B1" w:rsidRDefault="004C20EA" w:rsidP="004C20EA">
            <w:pPr>
              <w:pStyle w:val="Smalltext"/>
              <w:rPr>
                <w:rFonts w:cs="Times New Roman"/>
                <w:color w:val="000000"/>
                <w:szCs w:val="16"/>
                <w:lang w:eastAsia="en-AU"/>
              </w:rPr>
            </w:pPr>
          </w:p>
        </w:tc>
        <w:tc>
          <w:tcPr>
            <w:tcW w:w="2126" w:type="dxa"/>
            <w:tcBorders>
              <w:bottom w:val="nil"/>
            </w:tcBorders>
            <w:shd w:val="clear" w:color="auto" w:fill="auto"/>
            <w:hideMark/>
          </w:tcPr>
          <w:p w14:paraId="05BE5BA4" w14:textId="596D6C7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xml:space="preserve"> agreement = 100% for 6 paired observations (17% of observations)</w:t>
            </w:r>
            <w:r>
              <w:rPr>
                <w:rFonts w:cs="Times New Roman"/>
                <w:color w:val="000000"/>
                <w:szCs w:val="16"/>
                <w:lang w:eastAsia="en-AU"/>
              </w:rPr>
              <w:t xml:space="preserve"> COSMIN – poor</w:t>
            </w:r>
          </w:p>
        </w:tc>
        <w:tc>
          <w:tcPr>
            <w:tcW w:w="2126" w:type="dxa"/>
            <w:tcBorders>
              <w:bottom w:val="nil"/>
            </w:tcBorders>
            <w:shd w:val="clear" w:color="auto" w:fill="auto"/>
            <w:hideMark/>
          </w:tcPr>
          <w:p w14:paraId="709FEA91" w14:textId="55FCBA56" w:rsidR="004C20EA" w:rsidRPr="005A76B1" w:rsidRDefault="004C20EA" w:rsidP="004C20EA">
            <w:pPr>
              <w:pStyle w:val="Smalltext"/>
              <w:rPr>
                <w:rFonts w:cs="Times New Roman"/>
                <w:color w:val="000000"/>
                <w:szCs w:val="16"/>
                <w:lang w:eastAsia="en-AU"/>
              </w:rPr>
            </w:pPr>
            <w:r>
              <w:rPr>
                <w:color w:val="000000"/>
                <w:szCs w:val="16"/>
                <w:lang w:eastAsia="en-AU"/>
              </w:rPr>
              <w:t>Criterion</w:t>
            </w:r>
            <w:r w:rsidR="00B435F6">
              <w:rPr>
                <w:color w:val="000000"/>
                <w:szCs w:val="16"/>
                <w:lang w:eastAsia="en-AU"/>
              </w:rPr>
              <w:t xml:space="preserve"> (concurrent)</w:t>
            </w:r>
            <w:r>
              <w:rPr>
                <w:color w:val="000000"/>
                <w:szCs w:val="16"/>
                <w:lang w:eastAsia="en-AU"/>
              </w:rPr>
              <w:t>: Correlation between FLACC and FACES scores (</w:t>
            </w:r>
            <w:proofErr w:type="gramStart"/>
            <w:r>
              <w:rPr>
                <w:color w:val="000000"/>
                <w:szCs w:val="16"/>
                <w:lang w:eastAsia="en-AU"/>
              </w:rPr>
              <w:t>r(</w:t>
            </w:r>
            <w:proofErr w:type="gramEnd"/>
            <w:r>
              <w:rPr>
                <w:color w:val="000000"/>
                <w:szCs w:val="16"/>
                <w:lang w:eastAsia="en-AU"/>
              </w:rPr>
              <w:t>30) = 0.584, p=0.001). FLACC did not correlate with scores for children aged &lt; 5years (</w:t>
            </w:r>
            <w:proofErr w:type="gramStart"/>
            <w:r>
              <w:rPr>
                <w:color w:val="000000"/>
                <w:szCs w:val="16"/>
                <w:lang w:eastAsia="en-AU"/>
              </w:rPr>
              <w:t>r(</w:t>
            </w:r>
            <w:proofErr w:type="gramEnd"/>
            <w:r>
              <w:rPr>
                <w:color w:val="000000"/>
                <w:szCs w:val="16"/>
                <w:lang w:eastAsia="en-AU"/>
              </w:rPr>
              <w:t>14) = 0.254, p = 0.381). For children aged &gt;5y 9r[16] = 0.830; p=0.0001) COSMIN - fair</w:t>
            </w:r>
          </w:p>
        </w:tc>
        <w:tc>
          <w:tcPr>
            <w:tcW w:w="1985" w:type="dxa"/>
            <w:tcBorders>
              <w:bottom w:val="nil"/>
            </w:tcBorders>
            <w:shd w:val="clear" w:color="auto" w:fill="auto"/>
            <w:hideMark/>
          </w:tcPr>
          <w:p w14:paraId="41F6A966" w14:textId="77777777" w:rsidR="004C20EA" w:rsidRPr="005A76B1" w:rsidRDefault="004C20EA" w:rsidP="004C20EA">
            <w:pPr>
              <w:pStyle w:val="Smalltext"/>
              <w:rPr>
                <w:rFonts w:cs="Times New Roman"/>
                <w:color w:val="000000"/>
                <w:szCs w:val="16"/>
                <w:lang w:eastAsia="en-AU"/>
              </w:rPr>
            </w:pPr>
            <w:r w:rsidRPr="005A76B1">
              <w:rPr>
                <w:rFonts w:cs="Times New Roman"/>
                <w:szCs w:val="16"/>
              </w:rPr>
              <w:t>Not assessed</w:t>
            </w:r>
          </w:p>
        </w:tc>
        <w:tc>
          <w:tcPr>
            <w:tcW w:w="2268" w:type="dxa"/>
            <w:tcBorders>
              <w:bottom w:val="nil"/>
            </w:tcBorders>
            <w:shd w:val="clear" w:color="auto" w:fill="auto"/>
          </w:tcPr>
          <w:p w14:paraId="1B5F4AD6" w14:textId="6D54DA3D" w:rsidR="004C20EA" w:rsidRPr="005A76B1" w:rsidRDefault="004C20EA" w:rsidP="004C20EA">
            <w:pPr>
              <w:pStyle w:val="Smalltext"/>
              <w:rPr>
                <w:rFonts w:cs="Times New Roman"/>
                <w:vanish/>
                <w:szCs w:val="16"/>
                <w:lang w:eastAsia="en-AU"/>
              </w:rPr>
            </w:pPr>
            <w:r w:rsidRPr="005A76B1">
              <w:rPr>
                <w:rFonts w:cs="Times New Roman"/>
                <w:color w:val="000000"/>
                <w:szCs w:val="16"/>
                <w:lang w:eastAsia="en-AU"/>
              </w:rPr>
              <w:t xml:space="preserve">Children 3-5y unable to adequately use faces scale most likely explanation </w:t>
            </w:r>
          </w:p>
          <w:p w14:paraId="31C6A92B" w14:textId="77777777" w:rsidR="004C20EA" w:rsidRPr="005A76B1" w:rsidRDefault="004C20EA" w:rsidP="004C20EA">
            <w:pPr>
              <w:rPr>
                <w:rFonts w:cs="Times New Roman"/>
                <w:szCs w:val="16"/>
                <w:lang w:eastAsia="en-AU"/>
              </w:rPr>
            </w:pPr>
            <w:r w:rsidRPr="005A76B1">
              <w:rPr>
                <w:rFonts w:cs="Times New Roman"/>
                <w:szCs w:val="16"/>
                <w:lang w:eastAsia="en-AU"/>
              </w:rPr>
              <w:t>Research team includes members of development and original research team</w:t>
            </w:r>
          </w:p>
        </w:tc>
      </w:tr>
      <w:tr w:rsidR="004C20EA" w:rsidRPr="005A76B1" w14:paraId="4A9A64F7" w14:textId="77777777" w:rsidTr="007E68C4">
        <w:trPr>
          <w:trHeight w:val="127"/>
        </w:trPr>
        <w:tc>
          <w:tcPr>
            <w:tcW w:w="14332" w:type="dxa"/>
            <w:gridSpan w:val="7"/>
            <w:tcBorders>
              <w:top w:val="nil"/>
              <w:bottom w:val="nil"/>
            </w:tcBorders>
            <w:shd w:val="clear" w:color="auto" w:fill="D9D9D9" w:themeFill="background1" w:themeFillShade="D9"/>
          </w:tcPr>
          <w:p w14:paraId="2230F101" w14:textId="7F24AD00" w:rsidR="004C20EA" w:rsidRPr="005A76B1" w:rsidRDefault="004C20EA" w:rsidP="00BB1993">
            <w:pPr>
              <w:pStyle w:val="Smalltext"/>
              <w:rPr>
                <w:rFonts w:cs="Times New Roman"/>
                <w:szCs w:val="16"/>
              </w:rPr>
            </w:pPr>
            <w:r w:rsidRPr="005A76B1">
              <w:rPr>
                <w:rFonts w:cs="Times New Roman"/>
                <w:szCs w:val="16"/>
              </w:rPr>
              <w:t xml:space="preserve">FLACC validation for alternate circumstances (age, pain, language) </w:t>
            </w:r>
            <w:r w:rsidR="00BB1993">
              <w:rPr>
                <w:rFonts w:cs="Times New Roman"/>
                <w:szCs w:val="16"/>
              </w:rPr>
              <w:t>(n = 15)</w:t>
            </w:r>
          </w:p>
        </w:tc>
      </w:tr>
      <w:tr w:rsidR="004C20EA" w:rsidRPr="005A76B1" w14:paraId="395B2D66" w14:textId="77777777" w:rsidTr="000A20DE">
        <w:trPr>
          <w:trHeight w:val="908"/>
        </w:trPr>
        <w:tc>
          <w:tcPr>
            <w:tcW w:w="1149" w:type="dxa"/>
            <w:shd w:val="clear" w:color="auto" w:fill="auto"/>
          </w:tcPr>
          <w:p w14:paraId="20203B03" w14:textId="7B46081D" w:rsidR="004C20EA" w:rsidRPr="005A76B1" w:rsidRDefault="004C20EA" w:rsidP="00F728A6">
            <w:pPr>
              <w:pStyle w:val="Smalltext"/>
              <w:rPr>
                <w:rFonts w:cs="Times New Roman"/>
                <w:noProof/>
                <w:szCs w:val="16"/>
                <w:lang w:eastAsia="en-AU"/>
              </w:rPr>
            </w:pPr>
            <w:r>
              <w:rPr>
                <w:rFonts w:cs="Times New Roman"/>
                <w:noProof/>
                <w:szCs w:val="16"/>
                <w:lang w:eastAsia="en-AU"/>
              </w:rPr>
              <w:t xml:space="preserve">Ahn et al, 2007 </w:t>
            </w:r>
            <w:r w:rsidRPr="005A76B1">
              <w:rPr>
                <w:rFonts w:cs="Times New Roman"/>
                <w:noProof/>
                <w:szCs w:val="16"/>
                <w:lang w:eastAsia="en-AU"/>
              </w:rPr>
              <w:fldChar w:fldCharType="begin"/>
            </w:r>
            <w:r w:rsidRPr="005A76B1">
              <w:rPr>
                <w:rFonts w:cs="Times New Roman"/>
                <w:noProof/>
                <w:szCs w:val="16"/>
                <w:lang w:eastAsia="en-AU"/>
              </w:rPr>
              <w:instrText xml:space="preserve"> ADDIN EN.CITE &lt;EndNote&gt;&lt;Cite&gt;&lt;Author&gt;Ahn&lt;/Author&gt;&lt;Year&gt;2007&lt;/Year&gt;&lt;RecNum&gt;1740&lt;/RecNum&gt;&lt;DisplayText&gt;[1]&lt;/DisplayText&gt;&lt;record&gt;&lt;rec-number&gt;1740&lt;/rec-number&gt;&lt;foreign-keys&gt;&lt;key app="EN" db-id="tvzzvf9xytse06e0ef65d09vtp0tsda05zfd"&gt;1740&lt;/key&gt;&lt;/foreign-keys&gt;&lt;ref-type name="Journal Article"&gt;17&lt;/ref-type&gt;&lt;contributors&gt;&lt;authors&gt;&lt;author&gt;Ahn, Youngmee&lt;/author&gt;&lt;author&gt;Jun, Yonghoon&lt;/author&gt;&lt;/authors&gt;&lt;/contributors&gt;&lt;auth-address&gt;Department of Nursing, College of Medicine, Inha University, 253 Yonghyun-dong, Nam-ku, Incheon, 402-751, Korea. aym@inha.ac.kr&lt;/auth-address&gt;&lt;titles&gt;&lt;title&gt;Measurement of pain-like response to various NICU stimulants for high-risk infants&lt;/title&gt;&lt;secondary-title&gt;Early Human Development&lt;/secondary-title&gt;&lt;/titles&gt;&lt;periodical&gt;&lt;full-title&gt;Early Human Development&lt;/full-title&gt;&lt;/periodical&gt;&lt;pages&gt;255-62&lt;/pages&gt;&lt;volume&gt;83&lt;/volume&gt;&lt;number&gt;4&lt;/number&gt;&lt;keywords&gt;&lt;keyword&gt;Female&lt;/keyword&gt;&lt;keyword&gt;Humans&lt;/keyword&gt;&lt;keyword&gt;Infant, Newborn&lt;/keyword&gt;&lt;keyword&gt;*Infant, Premature/gd [Growth &amp;amp; Development]&lt;/keyword&gt;&lt;keyword&gt;Intensive Care Units, Neonatal&lt;/keyword&gt;&lt;keyword&gt;*Intensive Care, Neonatal&lt;/keyword&gt;&lt;keyword&gt;Male&lt;/keyword&gt;&lt;keyword&gt;*Pain/pp [Physiopathology]&lt;/keyword&gt;&lt;keyword&gt;*Pain Measurement/mt [Methods]&lt;/keyword&gt;&lt;keyword&gt;Risk&lt;/keyword&gt;&lt;/keywords&gt;&lt;dates&gt;&lt;year&gt;2007&lt;/year&gt;&lt;/dates&gt;&lt;accession-num&gt;16854537&lt;/accession-num&gt;&lt;work-type&gt;Research Support, Non-U.S. Gov&amp;apos;t&lt;/work-type&gt;&lt;urls&gt;&lt;related-urls&gt;&lt;url&gt;http://ovidsp.ovid.com/ovidweb.cgi?T=JS&amp;amp;CSC=Y&amp;amp;NEWS=N&amp;amp;PAGE=fulltext&amp;amp;D=med4&amp;amp;AN=16854537&lt;/url&gt;&lt;url&gt;http://ac.els-cdn.com.ezp.lib.unimelb.edu.au/S0378378206001678/1-s2.0-S0378378206001678-main.pdf?_tid=25a45e56-c1d1-11e2-a833-00000aab0f26&amp;amp;acdnat=1369111660_1aa68e7bc8a9b7fac2244d6d4122cfb9&lt;/url&gt;&lt;/related-urls&gt;&lt;/urls&gt;&lt;remote-database-name&gt;MEDLINE&lt;/remote-database-name&gt;&lt;remote-database-provider&gt;Ovid Technologies&lt;/remote-database-provider&gt;&lt;/record&gt;&lt;/Cite&gt;&lt;/EndNote&gt;</w:instrText>
            </w:r>
            <w:r w:rsidRPr="005A76B1">
              <w:rPr>
                <w:rFonts w:cs="Times New Roman"/>
                <w:noProof/>
                <w:szCs w:val="16"/>
                <w:lang w:eastAsia="en-AU"/>
              </w:rPr>
              <w:fldChar w:fldCharType="separate"/>
            </w:r>
            <w:r w:rsidRPr="005A76B1">
              <w:rPr>
                <w:rFonts w:cs="Times New Roman"/>
                <w:noProof/>
                <w:szCs w:val="16"/>
                <w:lang w:eastAsia="en-AU"/>
              </w:rPr>
              <w:t>[</w:t>
            </w:r>
            <w:hyperlink w:anchor="_ENREF_1" w:tooltip="Ahn, 2007 #1740" w:history="1">
              <w:r w:rsidR="00F728A6" w:rsidRPr="005A76B1">
                <w:rPr>
                  <w:rFonts w:cs="Times New Roman"/>
                  <w:noProof/>
                  <w:szCs w:val="16"/>
                  <w:lang w:eastAsia="en-AU"/>
                </w:rPr>
                <w:t>1</w:t>
              </w:r>
            </w:hyperlink>
            <w:r w:rsidRPr="005A76B1">
              <w:rPr>
                <w:rFonts w:cs="Times New Roman"/>
                <w:noProof/>
                <w:szCs w:val="16"/>
                <w:lang w:eastAsia="en-AU"/>
              </w:rPr>
              <w:t>]</w:t>
            </w:r>
            <w:r w:rsidRPr="005A76B1">
              <w:rPr>
                <w:rFonts w:cs="Times New Roman"/>
                <w:noProof/>
                <w:szCs w:val="16"/>
                <w:lang w:eastAsia="en-AU"/>
              </w:rPr>
              <w:fldChar w:fldCharType="end"/>
            </w:r>
          </w:p>
        </w:tc>
        <w:tc>
          <w:tcPr>
            <w:tcW w:w="2552" w:type="dxa"/>
            <w:shd w:val="clear" w:color="auto" w:fill="auto"/>
          </w:tcPr>
          <w:p w14:paraId="45E1208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examine pain-like responses to frequent stimulants in the neonatal intensive care unit (NICU) using CRIES, FLACC and PIPP, and determine the clinical feasibility and validity of these tools</w:t>
            </w:r>
          </w:p>
          <w:p w14:paraId="68A99230"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Exploratory correlational study</w:t>
            </w:r>
          </w:p>
          <w:p w14:paraId="3AE2E8F1" w14:textId="21F29A2A"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 Observations of baseline prior to and 8 different stimuli categorised as: </w:t>
            </w:r>
          </w:p>
          <w:p w14:paraId="2E0F4623" w14:textId="77777777" w:rsidR="004C20EA" w:rsidRPr="005A76B1" w:rsidRDefault="004C20EA" w:rsidP="004C20EA">
            <w:pPr>
              <w:pStyle w:val="Smalltext"/>
              <w:spacing w:after="0"/>
              <w:rPr>
                <w:rFonts w:cs="Times New Roman"/>
                <w:szCs w:val="16"/>
                <w:lang w:eastAsia="en-AU"/>
              </w:rPr>
            </w:pPr>
            <w:r w:rsidRPr="005A76B1">
              <w:rPr>
                <w:rFonts w:cs="Times New Roman"/>
                <w:szCs w:val="16"/>
                <w:lang w:eastAsia="en-AU"/>
              </w:rPr>
              <w:t xml:space="preserve">A - invasive </w:t>
            </w:r>
          </w:p>
          <w:p w14:paraId="1B02655D" w14:textId="77777777" w:rsidR="004C20EA" w:rsidRPr="005A76B1" w:rsidRDefault="004C20EA" w:rsidP="004C20EA">
            <w:pPr>
              <w:pStyle w:val="Smalltext"/>
              <w:spacing w:after="0"/>
              <w:rPr>
                <w:rFonts w:cs="Times New Roman"/>
                <w:szCs w:val="16"/>
                <w:lang w:eastAsia="en-AU"/>
              </w:rPr>
            </w:pPr>
            <w:r w:rsidRPr="005A76B1">
              <w:rPr>
                <w:rFonts w:cs="Times New Roman"/>
                <w:szCs w:val="16"/>
                <w:lang w:eastAsia="en-AU"/>
              </w:rPr>
              <w:t xml:space="preserve">B - routine care </w:t>
            </w:r>
          </w:p>
          <w:p w14:paraId="45F7608D"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lastRenderedPageBreak/>
              <w:t>C - auditory stimulants</w:t>
            </w:r>
          </w:p>
          <w:p w14:paraId="3E3FCACD" w14:textId="77777777" w:rsidR="004C20EA" w:rsidRPr="005A76B1" w:rsidRDefault="004C20EA" w:rsidP="004C20EA">
            <w:pPr>
              <w:pStyle w:val="Smalltext"/>
              <w:rPr>
                <w:rFonts w:cs="Times New Roman"/>
                <w:szCs w:val="16"/>
                <w:lang w:eastAsia="en-AU"/>
              </w:rPr>
            </w:pPr>
            <w:proofErr w:type="gramStart"/>
            <w:r w:rsidRPr="005A76B1">
              <w:rPr>
                <w:rFonts w:cs="Times New Roman"/>
                <w:szCs w:val="16"/>
                <w:lang w:eastAsia="en-AU"/>
              </w:rPr>
              <w:t>made</w:t>
            </w:r>
            <w:proofErr w:type="gramEnd"/>
            <w:r w:rsidRPr="005A76B1">
              <w:rPr>
                <w:rFonts w:cs="Times New Roman"/>
                <w:szCs w:val="16"/>
                <w:lang w:eastAsia="en-AU"/>
              </w:rPr>
              <w:t xml:space="preserve"> by researcher using all three scales.</w:t>
            </w:r>
          </w:p>
          <w:p w14:paraId="3054028D" w14:textId="77777777"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Multiple observations from for each infant possible</w:t>
            </w:r>
          </w:p>
          <w:p w14:paraId="2E81B296" w14:textId="18DA322A" w:rsidR="004C20EA" w:rsidRPr="005A76B1" w:rsidRDefault="004C20EA" w:rsidP="004C20EA">
            <w:pPr>
              <w:pStyle w:val="Smalltext"/>
              <w:rPr>
                <w:rFonts w:cs="Times New Roman"/>
                <w:szCs w:val="16"/>
                <w:lang w:eastAsia="en-AU"/>
              </w:rPr>
            </w:pPr>
          </w:p>
        </w:tc>
        <w:tc>
          <w:tcPr>
            <w:tcW w:w="2126" w:type="dxa"/>
            <w:shd w:val="clear" w:color="auto" w:fill="auto"/>
          </w:tcPr>
          <w:p w14:paraId="40ACF54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Sample: 110 consecutively enrolled infants mean age GA 32.43 weeks at birth – testing at 1 week of age</w:t>
            </w:r>
          </w:p>
          <w:p w14:paraId="464A0433"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Sedated infants and those with congenital &amp; neurological anomalies excluded</w:t>
            </w:r>
          </w:p>
          <w:p w14:paraId="208FF1D8" w14:textId="77777777" w:rsidR="004C20EA" w:rsidRPr="005A76B1" w:rsidRDefault="004C20EA" w:rsidP="004C20EA">
            <w:pPr>
              <w:pStyle w:val="Smalltext"/>
              <w:rPr>
                <w:rFonts w:cs="Times New Roman"/>
                <w:color w:val="000000"/>
                <w:szCs w:val="16"/>
                <w:lang w:eastAsia="en-AU"/>
              </w:rPr>
            </w:pPr>
          </w:p>
          <w:p w14:paraId="4D3DB2BA"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274 observations made across Groups A, B and C.</w:t>
            </w:r>
          </w:p>
          <w:p w14:paraId="52FE597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Setting: NICU </w:t>
            </w:r>
          </w:p>
          <w:p w14:paraId="6EBBC92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 xml:space="preserve">Pain: Procedural </w:t>
            </w:r>
          </w:p>
          <w:p w14:paraId="5649B77F" w14:textId="77777777" w:rsidR="00AF5F09" w:rsidRDefault="00AF5F09" w:rsidP="004C20EA">
            <w:pPr>
              <w:pStyle w:val="Smalltext"/>
              <w:rPr>
                <w:rFonts w:cs="Times New Roman"/>
                <w:color w:val="000000"/>
                <w:szCs w:val="16"/>
                <w:lang w:eastAsia="en-AU"/>
              </w:rPr>
            </w:pPr>
          </w:p>
          <w:p w14:paraId="56C5AC2A" w14:textId="3520955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Index: FLACC, CRIES and </w:t>
            </w:r>
            <w:r w:rsidRPr="005A76B1">
              <w:rPr>
                <w:rFonts w:cs="Times New Roman"/>
                <w:szCs w:val="16"/>
              </w:rPr>
              <w:t>P</w:t>
            </w:r>
            <w:r w:rsidRPr="005A76B1">
              <w:rPr>
                <w:rFonts w:cs="Times New Roman"/>
                <w:color w:val="000000"/>
                <w:szCs w:val="16"/>
                <w:lang w:eastAsia="en-AU"/>
              </w:rPr>
              <w:t>IPP</w:t>
            </w:r>
          </w:p>
          <w:p w14:paraId="02BA3605" w14:textId="786A99E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w:t>
            </w:r>
            <w:proofErr w:type="spellStart"/>
            <w:r w:rsidRPr="005A76B1">
              <w:rPr>
                <w:rFonts w:cs="Times New Roman"/>
                <w:color w:val="000000"/>
                <w:szCs w:val="16"/>
                <w:lang w:eastAsia="en-AU"/>
              </w:rPr>
              <w:t>na</w:t>
            </w:r>
            <w:proofErr w:type="spellEnd"/>
          </w:p>
        </w:tc>
        <w:tc>
          <w:tcPr>
            <w:tcW w:w="2126" w:type="dxa"/>
            <w:shd w:val="clear" w:color="auto" w:fill="auto"/>
          </w:tcPr>
          <w:p w14:paraId="5F3ADA1C"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assessed using 10 cases BEFORE data collection – results not reported</w:t>
            </w:r>
          </w:p>
          <w:p w14:paraId="3CB71BDC" w14:textId="77777777" w:rsidR="008776C6" w:rsidRPr="005A76B1" w:rsidRDefault="008776C6" w:rsidP="004C20EA">
            <w:pPr>
              <w:pStyle w:val="Smalltext"/>
              <w:rPr>
                <w:rFonts w:cs="Times New Roman"/>
                <w:color w:val="000000"/>
                <w:szCs w:val="16"/>
                <w:lang w:eastAsia="en-AU"/>
              </w:rPr>
            </w:pPr>
          </w:p>
        </w:tc>
        <w:tc>
          <w:tcPr>
            <w:tcW w:w="2126" w:type="dxa"/>
            <w:shd w:val="clear" w:color="auto" w:fill="auto"/>
          </w:tcPr>
          <w:p w14:paraId="57B489AF" w14:textId="3A8535F0" w:rsidR="004C20EA" w:rsidRPr="005A76B1" w:rsidRDefault="0057130E" w:rsidP="004C20EA">
            <w:pPr>
              <w:pStyle w:val="Smalltext"/>
              <w:rPr>
                <w:rFonts w:cs="Times New Roman"/>
                <w:color w:val="000000"/>
                <w:szCs w:val="16"/>
                <w:lang w:eastAsia="en-AU"/>
              </w:rPr>
            </w:pPr>
            <w:r>
              <w:rPr>
                <w:rFonts w:cs="Times New Roman"/>
                <w:color w:val="000000"/>
                <w:szCs w:val="16"/>
                <w:lang w:eastAsia="en-AU"/>
              </w:rPr>
              <w:t>Hypothesis (</w:t>
            </w:r>
            <w:r w:rsidR="00DA7F19">
              <w:rPr>
                <w:rFonts w:cs="Times New Roman"/>
                <w:color w:val="000000"/>
                <w:szCs w:val="16"/>
                <w:lang w:eastAsia="en-AU"/>
              </w:rPr>
              <w:t>known groups</w:t>
            </w:r>
            <w:r w:rsidR="004C20EA" w:rsidRPr="005A76B1">
              <w:rPr>
                <w:rFonts w:cs="Times New Roman"/>
                <w:color w:val="000000"/>
                <w:szCs w:val="16"/>
                <w:lang w:eastAsia="en-AU"/>
              </w:rPr>
              <w:t>): Significant hierarchy for mean scores of the 3 groups for CRIES (</w:t>
            </w:r>
            <w:proofErr w:type="gramStart"/>
            <w:r w:rsidR="004C20EA" w:rsidRPr="005A76B1">
              <w:rPr>
                <w:rFonts w:cs="Times New Roman"/>
                <w:color w:val="000000"/>
                <w:szCs w:val="16"/>
                <w:lang w:eastAsia="en-AU"/>
              </w:rPr>
              <w:t>F(</w:t>
            </w:r>
            <w:proofErr w:type="gramEnd"/>
            <w:r w:rsidR="004C20EA" w:rsidRPr="005A76B1">
              <w:rPr>
                <w:rFonts w:cs="Times New Roman"/>
                <w:color w:val="000000"/>
                <w:szCs w:val="16"/>
                <w:lang w:eastAsia="en-AU"/>
              </w:rPr>
              <w:t>2,271) =125.285, p&lt;.001), FLACC ( F(2, 271)=88.257, p&lt;.001) and PIPP ( F(2,271) =56.504, p&lt;.001). Group A highest mean pain scores for all three tools (p &lt;.01</w:t>
            </w:r>
            <w:proofErr w:type="gramStart"/>
            <w:r w:rsidR="004C20EA" w:rsidRPr="005A76B1">
              <w:rPr>
                <w:rFonts w:cs="Times New Roman"/>
                <w:color w:val="000000"/>
                <w:szCs w:val="16"/>
                <w:lang w:eastAsia="en-AU"/>
              </w:rPr>
              <w:t>) .</w:t>
            </w:r>
            <w:proofErr w:type="gramEnd"/>
          </w:p>
          <w:p w14:paraId="4412E959" w14:textId="062D8E0D" w:rsidR="004C20EA" w:rsidRPr="005A76B1" w:rsidRDefault="00D47C37" w:rsidP="004C20EA">
            <w:pPr>
              <w:pStyle w:val="Smalltext"/>
              <w:rPr>
                <w:rFonts w:cs="Times New Roman"/>
                <w:color w:val="000000"/>
                <w:szCs w:val="16"/>
                <w:lang w:eastAsia="en-AU"/>
              </w:rPr>
            </w:pPr>
            <w:r>
              <w:rPr>
                <w:rFonts w:cs="Times New Roman"/>
                <w:color w:val="000000"/>
                <w:szCs w:val="16"/>
                <w:lang w:eastAsia="en-AU"/>
              </w:rPr>
              <w:t>Hypothesis (c</w:t>
            </w:r>
            <w:r w:rsidR="004C20EA" w:rsidRPr="005A76B1">
              <w:rPr>
                <w:rFonts w:cs="Times New Roman"/>
                <w:color w:val="000000"/>
                <w:szCs w:val="16"/>
                <w:lang w:eastAsia="en-AU"/>
              </w:rPr>
              <w:t>onvergent</w:t>
            </w:r>
            <w:r>
              <w:rPr>
                <w:rFonts w:cs="Times New Roman"/>
                <w:color w:val="000000"/>
                <w:szCs w:val="16"/>
                <w:lang w:eastAsia="en-AU"/>
              </w:rPr>
              <w:t>)</w:t>
            </w:r>
            <w:r w:rsidR="004C20EA" w:rsidRPr="005A76B1">
              <w:rPr>
                <w:rFonts w:cs="Times New Roman"/>
                <w:color w:val="000000"/>
                <w:szCs w:val="16"/>
                <w:lang w:eastAsia="en-AU"/>
              </w:rPr>
              <w:t xml:space="preserve">:  Strong correlation between CRIES and FLACC in each </w:t>
            </w:r>
            <w:r w:rsidR="004C20EA" w:rsidRPr="005A76B1">
              <w:rPr>
                <w:rFonts w:cs="Times New Roman"/>
                <w:color w:val="000000"/>
                <w:szCs w:val="16"/>
                <w:lang w:eastAsia="en-AU"/>
              </w:rPr>
              <w:lastRenderedPageBreak/>
              <w:t>category (r =.826, .843, and .824 for A, B and C, respectively; p&lt;.01 in all). Low correlation between PIPP and CRIES and FLACC, although all 3 measures were significantly related (.292&lt;r&lt;.521, p&lt;.01)</w:t>
            </w:r>
          </w:p>
          <w:p w14:paraId="6FCE5396" w14:textId="77777777" w:rsidR="004C20EA" w:rsidRDefault="00D47C37" w:rsidP="004C20EA">
            <w:pPr>
              <w:pStyle w:val="Smalltext"/>
              <w:rPr>
                <w:rFonts w:cs="Times New Roman"/>
                <w:color w:val="000000"/>
                <w:szCs w:val="16"/>
                <w:lang w:eastAsia="en-AU"/>
              </w:rPr>
            </w:pPr>
            <w:r>
              <w:rPr>
                <w:rFonts w:cs="Times New Roman"/>
                <w:color w:val="000000"/>
                <w:szCs w:val="16"/>
                <w:lang w:eastAsia="en-AU"/>
              </w:rPr>
              <w:t>Pain scores</w:t>
            </w:r>
            <w:r w:rsidR="004C20EA" w:rsidRPr="005A76B1">
              <w:rPr>
                <w:rFonts w:cs="Times New Roman"/>
                <w:color w:val="000000"/>
                <w:szCs w:val="16"/>
                <w:lang w:eastAsia="en-AU"/>
              </w:rPr>
              <w:t xml:space="preserve"> higher in full-term infants than in premature infants using CRIES (2.78 v 1.95; p&lt;.001) and FLACC (2.52 v 1.72; p&lt;.01). Mean PIPP score from group C was lower in full-term infants than in premature infants (3.10 v 4.28; p&lt;.01)</w:t>
            </w:r>
          </w:p>
          <w:p w14:paraId="248ECEF4" w14:textId="44FF94E4" w:rsidR="008776C6" w:rsidRPr="005A76B1" w:rsidRDefault="008776C6" w:rsidP="004C20EA">
            <w:pPr>
              <w:pStyle w:val="Smalltext"/>
              <w:rPr>
                <w:rFonts w:cs="Times New Roman"/>
                <w:color w:val="000000"/>
                <w:szCs w:val="16"/>
                <w:lang w:eastAsia="en-AU"/>
              </w:rPr>
            </w:pPr>
            <w:r>
              <w:rPr>
                <w:rFonts w:cs="Times New Roman"/>
                <w:color w:val="000000"/>
                <w:szCs w:val="16"/>
                <w:lang w:eastAsia="en-AU"/>
              </w:rPr>
              <w:t>COSMIN - fair</w:t>
            </w:r>
          </w:p>
        </w:tc>
        <w:tc>
          <w:tcPr>
            <w:tcW w:w="1985" w:type="dxa"/>
            <w:shd w:val="clear" w:color="auto" w:fill="auto"/>
          </w:tcPr>
          <w:p w14:paraId="15A6356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Not tested</w:t>
            </w:r>
          </w:p>
          <w:p w14:paraId="245B137F" w14:textId="77777777" w:rsidR="004C20EA" w:rsidRPr="005A76B1" w:rsidRDefault="004C20EA" w:rsidP="004C20EA">
            <w:pPr>
              <w:pStyle w:val="Smalltext"/>
              <w:rPr>
                <w:rFonts w:cs="Times New Roman"/>
                <w:color w:val="000000"/>
                <w:szCs w:val="16"/>
                <w:lang w:eastAsia="en-AU"/>
              </w:rPr>
            </w:pPr>
          </w:p>
          <w:p w14:paraId="5507C4A1" w14:textId="77777777" w:rsidR="004C20EA" w:rsidRPr="005A76B1" w:rsidRDefault="004C20EA" w:rsidP="004C20EA">
            <w:pPr>
              <w:pStyle w:val="Smalltext"/>
              <w:rPr>
                <w:rFonts w:cs="Times New Roman"/>
                <w:color w:val="000000"/>
                <w:szCs w:val="16"/>
                <w:lang w:eastAsia="en-AU"/>
              </w:rPr>
            </w:pPr>
          </w:p>
        </w:tc>
        <w:tc>
          <w:tcPr>
            <w:tcW w:w="2268" w:type="dxa"/>
            <w:shd w:val="clear" w:color="auto" w:fill="auto"/>
          </w:tcPr>
          <w:p w14:paraId="4BFE284D" w14:textId="1262E60A" w:rsidR="00D47C37" w:rsidRDefault="00D47C37" w:rsidP="004C20EA">
            <w:pPr>
              <w:pStyle w:val="Smalltext"/>
              <w:rPr>
                <w:rFonts w:cs="Times New Roman"/>
                <w:color w:val="000000"/>
                <w:szCs w:val="16"/>
                <w:lang w:eastAsia="en-AU"/>
              </w:rPr>
            </w:pPr>
            <w:r>
              <w:rPr>
                <w:rFonts w:cs="Times New Roman"/>
                <w:color w:val="000000"/>
                <w:szCs w:val="16"/>
                <w:lang w:eastAsia="en-AU"/>
              </w:rPr>
              <w:t xml:space="preserve">Scales applied randomly by single </w:t>
            </w:r>
            <w:proofErr w:type="spellStart"/>
            <w:r>
              <w:rPr>
                <w:rFonts w:cs="Times New Roman"/>
                <w:color w:val="000000"/>
                <w:szCs w:val="16"/>
                <w:lang w:eastAsia="en-AU"/>
              </w:rPr>
              <w:t>assesor</w:t>
            </w:r>
            <w:proofErr w:type="spellEnd"/>
            <w:r>
              <w:rPr>
                <w:rFonts w:cs="Times New Roman"/>
                <w:color w:val="000000"/>
                <w:szCs w:val="16"/>
                <w:lang w:eastAsia="en-AU"/>
              </w:rPr>
              <w:t xml:space="preserve"> except PIPP (last as required 30 sec delay to apply correctly – may have impacted on lower correlations between PIPP and CRIES and FLACCs.</w:t>
            </w:r>
          </w:p>
          <w:p w14:paraId="30E3ED81" w14:textId="3717061E"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cales all differentiated between the different levels of care. However, routine care associated with elevated scores – therefore painful or scales mea</w:t>
            </w:r>
            <w:r w:rsidR="00D47C37">
              <w:rPr>
                <w:rFonts w:cs="Times New Roman"/>
                <w:color w:val="000000"/>
                <w:szCs w:val="16"/>
                <w:lang w:eastAsia="en-AU"/>
              </w:rPr>
              <w:t xml:space="preserve">suring another construct. </w:t>
            </w:r>
          </w:p>
          <w:p w14:paraId="331B4CB9" w14:textId="64DF9216" w:rsidR="004C20EA" w:rsidRPr="005A76B1" w:rsidRDefault="000128DA" w:rsidP="000128DA">
            <w:pPr>
              <w:pStyle w:val="Smalltext"/>
              <w:rPr>
                <w:rFonts w:cs="Times New Roman"/>
                <w:color w:val="000000"/>
                <w:szCs w:val="16"/>
                <w:lang w:eastAsia="en-AU"/>
              </w:rPr>
            </w:pPr>
            <w:r>
              <w:rPr>
                <w:rFonts w:cs="Times New Roman"/>
                <w:color w:val="000000"/>
                <w:szCs w:val="16"/>
                <w:lang w:eastAsia="en-AU"/>
              </w:rPr>
              <w:lastRenderedPageBreak/>
              <w:t xml:space="preserve">Age related differences imply inadequacy of FLACC and CRIES for preterm infants. Superiority of PIPP claimed on the basis </w:t>
            </w:r>
            <w:proofErr w:type="gramStart"/>
            <w:r>
              <w:rPr>
                <w:rFonts w:cs="Times New Roman"/>
                <w:color w:val="000000"/>
                <w:szCs w:val="16"/>
                <w:lang w:eastAsia="en-AU"/>
              </w:rPr>
              <w:t xml:space="preserve">of </w:t>
            </w:r>
            <w:r w:rsidR="004C20EA" w:rsidRPr="005A76B1">
              <w:rPr>
                <w:rFonts w:cs="Times New Roman"/>
                <w:color w:val="000000"/>
                <w:szCs w:val="16"/>
                <w:lang w:eastAsia="en-AU"/>
              </w:rPr>
              <w:t xml:space="preserve"> higher</w:t>
            </w:r>
            <w:proofErr w:type="gramEnd"/>
            <w:r w:rsidR="004C20EA" w:rsidRPr="005A76B1">
              <w:rPr>
                <w:rFonts w:cs="Times New Roman"/>
                <w:color w:val="000000"/>
                <w:szCs w:val="16"/>
                <w:lang w:eastAsia="en-AU"/>
              </w:rPr>
              <w:t xml:space="preserve"> </w:t>
            </w:r>
            <w:r>
              <w:rPr>
                <w:rFonts w:cs="Times New Roman"/>
                <w:color w:val="000000"/>
                <w:szCs w:val="16"/>
                <w:lang w:eastAsia="en-AU"/>
              </w:rPr>
              <w:t xml:space="preserve">scores </w:t>
            </w:r>
            <w:r w:rsidR="004C20EA" w:rsidRPr="005A76B1">
              <w:rPr>
                <w:rFonts w:cs="Times New Roman"/>
                <w:color w:val="000000"/>
                <w:szCs w:val="16"/>
                <w:lang w:eastAsia="en-AU"/>
              </w:rPr>
              <w:t>for preterm experiencing auditory stimulus</w:t>
            </w:r>
            <w:r>
              <w:rPr>
                <w:rFonts w:cs="Times New Roman"/>
                <w:color w:val="000000"/>
                <w:szCs w:val="16"/>
                <w:lang w:eastAsia="en-AU"/>
              </w:rPr>
              <w:t xml:space="preserve"> – however, auditory stimulus not painful.</w:t>
            </w:r>
          </w:p>
        </w:tc>
      </w:tr>
      <w:tr w:rsidR="004C20EA" w:rsidRPr="005A76B1" w14:paraId="342A954A" w14:textId="77777777" w:rsidTr="000A20DE">
        <w:trPr>
          <w:trHeight w:val="908"/>
        </w:trPr>
        <w:tc>
          <w:tcPr>
            <w:tcW w:w="1149" w:type="dxa"/>
            <w:shd w:val="clear" w:color="auto" w:fill="auto"/>
          </w:tcPr>
          <w:p w14:paraId="79E973E0" w14:textId="0CB25A70" w:rsidR="004C20EA" w:rsidRPr="005A76B1" w:rsidRDefault="00C736D7" w:rsidP="00F728A6">
            <w:pPr>
              <w:pStyle w:val="Smalltext"/>
              <w:rPr>
                <w:rFonts w:cs="Times New Roman"/>
                <w:szCs w:val="16"/>
                <w:lang w:eastAsia="en-AU"/>
              </w:rPr>
            </w:pPr>
            <w:r>
              <w:rPr>
                <w:rFonts w:cs="Times New Roman"/>
                <w:szCs w:val="16"/>
                <w:lang w:eastAsia="en-AU"/>
              </w:rPr>
              <w:lastRenderedPageBreak/>
              <w:t xml:space="preserve">Bai et al, 2012 </w:t>
            </w:r>
            <w:r w:rsidR="004C20EA" w:rsidRPr="005A76B1">
              <w:rPr>
                <w:rFonts w:cs="Times New Roman"/>
                <w:szCs w:val="16"/>
                <w:lang w:eastAsia="en-AU"/>
              </w:rPr>
              <w:fldChar w:fldCharType="begin">
                <w:fldData xml:space="preserve">PEVuZE5vdGU+PENpdGU+PEF1dGhvcj5CYWk8L0F1dGhvcj48WWVhcj4yMDEyPC9ZZWFyPjxSZWNO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</w:fldData>
              </w:fldChar>
            </w:r>
            <w:r w:rsidR="004C20EA" w:rsidRPr="005A76B1">
              <w:rPr>
                <w:rFonts w:cs="Times New Roman"/>
                <w:szCs w:val="16"/>
                <w:lang w:eastAsia="en-AU"/>
              </w:rPr>
              <w:instrText xml:space="preserve"> ADDIN EN.CITE </w:instrText>
            </w:r>
            <w:r w:rsidR="004C20EA" w:rsidRPr="005A76B1">
              <w:rPr>
                <w:rFonts w:cs="Times New Roman"/>
                <w:szCs w:val="16"/>
                <w:lang w:eastAsia="en-AU"/>
              </w:rPr>
              <w:fldChar w:fldCharType="begin">
                <w:fldData xml:space="preserve">PEVuZE5vdGU+PENpdGU+PEF1dGhvcj5CYWk8L0F1dGhvcj48WWVhcj4yMDEyPC9ZZWFyPjxSZWNO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</w:fldData>
              </w:fldChar>
            </w:r>
            <w:r w:rsidR="004C20EA" w:rsidRPr="005A76B1">
              <w:rPr>
                <w:rFonts w:cs="Times New Roman"/>
                <w:szCs w:val="16"/>
                <w:lang w:eastAsia="en-AU"/>
              </w:rPr>
              <w:instrText xml:space="preserve"> ADDIN EN.CITE.DATA </w:instrText>
            </w:r>
            <w:r w:rsidR="004C20EA" w:rsidRPr="005A76B1">
              <w:rPr>
                <w:rFonts w:cs="Times New Roman"/>
                <w:szCs w:val="16"/>
                <w:lang w:eastAsia="en-AU"/>
              </w:rPr>
            </w:r>
            <w:r w:rsidR="004C20EA" w:rsidRPr="005A76B1">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4C20EA" w:rsidRPr="005A76B1">
              <w:rPr>
                <w:rFonts w:cs="Times New Roman"/>
                <w:noProof/>
                <w:szCs w:val="16"/>
                <w:lang w:eastAsia="en-AU"/>
              </w:rPr>
              <w:t>[</w:t>
            </w:r>
            <w:hyperlink w:anchor="_ENREF_2" w:tooltip="Bai, 2012 #1742" w:history="1">
              <w:r w:rsidR="00F728A6" w:rsidRPr="005A76B1">
                <w:rPr>
                  <w:rFonts w:cs="Times New Roman"/>
                  <w:noProof/>
                  <w:szCs w:val="16"/>
                  <w:lang w:eastAsia="en-AU"/>
                </w:rPr>
                <w:t>2</w:t>
              </w:r>
            </w:hyperlink>
            <w:r w:rsidR="004C20EA" w:rsidRPr="005A76B1">
              <w:rPr>
                <w:rFonts w:cs="Times New Roman"/>
                <w:noProof/>
                <w:szCs w:val="16"/>
                <w:lang w:eastAsia="en-AU"/>
              </w:rPr>
              <w:t>]</w:t>
            </w:r>
            <w:r w:rsidR="004C20EA" w:rsidRPr="005A76B1">
              <w:rPr>
                <w:rFonts w:cs="Times New Roman"/>
                <w:szCs w:val="16"/>
                <w:lang w:eastAsia="en-AU"/>
              </w:rPr>
              <w:fldChar w:fldCharType="end"/>
            </w:r>
          </w:p>
        </w:tc>
        <w:tc>
          <w:tcPr>
            <w:tcW w:w="2552" w:type="dxa"/>
            <w:shd w:val="clear" w:color="auto" w:fill="auto"/>
            <w:hideMark/>
          </w:tcPr>
          <w:p w14:paraId="279BE1C9"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To identify 1) concurrent validity of the FLACC and COMFORT-B scales for pain assessment in Chinese children after cardiac surgery; 2) to evaluate the sensitivity, specificity, and the optimal FLACC and COMFORT-B scale </w:t>
            </w:r>
            <w:proofErr w:type="spellStart"/>
            <w:r w:rsidRPr="005A76B1">
              <w:rPr>
                <w:rFonts w:cs="Times New Roman"/>
                <w:szCs w:val="16"/>
                <w:lang w:eastAsia="en-AU"/>
              </w:rPr>
              <w:t>cutoff</w:t>
            </w:r>
            <w:proofErr w:type="spellEnd"/>
            <w:r w:rsidRPr="005A76B1">
              <w:rPr>
                <w:rFonts w:cs="Times New Roman"/>
                <w:szCs w:val="16"/>
                <w:lang w:eastAsia="en-AU"/>
              </w:rPr>
              <w:t xml:space="preserve"> scores; and 3) to explore factors that predict COMFORT-B and FLACC scores</w:t>
            </w:r>
          </w:p>
          <w:p w14:paraId="2231AA9F"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Repeated observation study</w:t>
            </w:r>
          </w:p>
          <w:p w14:paraId="666B5DFE" w14:textId="77777777" w:rsidR="004C20EA" w:rsidRPr="005A76B1" w:rsidRDefault="004C20EA" w:rsidP="004C20EA">
            <w:pPr>
              <w:pStyle w:val="Smalltext"/>
              <w:rPr>
                <w:rFonts w:cs="Times New Roman"/>
                <w:szCs w:val="16"/>
                <w:lang w:eastAsia="en-AU"/>
              </w:rPr>
            </w:pPr>
            <w:proofErr w:type="spellStart"/>
            <w:r w:rsidRPr="005A76B1">
              <w:rPr>
                <w:rFonts w:cs="Times New Roman"/>
                <w:szCs w:val="16"/>
                <w:lang w:eastAsia="en-AU"/>
              </w:rPr>
              <w:t>VASObs</w:t>
            </w:r>
            <w:proofErr w:type="spellEnd"/>
            <w:r w:rsidRPr="005A76B1">
              <w:rPr>
                <w:rFonts w:cs="Times New Roman"/>
                <w:szCs w:val="16"/>
                <w:lang w:eastAsia="en-AU"/>
              </w:rPr>
              <w:t>, FLACC and COMFORT-B measures taken 2hrly during the day on day 0, 1 and 2 post-op – total of 18 measures</w:t>
            </w:r>
          </w:p>
          <w:p w14:paraId="1CD6AA7C"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FLACC and COMFORT-B translated into Chinese. Content </w:t>
            </w:r>
            <w:r w:rsidRPr="005A76B1">
              <w:rPr>
                <w:rFonts w:cs="Times New Roman"/>
                <w:szCs w:val="16"/>
                <w:lang w:eastAsia="en-AU"/>
              </w:rPr>
              <w:lastRenderedPageBreak/>
              <w:t>validity of COMFORT-B (</w:t>
            </w:r>
            <w:proofErr w:type="spellStart"/>
            <w:r w:rsidRPr="005A76B1">
              <w:rPr>
                <w:rFonts w:cs="Times New Roman"/>
                <w:szCs w:val="16"/>
                <w:lang w:eastAsia="en-AU"/>
              </w:rPr>
              <w:t>chinese</w:t>
            </w:r>
            <w:proofErr w:type="spellEnd"/>
            <w:r w:rsidRPr="005A76B1">
              <w:rPr>
                <w:rFonts w:cs="Times New Roman"/>
                <w:szCs w:val="16"/>
                <w:lang w:eastAsia="en-AU"/>
              </w:rPr>
              <w:t>) tested using 3 experts</w:t>
            </w:r>
          </w:p>
          <w:p w14:paraId="725719F5"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Testing at various cut-offs for FLACC and COMFORT-B to determine sensitivity and specificity for detecting pain / no pain (defined by expert applied </w:t>
            </w:r>
            <w:proofErr w:type="spellStart"/>
            <w:r w:rsidRPr="005A76B1">
              <w:rPr>
                <w:rFonts w:cs="Times New Roman"/>
                <w:szCs w:val="16"/>
                <w:lang w:eastAsia="en-AU"/>
              </w:rPr>
              <w:t>VASObs</w:t>
            </w:r>
            <w:proofErr w:type="spellEnd"/>
            <w:r w:rsidRPr="005A76B1">
              <w:rPr>
                <w:rFonts w:cs="Times New Roman"/>
                <w:szCs w:val="16"/>
                <w:lang w:eastAsia="en-AU"/>
              </w:rPr>
              <w:t xml:space="preserve">  (&lt;4 = not in pain)</w:t>
            </w:r>
          </w:p>
          <w:p w14:paraId="75E51D55" w14:textId="59308F26" w:rsidR="004C20EA" w:rsidRPr="005A76B1" w:rsidRDefault="004C20EA" w:rsidP="004C20EA">
            <w:pPr>
              <w:pStyle w:val="Smalltext"/>
              <w:rPr>
                <w:rFonts w:cs="Times New Roman"/>
                <w:szCs w:val="16"/>
                <w:lang w:eastAsia="en-AU"/>
              </w:rPr>
            </w:pPr>
            <w:r w:rsidRPr="005A76B1">
              <w:rPr>
                <w:rFonts w:cs="Times New Roman"/>
                <w:szCs w:val="16"/>
                <w:lang w:eastAsia="en-AU"/>
              </w:rPr>
              <w:t>Multiple regression analysis to determine predictors.</w:t>
            </w:r>
          </w:p>
        </w:tc>
        <w:tc>
          <w:tcPr>
            <w:tcW w:w="2126" w:type="dxa"/>
            <w:shd w:val="clear" w:color="auto" w:fill="auto"/>
            <w:hideMark/>
          </w:tcPr>
          <w:p w14:paraId="71A34315"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lastRenderedPageBreak/>
              <w:t>174 children aged 0 – 7 (median 8 months)</w:t>
            </w:r>
          </w:p>
          <w:p w14:paraId="1F516A8D"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4 excluded – data for 170)</w:t>
            </w:r>
          </w:p>
          <w:p w14:paraId="117168AF" w14:textId="77777777" w:rsidR="004C20EA" w:rsidRPr="005A76B1" w:rsidRDefault="004C20EA" w:rsidP="004C20EA">
            <w:pPr>
              <w:pStyle w:val="Smalltext"/>
              <w:rPr>
                <w:rFonts w:cs="Times New Roman"/>
                <w:szCs w:val="16"/>
                <w:lang w:eastAsia="en-AU"/>
              </w:rPr>
            </w:pPr>
          </w:p>
          <w:p w14:paraId="46C9C3A9"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Setting:  CICU, China*</w:t>
            </w:r>
          </w:p>
          <w:p w14:paraId="45640C2D"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Pain: Post-operative (cardiac surgery)</w:t>
            </w:r>
          </w:p>
          <w:p w14:paraId="2A33F5C3" w14:textId="77777777" w:rsidR="004C20EA" w:rsidRPr="005A76B1" w:rsidRDefault="004C20EA" w:rsidP="004C20EA">
            <w:pPr>
              <w:pStyle w:val="Smalltext"/>
              <w:rPr>
                <w:rFonts w:cs="Times New Roman"/>
                <w:szCs w:val="16"/>
                <w:lang w:eastAsia="en-AU"/>
              </w:rPr>
            </w:pPr>
          </w:p>
          <w:p w14:paraId="6F890FBF"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Index: FLACC, COMFORT B scale (Chinese)</w:t>
            </w:r>
          </w:p>
          <w:p w14:paraId="782E0998"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Reference: </w:t>
            </w:r>
            <w:proofErr w:type="spellStart"/>
            <w:r w:rsidRPr="005A76B1">
              <w:rPr>
                <w:rFonts w:cs="Times New Roman"/>
                <w:szCs w:val="16"/>
                <w:lang w:eastAsia="en-AU"/>
              </w:rPr>
              <w:t>VASobs</w:t>
            </w:r>
            <w:proofErr w:type="spellEnd"/>
          </w:p>
          <w:p w14:paraId="26680465" w14:textId="77777777" w:rsidR="004C20EA" w:rsidRPr="005A76B1" w:rsidRDefault="004C20EA" w:rsidP="004C20EA">
            <w:pPr>
              <w:pStyle w:val="Smalltext"/>
              <w:rPr>
                <w:rFonts w:cs="Times New Roman"/>
                <w:szCs w:val="16"/>
                <w:lang w:eastAsia="en-AU"/>
              </w:rPr>
            </w:pPr>
          </w:p>
        </w:tc>
        <w:tc>
          <w:tcPr>
            <w:tcW w:w="2126" w:type="dxa"/>
            <w:shd w:val="clear" w:color="auto" w:fill="auto"/>
            <w:hideMark/>
          </w:tcPr>
          <w:p w14:paraId="7F7D6643" w14:textId="22E35EB6" w:rsidR="004C20EA" w:rsidRDefault="004C20EA" w:rsidP="004C20EA">
            <w:pPr>
              <w:pStyle w:val="Smalltext"/>
              <w:rPr>
                <w:rFonts w:cs="Times New Roman"/>
                <w:szCs w:val="16"/>
                <w:lang w:eastAsia="en-AU"/>
              </w:rPr>
            </w:pPr>
            <w:r w:rsidRPr="005A76B1">
              <w:rPr>
                <w:rFonts w:cs="Times New Roman"/>
                <w:szCs w:val="16"/>
                <w:lang w:eastAsia="en-AU"/>
              </w:rPr>
              <w:t>Inter-</w:t>
            </w:r>
            <w:proofErr w:type="spellStart"/>
            <w:r w:rsidRPr="005A76B1">
              <w:rPr>
                <w:rFonts w:cs="Times New Roman"/>
                <w:szCs w:val="16"/>
                <w:lang w:eastAsia="en-AU"/>
              </w:rPr>
              <w:t>rater</w:t>
            </w:r>
            <w:proofErr w:type="spellEnd"/>
            <w:r w:rsidRPr="005A76B1">
              <w:rPr>
                <w:rFonts w:cs="Times New Roman"/>
                <w:szCs w:val="16"/>
                <w:lang w:eastAsia="en-AU"/>
              </w:rPr>
              <w:t xml:space="preserve">: testing </w:t>
            </w:r>
            <w:r w:rsidR="00BB1993">
              <w:rPr>
                <w:rFonts w:cs="Times New Roman"/>
                <w:szCs w:val="16"/>
                <w:lang w:eastAsia="en-AU"/>
              </w:rPr>
              <w:t>results from assessment</w:t>
            </w:r>
            <w:r w:rsidRPr="005A76B1">
              <w:rPr>
                <w:rFonts w:cs="Times New Roman"/>
                <w:szCs w:val="16"/>
                <w:lang w:eastAsia="en-AU"/>
              </w:rPr>
              <w:t xml:space="preserve"> PRIOR to data collection </w:t>
            </w:r>
            <w:r w:rsidR="00BB1993">
              <w:rPr>
                <w:rFonts w:cs="Times New Roman"/>
                <w:szCs w:val="16"/>
                <w:lang w:eastAsia="en-AU"/>
              </w:rPr>
              <w:t xml:space="preserve">reported </w:t>
            </w:r>
            <w:r w:rsidRPr="005A76B1">
              <w:rPr>
                <w:rFonts w:cs="Times New Roman"/>
                <w:szCs w:val="16"/>
                <w:lang w:eastAsia="en-AU"/>
              </w:rPr>
              <w:t>– 4 assessments undertaken by two researchers – intra-class correlation FLACC = 0.84, COMFORT-B = 0.98</w:t>
            </w:r>
          </w:p>
          <w:p w14:paraId="1BFFC3CD" w14:textId="7322D44B" w:rsidR="008776C6" w:rsidRPr="005A76B1" w:rsidRDefault="008776C6" w:rsidP="004C20EA">
            <w:pPr>
              <w:pStyle w:val="Smalltext"/>
              <w:rPr>
                <w:rFonts w:cs="Times New Roman"/>
                <w:szCs w:val="16"/>
                <w:lang w:eastAsia="en-AU"/>
              </w:rPr>
            </w:pPr>
          </w:p>
          <w:p w14:paraId="08C914CD" w14:textId="77777777" w:rsidR="004C20EA" w:rsidRPr="005A76B1" w:rsidRDefault="004C20EA" w:rsidP="004C20EA">
            <w:pPr>
              <w:pStyle w:val="Smalltext"/>
              <w:rPr>
                <w:rFonts w:cs="Times New Roman"/>
                <w:szCs w:val="16"/>
                <w:lang w:eastAsia="en-AU"/>
              </w:rPr>
            </w:pPr>
          </w:p>
          <w:p w14:paraId="252FA4B6" w14:textId="77777777" w:rsidR="004C20EA" w:rsidRPr="005A76B1" w:rsidRDefault="004C20EA" w:rsidP="004C20EA">
            <w:pPr>
              <w:pStyle w:val="Smalltext"/>
              <w:rPr>
                <w:rFonts w:cs="Times New Roman"/>
                <w:szCs w:val="16"/>
                <w:lang w:eastAsia="en-AU"/>
              </w:rPr>
            </w:pPr>
          </w:p>
        </w:tc>
        <w:tc>
          <w:tcPr>
            <w:tcW w:w="2126" w:type="dxa"/>
            <w:shd w:val="clear" w:color="auto" w:fill="auto"/>
            <w:hideMark/>
          </w:tcPr>
          <w:p w14:paraId="0540DE2D" w14:textId="5AC967ED" w:rsidR="00BB1993" w:rsidRDefault="00B435F6" w:rsidP="004C20EA">
            <w:pPr>
              <w:pStyle w:val="Smalltext"/>
            </w:pPr>
            <w:r>
              <w:rPr>
                <w:rFonts w:cs="Times New Roman"/>
                <w:szCs w:val="16"/>
                <w:lang w:eastAsia="en-AU"/>
              </w:rPr>
              <w:t>Criterion</w:t>
            </w:r>
            <w:r w:rsidR="00BB1993">
              <w:rPr>
                <w:rFonts w:cs="Times New Roman"/>
                <w:szCs w:val="16"/>
                <w:lang w:eastAsia="en-AU"/>
              </w:rPr>
              <w:t xml:space="preserve"> (c</w:t>
            </w:r>
            <w:r>
              <w:rPr>
                <w:rFonts w:cs="Times New Roman"/>
                <w:szCs w:val="16"/>
                <w:lang w:eastAsia="en-AU"/>
              </w:rPr>
              <w:t>oncurrent</w:t>
            </w:r>
            <w:r w:rsidR="00BB1993">
              <w:rPr>
                <w:rFonts w:cs="Times New Roman"/>
                <w:szCs w:val="16"/>
                <w:lang w:eastAsia="en-AU"/>
              </w:rPr>
              <w:t>)</w:t>
            </w:r>
            <w:r w:rsidR="004C20EA" w:rsidRPr="005A76B1">
              <w:rPr>
                <w:rFonts w:cs="Times New Roman"/>
                <w:szCs w:val="16"/>
                <w:lang w:eastAsia="en-AU"/>
              </w:rPr>
              <w:t xml:space="preserve">: </w:t>
            </w:r>
            <w:proofErr w:type="spellStart"/>
            <w:r w:rsidR="004C20EA" w:rsidRPr="005A76B1">
              <w:rPr>
                <w:rFonts w:cs="Times New Roman"/>
                <w:szCs w:val="16"/>
                <w:lang w:eastAsia="en-AU"/>
              </w:rPr>
              <w:t>VASobs</w:t>
            </w:r>
            <w:proofErr w:type="spellEnd"/>
            <w:r w:rsidR="004C20EA" w:rsidRPr="005A76B1">
              <w:rPr>
                <w:rFonts w:cs="Times New Roman"/>
                <w:szCs w:val="16"/>
                <w:lang w:eastAsia="en-AU"/>
              </w:rPr>
              <w:t xml:space="preserve"> high correlation with FLACC (r =0.86; p= .0001) &amp; low correlation with COMFORT-</w:t>
            </w:r>
            <w:proofErr w:type="spellStart"/>
            <w:r w:rsidR="004C20EA" w:rsidRPr="005A76B1">
              <w:rPr>
                <w:rFonts w:cs="Times New Roman"/>
                <w:szCs w:val="16"/>
                <w:lang w:eastAsia="en-AU"/>
              </w:rPr>
              <w:t>B</w:t>
            </w:r>
            <w:r w:rsidR="004C20EA" w:rsidRPr="005A76B1">
              <w:rPr>
                <w:rFonts w:cs="Times New Roman"/>
                <w:szCs w:val="16"/>
                <w:vertAlign w:val="subscript"/>
                <w:lang w:eastAsia="en-AU"/>
              </w:rPr>
              <w:t>Chinese</w:t>
            </w:r>
            <w:proofErr w:type="spellEnd"/>
            <w:r w:rsidR="004C20EA" w:rsidRPr="005A76B1">
              <w:rPr>
                <w:rFonts w:cs="Times New Roman"/>
                <w:szCs w:val="16"/>
                <w:lang w:eastAsia="en-AU"/>
              </w:rPr>
              <w:t xml:space="preserve"> (r=0.31; p=.0001). COMFORT-</w:t>
            </w:r>
            <w:proofErr w:type="spellStart"/>
            <w:r w:rsidR="004C20EA" w:rsidRPr="005A76B1">
              <w:rPr>
                <w:rFonts w:cs="Times New Roman"/>
                <w:szCs w:val="16"/>
                <w:lang w:eastAsia="en-AU"/>
              </w:rPr>
              <w:t>B</w:t>
            </w:r>
            <w:r w:rsidR="004C20EA" w:rsidRPr="005A76B1">
              <w:rPr>
                <w:rFonts w:cs="Times New Roman"/>
                <w:szCs w:val="16"/>
                <w:vertAlign w:val="subscript"/>
                <w:lang w:eastAsia="en-AU"/>
              </w:rPr>
              <w:t>Chinese</w:t>
            </w:r>
            <w:proofErr w:type="spellEnd"/>
            <w:r w:rsidR="004C20EA" w:rsidRPr="005A76B1">
              <w:rPr>
                <w:rFonts w:cs="Times New Roman"/>
                <w:szCs w:val="16"/>
                <w:lang w:eastAsia="en-AU"/>
              </w:rPr>
              <w:t xml:space="preserve"> score moderately correlated with FLACC (r=0.51; p=.0001). </w:t>
            </w:r>
            <w:r w:rsidR="00BB1993">
              <w:t>COSMIN</w:t>
            </w:r>
            <w:r w:rsidR="00BB1993" w:rsidRPr="00BB1993">
              <w:t xml:space="preserve"> </w:t>
            </w:r>
            <w:r w:rsidR="00BB1993">
              <w:t>- poor</w:t>
            </w:r>
          </w:p>
          <w:p w14:paraId="53D2E43A" w14:textId="77777777" w:rsidR="00B435F6" w:rsidRPr="005A76B1" w:rsidRDefault="00BB1993" w:rsidP="00B435F6">
            <w:pPr>
              <w:pStyle w:val="Smalltext"/>
              <w:rPr>
                <w:rFonts w:cs="Times New Roman"/>
                <w:vanish/>
                <w:szCs w:val="16"/>
                <w:lang w:eastAsia="en-AU"/>
              </w:rPr>
            </w:pPr>
            <w:r>
              <w:rPr>
                <w:rFonts w:cs="Times New Roman"/>
                <w:szCs w:val="16"/>
                <w:lang w:eastAsia="en-AU"/>
              </w:rPr>
              <w:t xml:space="preserve">Hypothesis (convergent) </w:t>
            </w:r>
            <w:r w:rsidR="00B435F6" w:rsidRPr="00BB1993">
              <w:t xml:space="preserve">No correlation btw scores and physiological markers (HR, </w:t>
            </w:r>
            <w:proofErr w:type="spellStart"/>
            <w:r w:rsidR="00B435F6" w:rsidRPr="00BB1993">
              <w:t>ArtBP</w:t>
            </w:r>
            <w:proofErr w:type="spellEnd"/>
            <w:r w:rsidR="00B435F6" w:rsidRPr="00BB1993">
              <w:t>) p&gt;.05</w:t>
            </w:r>
            <w:r w:rsidR="00B435F6">
              <w:t xml:space="preserve"> </w:t>
            </w:r>
          </w:p>
          <w:p w14:paraId="0DC95266" w14:textId="15F3BC86" w:rsidR="004C20EA" w:rsidRDefault="004C20EA" w:rsidP="004C20EA">
            <w:pPr>
              <w:pStyle w:val="Smalltext"/>
              <w:rPr>
                <w:rFonts w:cs="Times New Roman"/>
                <w:szCs w:val="16"/>
                <w:lang w:eastAsia="en-AU"/>
              </w:rPr>
            </w:pPr>
            <w:r w:rsidRPr="005A76B1">
              <w:rPr>
                <w:rFonts w:cs="Times New Roman"/>
                <w:szCs w:val="16"/>
                <w:lang w:eastAsia="en-AU"/>
              </w:rPr>
              <w:t xml:space="preserve">Multiple regression: FLACC higher scores </w:t>
            </w:r>
            <w:proofErr w:type="spellStart"/>
            <w:r w:rsidRPr="005A76B1">
              <w:rPr>
                <w:rFonts w:cs="Times New Roman"/>
                <w:szCs w:val="16"/>
                <w:lang w:eastAsia="en-AU"/>
              </w:rPr>
              <w:t>assoc</w:t>
            </w:r>
            <w:proofErr w:type="spellEnd"/>
            <w:r w:rsidRPr="005A76B1">
              <w:rPr>
                <w:rFonts w:cs="Times New Roman"/>
                <w:szCs w:val="16"/>
                <w:lang w:eastAsia="en-AU"/>
              </w:rPr>
              <w:t xml:space="preserve"> with younger age (p&lt;.001) &amp; relaxants (p=.021). Higher </w:t>
            </w:r>
            <w:r w:rsidRPr="005A76B1">
              <w:rPr>
                <w:rFonts w:cs="Times New Roman"/>
                <w:szCs w:val="16"/>
                <w:lang w:eastAsia="en-AU"/>
              </w:rPr>
              <w:lastRenderedPageBreak/>
              <w:t xml:space="preserve">COMFORT-B scores </w:t>
            </w:r>
            <w:proofErr w:type="spellStart"/>
            <w:r w:rsidRPr="005A76B1">
              <w:rPr>
                <w:rFonts w:cs="Times New Roman"/>
                <w:szCs w:val="16"/>
                <w:lang w:eastAsia="en-AU"/>
              </w:rPr>
              <w:t>assoc</w:t>
            </w:r>
            <w:proofErr w:type="spellEnd"/>
            <w:r w:rsidRPr="005A76B1">
              <w:rPr>
                <w:rFonts w:cs="Times New Roman"/>
                <w:szCs w:val="16"/>
                <w:lang w:eastAsia="en-AU"/>
              </w:rPr>
              <w:t xml:space="preserve"> with decreased duration ventilation (p&lt;.001) &amp; lower age (p=.028), Lower scores </w:t>
            </w:r>
            <w:proofErr w:type="spellStart"/>
            <w:r w:rsidRPr="005A76B1">
              <w:rPr>
                <w:rFonts w:cs="Times New Roman"/>
                <w:szCs w:val="16"/>
                <w:lang w:eastAsia="en-AU"/>
              </w:rPr>
              <w:t>assoc</w:t>
            </w:r>
            <w:proofErr w:type="spellEnd"/>
            <w:r w:rsidRPr="005A76B1">
              <w:rPr>
                <w:rFonts w:cs="Times New Roman"/>
                <w:szCs w:val="16"/>
                <w:lang w:eastAsia="en-AU"/>
              </w:rPr>
              <w:t xml:space="preserve"> with analgesics (p=.008) &amp; relaxants </w:t>
            </w:r>
            <w:r w:rsidR="00BB1993">
              <w:rPr>
                <w:rFonts w:cs="Times New Roman"/>
                <w:szCs w:val="16"/>
                <w:lang w:eastAsia="en-AU"/>
              </w:rPr>
              <w:t>(</w:t>
            </w:r>
            <w:r w:rsidRPr="005A76B1">
              <w:rPr>
                <w:rFonts w:cs="Times New Roman"/>
                <w:szCs w:val="16"/>
                <w:lang w:eastAsia="en-AU"/>
              </w:rPr>
              <w:t xml:space="preserve">p=.025). </w:t>
            </w:r>
          </w:p>
          <w:p w14:paraId="7F6AC6E7" w14:textId="7B24770F" w:rsidR="008776C6" w:rsidRPr="005A76B1" w:rsidRDefault="008776C6" w:rsidP="008776C6">
            <w:pPr>
              <w:pStyle w:val="Smalltext"/>
              <w:rPr>
                <w:rFonts w:cs="Times New Roman"/>
                <w:szCs w:val="16"/>
                <w:lang w:eastAsia="en-AU"/>
              </w:rPr>
            </w:pPr>
            <w:r>
              <w:rPr>
                <w:rFonts w:cs="Times New Roman"/>
                <w:szCs w:val="16"/>
                <w:lang w:eastAsia="en-AU"/>
              </w:rPr>
              <w:t xml:space="preserve">COSMIN - </w:t>
            </w:r>
            <w:r w:rsidR="00BB1993">
              <w:rPr>
                <w:rFonts w:cs="Times New Roman"/>
                <w:szCs w:val="16"/>
                <w:lang w:eastAsia="en-AU"/>
              </w:rPr>
              <w:t>fair</w:t>
            </w:r>
          </w:p>
          <w:p w14:paraId="25370E12" w14:textId="77777777" w:rsidR="008776C6" w:rsidRPr="005A76B1" w:rsidRDefault="008776C6" w:rsidP="004C20EA">
            <w:pPr>
              <w:pStyle w:val="Smalltext"/>
              <w:rPr>
                <w:rFonts w:cs="Times New Roman"/>
                <w:szCs w:val="16"/>
                <w:lang w:eastAsia="en-AU"/>
              </w:rPr>
            </w:pPr>
          </w:p>
        </w:tc>
        <w:tc>
          <w:tcPr>
            <w:tcW w:w="1985" w:type="dxa"/>
            <w:shd w:val="clear" w:color="auto" w:fill="auto"/>
            <w:hideMark/>
          </w:tcPr>
          <w:p w14:paraId="4C2384EE" w14:textId="3268255E" w:rsidR="004C20EA" w:rsidRPr="005A76B1" w:rsidRDefault="004C20EA" w:rsidP="004C20EA">
            <w:pPr>
              <w:pStyle w:val="Smalltext"/>
              <w:rPr>
                <w:rFonts w:cs="Times New Roman"/>
                <w:szCs w:val="16"/>
                <w:lang w:eastAsia="en-AU"/>
              </w:rPr>
            </w:pPr>
            <w:r w:rsidRPr="005A76B1">
              <w:rPr>
                <w:rFonts w:cs="Times New Roman"/>
                <w:szCs w:val="16"/>
                <w:lang w:eastAsia="en-AU"/>
              </w:rPr>
              <w:lastRenderedPageBreak/>
              <w:t>Utility: COMFORT-B and FLACC scores for children in pain (VASobs≥4) were significantly higher than scores for children not in pain [</w:t>
            </w:r>
            <w:proofErr w:type="spellStart"/>
            <w:r w:rsidRPr="005A76B1">
              <w:rPr>
                <w:rFonts w:cs="Times New Roman"/>
                <w:szCs w:val="16"/>
                <w:lang w:eastAsia="en-AU"/>
              </w:rPr>
              <w:t>VASobs</w:t>
            </w:r>
            <w:proofErr w:type="spellEnd"/>
            <w:r w:rsidRPr="005A76B1">
              <w:rPr>
                <w:rFonts w:cs="Times New Roman"/>
                <w:szCs w:val="16"/>
                <w:lang w:eastAsia="en-AU"/>
              </w:rPr>
              <w:t xml:space="preserve">&lt;4] (p&lt;0.0001). </w:t>
            </w:r>
          </w:p>
          <w:p w14:paraId="12DAB299" w14:textId="77777777" w:rsidR="004C20EA" w:rsidRDefault="004C20EA" w:rsidP="004C20EA">
            <w:pPr>
              <w:pStyle w:val="Smalltext"/>
              <w:rPr>
                <w:rFonts w:cs="Times New Roman"/>
                <w:szCs w:val="16"/>
                <w:lang w:eastAsia="en-AU"/>
              </w:rPr>
            </w:pPr>
            <w:r w:rsidRPr="005A76B1">
              <w:rPr>
                <w:rFonts w:cs="Times New Roman"/>
                <w:szCs w:val="16"/>
                <w:lang w:eastAsia="en-AU"/>
              </w:rPr>
              <w:t xml:space="preserve">Used to establish </w:t>
            </w:r>
            <w:proofErr w:type="spellStart"/>
            <w:r w:rsidRPr="005A76B1">
              <w:rPr>
                <w:rFonts w:cs="Times New Roman"/>
                <w:szCs w:val="16"/>
                <w:lang w:eastAsia="en-AU"/>
              </w:rPr>
              <w:t>cutoff</w:t>
            </w:r>
            <w:proofErr w:type="spellEnd"/>
            <w:r w:rsidRPr="005A76B1">
              <w:rPr>
                <w:rFonts w:cs="Times New Roman"/>
                <w:szCs w:val="16"/>
                <w:lang w:eastAsia="en-AU"/>
              </w:rPr>
              <w:t xml:space="preserve"> – FLACC ≥2 sensitivity 98% and specificity 88% COMFORT-</w:t>
            </w:r>
            <w:proofErr w:type="spellStart"/>
            <w:r w:rsidRPr="005A76B1">
              <w:rPr>
                <w:rFonts w:cs="Times New Roman"/>
                <w:szCs w:val="16"/>
                <w:lang w:eastAsia="en-AU"/>
              </w:rPr>
              <w:t>BChinese</w:t>
            </w:r>
            <w:proofErr w:type="spellEnd"/>
            <w:r w:rsidRPr="005A76B1">
              <w:rPr>
                <w:rFonts w:cs="Times New Roman"/>
                <w:szCs w:val="16"/>
                <w:lang w:eastAsia="en-AU"/>
              </w:rPr>
              <w:t xml:space="preserve"> </w:t>
            </w:r>
            <w:proofErr w:type="spellStart"/>
            <w:r w:rsidRPr="005A76B1">
              <w:rPr>
                <w:rFonts w:cs="Times New Roman"/>
                <w:szCs w:val="16"/>
                <w:lang w:eastAsia="en-AU"/>
              </w:rPr>
              <w:t>cutoff</w:t>
            </w:r>
            <w:proofErr w:type="spellEnd"/>
            <w:r w:rsidRPr="005A76B1">
              <w:rPr>
                <w:rFonts w:cs="Times New Roman"/>
                <w:szCs w:val="16"/>
                <w:lang w:eastAsia="en-AU"/>
              </w:rPr>
              <w:t xml:space="preserve">  ≥13 sensitivity = 86% and specificity = 83%</w:t>
            </w:r>
          </w:p>
          <w:p w14:paraId="2DF71901" w14:textId="3502612E" w:rsidR="00BB1993" w:rsidRPr="005A76B1" w:rsidRDefault="00BB1993" w:rsidP="004C20EA">
            <w:pPr>
              <w:pStyle w:val="Smalltext"/>
              <w:rPr>
                <w:rFonts w:cs="Times New Roman"/>
                <w:szCs w:val="16"/>
                <w:lang w:eastAsia="en-AU"/>
              </w:rPr>
            </w:pPr>
          </w:p>
        </w:tc>
        <w:tc>
          <w:tcPr>
            <w:tcW w:w="2268" w:type="dxa"/>
            <w:shd w:val="clear" w:color="auto" w:fill="auto"/>
          </w:tcPr>
          <w:p w14:paraId="7B870FCE" w14:textId="4A27168B" w:rsidR="004C20EA" w:rsidRDefault="004C20EA" w:rsidP="004C20EA">
            <w:pPr>
              <w:pStyle w:val="Smalltext"/>
              <w:rPr>
                <w:rFonts w:cs="Times New Roman"/>
                <w:szCs w:val="16"/>
              </w:rPr>
            </w:pPr>
            <w:proofErr w:type="spellStart"/>
            <w:r w:rsidRPr="005A76B1">
              <w:rPr>
                <w:rFonts w:cs="Times New Roman"/>
                <w:szCs w:val="16"/>
                <w:lang w:eastAsia="en-AU"/>
              </w:rPr>
              <w:t>VASobs</w:t>
            </w:r>
            <w:proofErr w:type="spellEnd"/>
            <w:r w:rsidRPr="005A76B1">
              <w:rPr>
                <w:rFonts w:cs="Times New Roman"/>
                <w:szCs w:val="16"/>
                <w:lang w:eastAsia="en-AU"/>
              </w:rPr>
              <w:t xml:space="preserve"> used as reference scale. However, </w:t>
            </w:r>
            <w:r w:rsidRPr="005A76B1">
              <w:rPr>
                <w:rFonts w:cs="Times New Roman"/>
                <w:szCs w:val="16"/>
              </w:rPr>
              <w:t xml:space="preserve">Van </w:t>
            </w:r>
            <w:proofErr w:type="spellStart"/>
            <w:r w:rsidRPr="005A76B1">
              <w:rPr>
                <w:rFonts w:cs="Times New Roman"/>
                <w:szCs w:val="16"/>
              </w:rPr>
              <w:t>Dijk</w:t>
            </w:r>
            <w:proofErr w:type="spellEnd"/>
            <w:r w:rsidRPr="005A76B1">
              <w:rPr>
                <w:rFonts w:cs="Times New Roman"/>
                <w:szCs w:val="16"/>
              </w:rPr>
              <w:t xml:space="preserve">, 2002 – cites correlation with </w:t>
            </w:r>
            <w:proofErr w:type="spellStart"/>
            <w:r w:rsidRPr="005A76B1">
              <w:rPr>
                <w:rFonts w:cs="Times New Roman"/>
                <w:szCs w:val="16"/>
              </w:rPr>
              <w:t>self report</w:t>
            </w:r>
            <w:proofErr w:type="spellEnd"/>
            <w:r w:rsidRPr="005A76B1">
              <w:rPr>
                <w:rFonts w:cs="Times New Roman"/>
                <w:szCs w:val="16"/>
              </w:rPr>
              <w:t xml:space="preserve"> - 0.23 - .83, therefore questionable choice for reference scale. </w:t>
            </w:r>
          </w:p>
          <w:p w14:paraId="24FCB7D9" w14:textId="0E25CA2A" w:rsidR="000F1FFE" w:rsidRPr="005A76B1" w:rsidRDefault="000F1FFE" w:rsidP="004C20EA">
            <w:pPr>
              <w:pStyle w:val="Smalltext"/>
              <w:rPr>
                <w:rFonts w:cs="Times New Roman"/>
                <w:szCs w:val="16"/>
              </w:rPr>
            </w:pPr>
            <w:r>
              <w:rPr>
                <w:rFonts w:cs="Times New Roman"/>
                <w:color w:val="000000"/>
                <w:szCs w:val="16"/>
                <w:lang w:eastAsia="en-AU"/>
              </w:rPr>
              <w:t xml:space="preserve">Correlations reported as </w:t>
            </w:r>
            <w:proofErr w:type="spellStart"/>
            <w:r>
              <w:rPr>
                <w:rFonts w:cs="Times New Roman"/>
                <w:color w:val="000000"/>
                <w:szCs w:val="16"/>
                <w:lang w:eastAsia="en-AU"/>
              </w:rPr>
              <w:t>criterionvalidity</w:t>
            </w:r>
            <w:proofErr w:type="spellEnd"/>
            <w:r>
              <w:rPr>
                <w:rFonts w:cs="Times New Roman"/>
                <w:color w:val="000000"/>
                <w:szCs w:val="16"/>
                <w:lang w:eastAsia="en-AU"/>
              </w:rPr>
              <w:t xml:space="preserve"> - observational scale used as reference – not a gold standard</w:t>
            </w:r>
          </w:p>
          <w:p w14:paraId="5F89CEB9"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Impact of medications not addressed – observations made following muscles relaxants or sedation in many cases - may impact on behaviour and therefore scores. </w:t>
            </w:r>
            <w:r w:rsidRPr="00BB1993">
              <w:t xml:space="preserve">Aim for haemodynamic stability, </w:t>
            </w:r>
            <w:r w:rsidRPr="00BB1993">
              <w:lastRenderedPageBreak/>
              <w:t xml:space="preserve">children receiving </w:t>
            </w:r>
            <w:proofErr w:type="spellStart"/>
            <w:r w:rsidRPr="00BB1993">
              <w:t>haemodynamically</w:t>
            </w:r>
            <w:proofErr w:type="spellEnd"/>
            <w:r w:rsidRPr="00BB1993">
              <w:t xml:space="preserve"> active medications (not reported) therefore unable to determine impact on physiological markers.</w:t>
            </w:r>
          </w:p>
          <w:p w14:paraId="72F4CB5D" w14:textId="7D0801FC" w:rsidR="004C20EA" w:rsidRPr="000F1FFE" w:rsidRDefault="004C20EA" w:rsidP="004C20EA">
            <w:pPr>
              <w:pStyle w:val="Smalltext"/>
              <w:rPr>
                <w:rFonts w:cs="Times New Roman"/>
                <w:szCs w:val="16"/>
                <w:lang w:eastAsia="en-AU"/>
              </w:rPr>
            </w:pPr>
            <w:r w:rsidRPr="005A76B1">
              <w:rPr>
                <w:rFonts w:cs="Times New Roman"/>
                <w:szCs w:val="16"/>
                <w:lang w:eastAsia="en-AU"/>
              </w:rPr>
              <w:t>Lower cut-off for pain (≤2) than shown previously for FLACC (may re</w:t>
            </w:r>
            <w:r w:rsidR="000F1FFE">
              <w:rPr>
                <w:rFonts w:cs="Times New Roman"/>
                <w:szCs w:val="16"/>
                <w:lang w:eastAsia="en-AU"/>
              </w:rPr>
              <w:t>flect the population - sedated)</w:t>
            </w:r>
          </w:p>
        </w:tc>
      </w:tr>
      <w:tr w:rsidR="004C20EA" w:rsidRPr="005A76B1" w14:paraId="77640289" w14:textId="77777777" w:rsidTr="00F7318F">
        <w:trPr>
          <w:trHeight w:val="1124"/>
        </w:trPr>
        <w:tc>
          <w:tcPr>
            <w:tcW w:w="1149" w:type="dxa"/>
            <w:tcBorders>
              <w:top w:val="nil"/>
            </w:tcBorders>
            <w:shd w:val="clear" w:color="auto" w:fill="auto"/>
          </w:tcPr>
          <w:p w14:paraId="32ED7825" w14:textId="2623E1DD" w:rsidR="004C20EA" w:rsidRPr="005A76B1" w:rsidRDefault="00AF5F09" w:rsidP="00F728A6">
            <w:pPr>
              <w:pStyle w:val="Smalltext"/>
              <w:rPr>
                <w:rFonts w:cs="Times New Roman"/>
                <w:noProof/>
                <w:szCs w:val="16"/>
                <w:lang w:eastAsia="en-AU"/>
              </w:rPr>
            </w:pPr>
            <w:r>
              <w:rPr>
                <w:rFonts w:cs="Times New Roman"/>
                <w:noProof/>
                <w:szCs w:val="16"/>
                <w:lang w:eastAsia="en-AU"/>
              </w:rPr>
              <w:lastRenderedPageBreak/>
              <w:t xml:space="preserve">Da Silva et al, 2008 </w:t>
            </w:r>
            <w:r w:rsidR="00F728A6">
              <w:rPr>
                <w:rFonts w:cs="Times New Roman"/>
                <w:noProof/>
                <w:szCs w:val="16"/>
                <w:lang w:eastAsia="en-AU"/>
              </w:rPr>
              <w:fldChar w:fldCharType="begin"/>
            </w:r>
            <w:r w:rsidR="00F728A6">
              <w:rPr>
                <w:rFonts w:cs="Times New Roman"/>
                <w:noProof/>
                <w:szCs w:val="16"/>
                <w:lang w:eastAsia="en-AU"/>
              </w:rPr>
              <w:instrText xml:space="preserve"> ADDIN EN.CITE &lt;EndNote&gt;&lt;Cite&gt;&lt;Author&gt;da Silva&lt;/Author&gt;&lt;Year&gt;2008&lt;/Year&gt;&lt;RecNum&gt;1756&lt;/RecNum&gt;&lt;DisplayText&gt;[6]&lt;/DisplayText&gt;&lt;record&gt;&lt;rec-number&gt;1756&lt;/rec-number&gt;&lt;foreign-keys&gt;&lt;key app="EN" db-id="tvzzvf9xytse06e0ef65d09vtp0tsda05zfd"&gt;1756&lt;/key&gt;&lt;/foreign-keys&gt;&lt;ref-type name="Journal Article"&gt;17&lt;/ref-type&gt;&lt;contributors&gt;&lt;authors&gt;&lt;author&gt;da Silva, Flavia Claro &lt;/author&gt;&lt;author&gt;Thuler, Luiz Claudio Santos&lt;/author&gt;&lt;/authors&gt;&lt;/contributors&gt;&lt;auth-address&gt;Universidade Federal do Estado do Rio de Janeiro (UNIRIO), Rio de Janeiro, RJ, Brazil. fla_claro@hotmail.com&lt;/auth-address&gt;&lt;titles&gt;&lt;title&gt;Cross-cultural adaptation and translation of two pain assessment tools in children and adolescents&lt;/title&gt;&lt;secondary-title&gt;Jornal de Pediatria&lt;/secondary-title&gt;&lt;/titles&gt;&lt;periodical&gt;&lt;full-title&gt;Jornal de Pediatria&lt;/full-title&gt;&lt;/periodical&gt;&lt;pages&gt;344-9&lt;/pages&gt;&lt;volume&gt;84&lt;/volume&gt;&lt;number&gt;4&lt;/number&gt;&lt;keywords&gt;&lt;keyword&gt;Adolescent&lt;/keyword&gt;&lt;keyword&gt;Brazil&lt;/keyword&gt;&lt;keyword&gt;Child&lt;/keyword&gt;&lt;keyword&gt;*Cross-Cultural Comparison&lt;/keyword&gt;&lt;keyword&gt;Health Personnel&lt;/keyword&gt;&lt;keyword&gt;Humans&lt;/keyword&gt;&lt;keyword&gt;Language&lt;/keyword&gt;&lt;keyword&gt;*Neoplasms/co [Complications]&lt;/keyword&gt;&lt;keyword&gt;*Pain/et [Etiology]&lt;/keyword&gt;&lt;keyword&gt;*Pain Measurement/mt [Methods]&lt;/keyword&gt;&lt;keyword&gt;Pain Measurement/st [Standards]&lt;/keyword&gt;&lt;keyword&gt;Psychometrics&lt;/keyword&gt;&lt;keyword&gt;*Questionnaires/st [Standards]&lt;/keyword&gt;&lt;keyword&gt;Reproducibility of Results&lt;/keyword&gt;&lt;keyword&gt;Translations&lt;/keyword&gt;&lt;/keywords&gt;&lt;dates&gt;&lt;year&gt;2008&lt;/year&gt;&lt;/dates&gt;&lt;accession-num&gt;18688551&lt;/accession-num&gt;&lt;work-type&gt;Evaluation Studies&lt;/work-type&gt;&lt;urls&gt;&lt;related-urls&gt;&lt;url&gt;http://ovidsp.ovid.com/ovidweb.cgi?T=JS&amp;amp;CSC=Y&amp;amp;NEWS=N&amp;amp;PAGE=fulltext&amp;amp;D=med4&amp;amp;AN=18688551&lt;/url&gt;&lt;/related-urls&gt;&lt;/urls&gt;&lt;remote-database-name&gt;MEDLINE&lt;/remote-database-name&gt;&lt;remote-database-provider&gt;Ovid Technologies&lt;/remote-database-provider&gt;&lt;/record&gt;&lt;/Cite&gt;&lt;/EndNote&gt;</w:instrText>
            </w:r>
            <w:r w:rsidR="00F728A6">
              <w:rPr>
                <w:rFonts w:cs="Times New Roman"/>
                <w:noProof/>
                <w:szCs w:val="16"/>
                <w:lang w:eastAsia="en-AU"/>
              </w:rPr>
              <w:fldChar w:fldCharType="separate"/>
            </w:r>
            <w:r w:rsidR="00F728A6">
              <w:rPr>
                <w:rFonts w:cs="Times New Roman"/>
                <w:noProof/>
                <w:szCs w:val="16"/>
                <w:lang w:eastAsia="en-AU"/>
              </w:rPr>
              <w:t>[</w:t>
            </w:r>
            <w:hyperlink w:anchor="_ENREF_6" w:tooltip="da Silva, 2008 #1756" w:history="1">
              <w:r w:rsidR="00F728A6">
                <w:rPr>
                  <w:rFonts w:cs="Times New Roman"/>
                  <w:noProof/>
                  <w:szCs w:val="16"/>
                  <w:lang w:eastAsia="en-AU"/>
                </w:rPr>
                <w:t>6</w:t>
              </w:r>
            </w:hyperlink>
            <w:r w:rsidR="00F728A6">
              <w:rPr>
                <w:rFonts w:cs="Times New Roman"/>
                <w:noProof/>
                <w:szCs w:val="16"/>
                <w:lang w:eastAsia="en-AU"/>
              </w:rPr>
              <w:t>]</w:t>
            </w:r>
            <w:r w:rsidR="00F728A6">
              <w:rPr>
                <w:rFonts w:cs="Times New Roman"/>
                <w:noProof/>
                <w:szCs w:val="16"/>
                <w:lang w:eastAsia="en-AU"/>
              </w:rPr>
              <w:fldChar w:fldCharType="end"/>
            </w:r>
          </w:p>
        </w:tc>
        <w:tc>
          <w:tcPr>
            <w:tcW w:w="2552" w:type="dxa"/>
            <w:tcBorders>
              <w:top w:val="nil"/>
            </w:tcBorders>
            <w:shd w:val="clear" w:color="auto" w:fill="auto"/>
          </w:tcPr>
          <w:p w14:paraId="5B26EBE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translate, back-translate and cross-culturally adapt the content of the FLACC (Face, Legs, Activity,</w:t>
            </w:r>
          </w:p>
          <w:p w14:paraId="7F34A2D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Cry, </w:t>
            </w:r>
            <w:proofErr w:type="spellStart"/>
            <w:r w:rsidRPr="005A76B1">
              <w:rPr>
                <w:rFonts w:cs="Times New Roman"/>
                <w:color w:val="000000"/>
                <w:szCs w:val="16"/>
                <w:lang w:eastAsia="en-AU"/>
              </w:rPr>
              <w:t>Consolability</w:t>
            </w:r>
            <w:proofErr w:type="spellEnd"/>
            <w:r w:rsidRPr="005A76B1">
              <w:rPr>
                <w:rFonts w:cs="Times New Roman"/>
                <w:color w:val="000000"/>
                <w:szCs w:val="16"/>
                <w:lang w:eastAsia="en-AU"/>
              </w:rPr>
              <w:t>) and Faces Pain Scale-Revised (FPS-R) scales for the evaluation of pain in Brazilian young students and adolescents.</w:t>
            </w:r>
          </w:p>
          <w:p w14:paraId="21579BC6" w14:textId="77777777" w:rsidR="004C20EA" w:rsidRPr="005A76B1" w:rsidRDefault="004C20EA" w:rsidP="004C20EA">
            <w:pPr>
              <w:pStyle w:val="Smalltext"/>
              <w:rPr>
                <w:rFonts w:cs="Times New Roman"/>
                <w:color w:val="000000"/>
                <w:szCs w:val="16"/>
                <w:lang w:eastAsia="en-AU"/>
              </w:rPr>
            </w:pPr>
          </w:p>
          <w:p w14:paraId="38FFBF0A"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hree stage design</w:t>
            </w:r>
          </w:p>
          <w:p w14:paraId="4650C0B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ranslation and back translation from English to Brazilian Portuguese</w:t>
            </w:r>
          </w:p>
          <w:p w14:paraId="22FF184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Survey of 12 expert health professionals to assess cross cultural adaptation and content </w:t>
            </w:r>
          </w:p>
          <w:p w14:paraId="2F5270A6" w14:textId="77777777" w:rsidR="004C20EA" w:rsidRPr="005A76B1" w:rsidRDefault="004C20EA" w:rsidP="004C20EA">
            <w:pPr>
              <w:pStyle w:val="Smalltext"/>
              <w:rPr>
                <w:rFonts w:cs="Times New Roman"/>
                <w:color w:val="000000"/>
                <w:szCs w:val="16"/>
                <w:lang w:eastAsia="en-AU"/>
              </w:rPr>
            </w:pPr>
            <w:proofErr w:type="spellStart"/>
            <w:r w:rsidRPr="005A76B1">
              <w:rPr>
                <w:rFonts w:cs="Times New Roman"/>
                <w:color w:val="000000"/>
                <w:szCs w:val="16"/>
                <w:lang w:eastAsia="en-AU"/>
              </w:rPr>
              <w:t>Pretest</w:t>
            </w:r>
            <w:proofErr w:type="spellEnd"/>
            <w:r w:rsidRPr="005A76B1">
              <w:rPr>
                <w:rFonts w:cs="Times New Roman"/>
                <w:color w:val="000000"/>
                <w:szCs w:val="16"/>
                <w:lang w:eastAsia="en-AU"/>
              </w:rPr>
              <w:t>: FLACC – survey of clinicians to assess ability to understand &amp; apply the scale. FPS-R – survey of children about their ability to use scale</w:t>
            </w:r>
          </w:p>
        </w:tc>
        <w:tc>
          <w:tcPr>
            <w:tcW w:w="2126" w:type="dxa"/>
            <w:tcBorders>
              <w:top w:val="nil"/>
            </w:tcBorders>
            <w:shd w:val="clear" w:color="auto" w:fill="auto"/>
          </w:tcPr>
          <w:p w14:paraId="08B84D8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20 oncology patients aged 7 – 17 years </w:t>
            </w:r>
          </w:p>
          <w:p w14:paraId="2182D085" w14:textId="77777777" w:rsidR="004C20EA" w:rsidRPr="005A76B1" w:rsidRDefault="004C20EA" w:rsidP="004C20EA">
            <w:pPr>
              <w:pStyle w:val="Smalltext"/>
              <w:rPr>
                <w:rFonts w:cs="Times New Roman"/>
                <w:color w:val="000000"/>
                <w:szCs w:val="16"/>
                <w:lang w:eastAsia="en-AU"/>
              </w:rPr>
            </w:pPr>
          </w:p>
          <w:p w14:paraId="328632B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Setting: outpatients and in patient ward in Brazilian </w:t>
            </w:r>
          </w:p>
          <w:p w14:paraId="615388DD"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22 health professionals </w:t>
            </w:r>
          </w:p>
          <w:p w14:paraId="149FECBC" w14:textId="77777777" w:rsidR="00AF5F09" w:rsidRDefault="00AF5F09" w:rsidP="004C20EA">
            <w:pPr>
              <w:pStyle w:val="Smalltext"/>
              <w:rPr>
                <w:rFonts w:cs="Times New Roman"/>
                <w:color w:val="000000"/>
                <w:szCs w:val="16"/>
                <w:lang w:eastAsia="en-AU"/>
              </w:rPr>
            </w:pPr>
          </w:p>
          <w:p w14:paraId="5CB67AF2" w14:textId="578012D5"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 (Brazilian</w:t>
            </w:r>
            <w:r w:rsidR="00BB1993">
              <w:rPr>
                <w:rFonts w:cs="Times New Roman"/>
                <w:color w:val="000000"/>
                <w:szCs w:val="16"/>
                <w:lang w:eastAsia="en-AU"/>
              </w:rPr>
              <w:t xml:space="preserve"> Portuguese</w:t>
            </w:r>
            <w:r w:rsidRPr="005A76B1">
              <w:rPr>
                <w:rFonts w:cs="Times New Roman"/>
                <w:color w:val="000000"/>
                <w:szCs w:val="16"/>
                <w:lang w:eastAsia="en-AU"/>
              </w:rPr>
              <w:t>)</w:t>
            </w:r>
          </w:p>
        </w:tc>
        <w:tc>
          <w:tcPr>
            <w:tcW w:w="2126" w:type="dxa"/>
            <w:tcBorders>
              <w:top w:val="nil"/>
            </w:tcBorders>
            <w:shd w:val="clear" w:color="auto" w:fill="auto"/>
          </w:tcPr>
          <w:p w14:paraId="5F978EFF" w14:textId="77777777" w:rsidR="004C20EA" w:rsidRPr="005A76B1" w:rsidRDefault="004C20EA" w:rsidP="004C20EA">
            <w:pPr>
              <w:pStyle w:val="Smalltext"/>
              <w:rPr>
                <w:rFonts w:cs="Times New Roman"/>
                <w:color w:val="000000"/>
                <w:szCs w:val="16"/>
                <w:lang w:eastAsia="en-AU"/>
              </w:rPr>
            </w:pPr>
            <w:r w:rsidRPr="005A76B1">
              <w:rPr>
                <w:rFonts w:cs="Times New Roman"/>
                <w:szCs w:val="16"/>
              </w:rPr>
              <w:t>Not assessed</w:t>
            </w:r>
          </w:p>
        </w:tc>
        <w:tc>
          <w:tcPr>
            <w:tcW w:w="2126" w:type="dxa"/>
            <w:tcBorders>
              <w:top w:val="nil"/>
            </w:tcBorders>
            <w:shd w:val="clear" w:color="auto" w:fill="auto"/>
          </w:tcPr>
          <w:p w14:paraId="5455BADB" w14:textId="506F636E" w:rsidR="004C20EA" w:rsidRPr="005A76B1" w:rsidRDefault="00BB1993" w:rsidP="004C20EA">
            <w:pPr>
              <w:pStyle w:val="Smalltext"/>
              <w:rPr>
                <w:rFonts w:cs="Times New Roman"/>
                <w:color w:val="000000"/>
                <w:szCs w:val="16"/>
                <w:lang w:eastAsia="en-AU"/>
              </w:rPr>
            </w:pPr>
            <w:r>
              <w:rPr>
                <w:rFonts w:cs="Times New Roman"/>
                <w:color w:val="000000"/>
                <w:szCs w:val="16"/>
                <w:lang w:eastAsia="en-AU"/>
              </w:rPr>
              <w:t xml:space="preserve">(Cross cultural) </w:t>
            </w:r>
            <w:r w:rsidR="004C20EA" w:rsidRPr="005A76B1">
              <w:rPr>
                <w:rFonts w:cs="Times New Roman"/>
                <w:color w:val="000000"/>
                <w:szCs w:val="16"/>
                <w:lang w:eastAsia="en-AU"/>
              </w:rPr>
              <w:t>Face and content – Changes were made to the Brazilian translations from the literal translation to one where the intention was better expressed</w:t>
            </w:r>
          </w:p>
          <w:p w14:paraId="4709A65D" w14:textId="68357350"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Mean score (scale 0 </w:t>
            </w:r>
            <w:proofErr w:type="gramStart"/>
            <w:r w:rsidRPr="005A76B1">
              <w:rPr>
                <w:rFonts w:cs="Times New Roman"/>
                <w:color w:val="000000"/>
                <w:szCs w:val="16"/>
                <w:lang w:eastAsia="en-AU"/>
              </w:rPr>
              <w:t>-  10</w:t>
            </w:r>
            <w:proofErr w:type="gramEnd"/>
            <w:r w:rsidRPr="005A76B1">
              <w:rPr>
                <w:rFonts w:cs="Times New Roman"/>
                <w:color w:val="000000"/>
                <w:szCs w:val="16"/>
                <w:lang w:eastAsia="en-AU"/>
              </w:rPr>
              <w:t xml:space="preserve">) for comprehension of the FLACC scale was 9.6 (±1.0). </w:t>
            </w:r>
          </w:p>
          <w:p w14:paraId="77EE44D0" w14:textId="30AE6614" w:rsidR="00BB1993" w:rsidRPr="005A76B1" w:rsidRDefault="00BB1993" w:rsidP="004C20EA">
            <w:pPr>
              <w:pStyle w:val="Smalltext"/>
              <w:rPr>
                <w:rFonts w:cs="Times New Roman"/>
                <w:color w:val="000000"/>
                <w:szCs w:val="16"/>
                <w:lang w:eastAsia="en-AU"/>
              </w:rPr>
            </w:pPr>
            <w:r>
              <w:rPr>
                <w:rFonts w:cs="Times New Roman"/>
                <w:color w:val="000000"/>
                <w:szCs w:val="16"/>
                <w:lang w:eastAsia="en-AU"/>
              </w:rPr>
              <w:t>COSMIN - poor</w:t>
            </w:r>
          </w:p>
        </w:tc>
        <w:tc>
          <w:tcPr>
            <w:tcW w:w="1985" w:type="dxa"/>
            <w:tcBorders>
              <w:top w:val="nil"/>
            </w:tcBorders>
            <w:shd w:val="clear" w:color="auto" w:fill="auto"/>
          </w:tcPr>
          <w:p w14:paraId="0AD2D6ED"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assessed</w:t>
            </w:r>
          </w:p>
        </w:tc>
        <w:tc>
          <w:tcPr>
            <w:tcW w:w="2268" w:type="dxa"/>
            <w:tcBorders>
              <w:top w:val="nil"/>
            </w:tcBorders>
            <w:shd w:val="clear" w:color="auto" w:fill="auto"/>
          </w:tcPr>
          <w:p w14:paraId="241C4C11" w14:textId="77777777" w:rsidR="004C20EA" w:rsidRDefault="00BB1993" w:rsidP="00BB1993">
            <w:pPr>
              <w:pStyle w:val="Smalltext"/>
              <w:rPr>
                <w:rFonts w:cs="Times New Roman"/>
                <w:color w:val="000000"/>
                <w:szCs w:val="16"/>
                <w:lang w:eastAsia="en-AU"/>
              </w:rPr>
            </w:pPr>
            <w:r>
              <w:rPr>
                <w:rFonts w:cs="Times New Roman"/>
                <w:color w:val="000000"/>
                <w:szCs w:val="16"/>
                <w:lang w:eastAsia="en-AU"/>
              </w:rPr>
              <w:t>Full breadth of cross cultural validity assessment not completed</w:t>
            </w:r>
          </w:p>
          <w:p w14:paraId="558C0336" w14:textId="0584ECE0" w:rsidR="00BB1993" w:rsidRPr="005A76B1" w:rsidRDefault="00BB1993" w:rsidP="00BB1993">
            <w:pPr>
              <w:pStyle w:val="Smalltext"/>
              <w:rPr>
                <w:rFonts w:cs="Times New Roman"/>
                <w:color w:val="000000"/>
                <w:szCs w:val="16"/>
                <w:lang w:eastAsia="en-AU"/>
              </w:rPr>
            </w:pPr>
            <w:r w:rsidRPr="005A76B1">
              <w:rPr>
                <w:rFonts w:cs="Times New Roman"/>
                <w:color w:val="000000"/>
                <w:szCs w:val="16"/>
                <w:lang w:eastAsia="en-AU"/>
              </w:rPr>
              <w:t>Assessor comments acknowledged some ambiguity in the descriptors for scoring</w:t>
            </w:r>
            <w:r>
              <w:rPr>
                <w:rFonts w:cs="Times New Roman"/>
                <w:color w:val="000000"/>
                <w:szCs w:val="16"/>
                <w:lang w:eastAsia="en-AU"/>
              </w:rPr>
              <w:t xml:space="preserve"> - amendments made to scale to suit Brazilian application</w:t>
            </w:r>
          </w:p>
        </w:tc>
      </w:tr>
      <w:tr w:rsidR="004C20EA" w:rsidRPr="005A76B1" w14:paraId="7244DF0F" w14:textId="77777777" w:rsidTr="000A20DE">
        <w:trPr>
          <w:trHeight w:val="1181"/>
        </w:trPr>
        <w:tc>
          <w:tcPr>
            <w:tcW w:w="1149" w:type="dxa"/>
            <w:tcBorders>
              <w:top w:val="nil"/>
            </w:tcBorders>
            <w:shd w:val="clear" w:color="auto" w:fill="auto"/>
          </w:tcPr>
          <w:p w14:paraId="5D7CB99B" w14:textId="1C76DFEC" w:rsidR="004C20EA" w:rsidRPr="005A76B1" w:rsidRDefault="00AF5F09" w:rsidP="00F728A6">
            <w:pPr>
              <w:pStyle w:val="Smalltext"/>
              <w:rPr>
                <w:rFonts w:cs="Times New Roman"/>
                <w:szCs w:val="16"/>
                <w:lang w:eastAsia="en-AU"/>
              </w:rPr>
            </w:pPr>
            <w:r>
              <w:rPr>
                <w:rFonts w:cs="Times New Roman"/>
                <w:szCs w:val="16"/>
                <w:lang w:eastAsia="en-AU"/>
              </w:rPr>
              <w:lastRenderedPageBreak/>
              <w:t xml:space="preserve">da Silva et al, 2011 </w:t>
            </w:r>
            <w:r w:rsidR="00F728A6">
              <w:rPr>
                <w:rFonts w:cs="Times New Roman"/>
                <w:szCs w:val="16"/>
                <w:lang w:eastAsia="en-AU"/>
              </w:rPr>
              <w:fldChar w:fldCharType="begin">
                <w:fldData xml:space="preserve">PEVuZE5vdGU+PENpdGU+PEF1dGhvcj5kYSBTaWx2YTwvQXV0aG9yPjxZZWFyPjIwMTE8L1llYXI+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kYSBTaWx2YTwvQXV0aG9yPjxZZWFyPjIwMTE8L1llYXI+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F728A6">
              <w:rPr>
                <w:rFonts w:cs="Times New Roman"/>
                <w:szCs w:val="16"/>
                <w:lang w:eastAsia="en-AU"/>
              </w:rPr>
            </w:r>
            <w:r w:rsidR="00F728A6">
              <w:rPr>
                <w:rFonts w:cs="Times New Roman"/>
                <w:szCs w:val="16"/>
                <w:lang w:eastAsia="en-AU"/>
              </w:rPr>
              <w:fldChar w:fldCharType="separate"/>
            </w:r>
            <w:r w:rsidR="00F728A6">
              <w:rPr>
                <w:rFonts w:cs="Times New Roman"/>
                <w:noProof/>
                <w:szCs w:val="16"/>
                <w:lang w:eastAsia="en-AU"/>
              </w:rPr>
              <w:t>[</w:t>
            </w:r>
            <w:hyperlink w:anchor="_ENREF_5" w:tooltip="da Silva, 2011 #8919" w:history="1">
              <w:r w:rsidR="00F728A6">
                <w:rPr>
                  <w:rFonts w:cs="Times New Roman"/>
                  <w:noProof/>
                  <w:szCs w:val="16"/>
                  <w:lang w:eastAsia="en-AU"/>
                </w:rPr>
                <w:t>5</w:t>
              </w:r>
            </w:hyperlink>
            <w:r w:rsidR="00F728A6">
              <w:rPr>
                <w:rFonts w:cs="Times New Roman"/>
                <w:noProof/>
                <w:szCs w:val="16"/>
                <w:lang w:eastAsia="en-AU"/>
              </w:rPr>
              <w:t>]</w:t>
            </w:r>
            <w:r w:rsidR="00F728A6">
              <w:rPr>
                <w:rFonts w:cs="Times New Roman"/>
                <w:szCs w:val="16"/>
                <w:lang w:eastAsia="en-AU"/>
              </w:rPr>
              <w:fldChar w:fldCharType="end"/>
            </w:r>
          </w:p>
        </w:tc>
        <w:tc>
          <w:tcPr>
            <w:tcW w:w="2552" w:type="dxa"/>
            <w:tcBorders>
              <w:top w:val="nil"/>
            </w:tcBorders>
            <w:shd w:val="clear" w:color="auto" w:fill="auto"/>
          </w:tcPr>
          <w:p w14:paraId="00B2BC4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The aim of this research is to examine the validity and reliability of the Brazilian version of the Revised Faces Pain Scale and the Face, Legs, Activity, Cry, </w:t>
            </w:r>
            <w:proofErr w:type="spellStart"/>
            <w:r w:rsidRPr="005A76B1">
              <w:rPr>
                <w:rFonts w:cs="Times New Roman"/>
                <w:color w:val="000000"/>
                <w:szCs w:val="16"/>
                <w:lang w:eastAsia="en-AU"/>
              </w:rPr>
              <w:t>Consolability</w:t>
            </w:r>
            <w:proofErr w:type="spellEnd"/>
            <w:r w:rsidRPr="005A76B1">
              <w:rPr>
                <w:rFonts w:cs="Times New Roman"/>
                <w:color w:val="000000"/>
                <w:szCs w:val="16"/>
                <w:lang w:eastAsia="en-AU"/>
              </w:rPr>
              <w:t xml:space="preserve"> scale.</w:t>
            </w:r>
          </w:p>
          <w:p w14:paraId="63ECC148"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Prospective observational validation study</w:t>
            </w:r>
          </w:p>
          <w:p w14:paraId="57F52274" w14:textId="432B23C4"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 xml:space="preserve">Children with </w:t>
            </w:r>
            <w:proofErr w:type="spellStart"/>
            <w:r w:rsidRPr="005A76B1">
              <w:rPr>
                <w:rFonts w:cs="Times New Roman"/>
                <w:szCs w:val="16"/>
                <w:lang w:eastAsia="en-AU"/>
              </w:rPr>
              <w:t>canacer</w:t>
            </w:r>
            <w:proofErr w:type="spellEnd"/>
            <w:r w:rsidRPr="005A76B1">
              <w:rPr>
                <w:rFonts w:cs="Times New Roman"/>
                <w:szCs w:val="16"/>
                <w:lang w:eastAsia="en-AU"/>
              </w:rPr>
              <w:t xml:space="preserve"> diagnosis rated pain using FPS-R and simultaneously physician applied FLACC</w:t>
            </w:r>
          </w:p>
        </w:tc>
        <w:tc>
          <w:tcPr>
            <w:tcW w:w="2126" w:type="dxa"/>
            <w:tcBorders>
              <w:top w:val="nil"/>
            </w:tcBorders>
            <w:shd w:val="clear" w:color="auto" w:fill="auto"/>
          </w:tcPr>
          <w:p w14:paraId="3908D65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90 children aged 7 – 17 years</w:t>
            </w:r>
          </w:p>
          <w:p w14:paraId="43D121FB"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inpatient and outpatient</w:t>
            </w:r>
          </w:p>
          <w:p w14:paraId="7FC3C66B" w14:textId="77777777" w:rsidR="00AF5F09" w:rsidRDefault="00AF5F09" w:rsidP="004C20EA">
            <w:pPr>
              <w:pStyle w:val="Smalltext"/>
              <w:rPr>
                <w:rFonts w:cs="Times New Roman"/>
                <w:color w:val="000000"/>
                <w:szCs w:val="16"/>
                <w:lang w:eastAsia="en-AU"/>
              </w:rPr>
            </w:pPr>
          </w:p>
          <w:p w14:paraId="2A42EBD9"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in: Secondary to disease (oncology)</w:t>
            </w:r>
          </w:p>
          <w:p w14:paraId="6C57CF97" w14:textId="77777777" w:rsidR="00AF5F09" w:rsidRDefault="00AF5F09" w:rsidP="004C20EA">
            <w:pPr>
              <w:pStyle w:val="Smalltext"/>
              <w:rPr>
                <w:rFonts w:cs="Times New Roman"/>
                <w:color w:val="000000"/>
                <w:szCs w:val="16"/>
                <w:lang w:eastAsia="en-AU"/>
              </w:rPr>
            </w:pPr>
          </w:p>
          <w:p w14:paraId="7237A590" w14:textId="0D901A90"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 Revised Faces Pain Scale (Brazilian)</w:t>
            </w:r>
          </w:p>
        </w:tc>
        <w:tc>
          <w:tcPr>
            <w:tcW w:w="2126" w:type="dxa"/>
            <w:tcBorders>
              <w:top w:val="nil"/>
            </w:tcBorders>
            <w:shd w:val="clear" w:color="auto" w:fill="auto"/>
          </w:tcPr>
          <w:p w14:paraId="0074D0C0"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Internal consistency: </w:t>
            </w:r>
            <w:proofErr w:type="spellStart"/>
            <w:r w:rsidRPr="005A76B1">
              <w:rPr>
                <w:rFonts w:cs="Times New Roman"/>
                <w:color w:val="000000"/>
                <w:szCs w:val="16"/>
                <w:lang w:eastAsia="en-AU"/>
              </w:rPr>
              <w:t>cronbach’s</w:t>
            </w:r>
            <w:proofErr w:type="spellEnd"/>
            <w:r w:rsidRPr="005A76B1">
              <w:rPr>
                <w:rFonts w:cs="Times New Roman"/>
                <w:color w:val="000000"/>
                <w:szCs w:val="16"/>
                <w:lang w:eastAsia="en-AU"/>
              </w:rPr>
              <w:t xml:space="preserve"> α – 0.76, correlations between items ranged from 0.12 – 0.65.</w:t>
            </w:r>
          </w:p>
          <w:p w14:paraId="5BD774F4" w14:textId="69F3ACC9" w:rsidR="00132405" w:rsidRPr="005A76B1" w:rsidRDefault="00132405" w:rsidP="004C20EA">
            <w:pPr>
              <w:pStyle w:val="Smalltext"/>
              <w:rPr>
                <w:rFonts w:cs="Times New Roman"/>
                <w:color w:val="000000"/>
                <w:szCs w:val="16"/>
                <w:lang w:eastAsia="en-AU"/>
              </w:rPr>
            </w:pPr>
            <w:r>
              <w:rPr>
                <w:rFonts w:cs="Times New Roman"/>
                <w:color w:val="000000"/>
                <w:szCs w:val="16"/>
                <w:lang w:eastAsia="en-AU"/>
              </w:rPr>
              <w:t>COSMIN - fair</w:t>
            </w:r>
          </w:p>
        </w:tc>
        <w:tc>
          <w:tcPr>
            <w:tcW w:w="2126" w:type="dxa"/>
            <w:tcBorders>
              <w:top w:val="nil"/>
            </w:tcBorders>
            <w:shd w:val="clear" w:color="auto" w:fill="auto"/>
          </w:tcPr>
          <w:p w14:paraId="638223DF" w14:textId="1CD65A4A" w:rsidR="004C20EA" w:rsidRPr="005A76B1" w:rsidRDefault="00B435F6" w:rsidP="004C20EA">
            <w:pPr>
              <w:pStyle w:val="Smalltext"/>
              <w:rPr>
                <w:rFonts w:cs="Times New Roman"/>
                <w:color w:val="000000"/>
                <w:szCs w:val="16"/>
                <w:lang w:eastAsia="en-AU"/>
              </w:rPr>
            </w:pPr>
            <w:r>
              <w:rPr>
                <w:rFonts w:cs="Times New Roman"/>
                <w:color w:val="000000"/>
                <w:szCs w:val="16"/>
                <w:lang w:eastAsia="en-AU"/>
              </w:rPr>
              <w:t>Criterion (c</w:t>
            </w:r>
            <w:r w:rsidR="004C20EA" w:rsidRPr="005A76B1">
              <w:rPr>
                <w:rFonts w:cs="Times New Roman"/>
                <w:color w:val="000000"/>
                <w:szCs w:val="16"/>
                <w:lang w:eastAsia="en-AU"/>
              </w:rPr>
              <w:t>oncurrent</w:t>
            </w:r>
            <w:r>
              <w:rPr>
                <w:rFonts w:cs="Times New Roman"/>
                <w:color w:val="000000"/>
                <w:szCs w:val="16"/>
                <w:lang w:eastAsia="en-AU"/>
              </w:rPr>
              <w:t>)</w:t>
            </w:r>
            <w:r w:rsidR="004C20EA" w:rsidRPr="005A76B1">
              <w:rPr>
                <w:rFonts w:cs="Times New Roman"/>
                <w:color w:val="000000"/>
                <w:szCs w:val="16"/>
                <w:lang w:eastAsia="en-AU"/>
              </w:rPr>
              <w:t xml:space="preserve">: Spearman’s correlation between FLACC and FPS-R = 0.74. </w:t>
            </w:r>
          </w:p>
          <w:p w14:paraId="1740DAA3" w14:textId="46D8F89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Mean FPS-R score 1.74 (SD 2.43), mean FLACC score = 0.78 (SD 1.44)</w:t>
            </w:r>
          </w:p>
          <w:p w14:paraId="4438872E" w14:textId="47A6BDF0" w:rsidR="00132405" w:rsidRPr="005A76B1" w:rsidRDefault="00132405" w:rsidP="004C20EA">
            <w:pPr>
              <w:pStyle w:val="Smalltext"/>
              <w:rPr>
                <w:rFonts w:cs="Times New Roman"/>
                <w:color w:val="000000"/>
                <w:szCs w:val="16"/>
                <w:lang w:eastAsia="en-AU"/>
              </w:rPr>
            </w:pPr>
            <w:r>
              <w:rPr>
                <w:rFonts w:cs="Times New Roman"/>
                <w:color w:val="000000"/>
                <w:szCs w:val="16"/>
                <w:lang w:eastAsia="en-AU"/>
              </w:rPr>
              <w:t>COSMIN - good</w:t>
            </w:r>
          </w:p>
          <w:p w14:paraId="73AEA75A" w14:textId="152C6743" w:rsidR="004C20EA" w:rsidRPr="005A76B1" w:rsidRDefault="004C20EA" w:rsidP="004C20EA">
            <w:pPr>
              <w:pStyle w:val="Smalltext"/>
              <w:rPr>
                <w:rFonts w:cs="Times New Roman"/>
                <w:color w:val="000000"/>
                <w:szCs w:val="16"/>
                <w:lang w:eastAsia="en-AU"/>
              </w:rPr>
            </w:pPr>
          </w:p>
        </w:tc>
        <w:tc>
          <w:tcPr>
            <w:tcW w:w="1985" w:type="dxa"/>
            <w:tcBorders>
              <w:top w:val="nil"/>
            </w:tcBorders>
            <w:shd w:val="clear" w:color="auto" w:fill="auto"/>
          </w:tcPr>
          <w:p w14:paraId="0E572B6C" w14:textId="0CC583D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assessed</w:t>
            </w:r>
          </w:p>
        </w:tc>
        <w:tc>
          <w:tcPr>
            <w:tcW w:w="2268" w:type="dxa"/>
            <w:tcBorders>
              <w:top w:val="nil"/>
            </w:tcBorders>
            <w:shd w:val="clear" w:color="auto" w:fill="auto"/>
          </w:tcPr>
          <w:p w14:paraId="41298E4C" w14:textId="77777777" w:rsidR="004C20EA" w:rsidRPr="005A76B1" w:rsidRDefault="004C20EA" w:rsidP="004C20EA">
            <w:pPr>
              <w:pStyle w:val="Smalltext"/>
              <w:rPr>
                <w:rFonts w:cs="Times New Roman"/>
                <w:szCs w:val="16"/>
                <w:lang w:eastAsia="en-AU"/>
              </w:rPr>
            </w:pPr>
          </w:p>
        </w:tc>
      </w:tr>
      <w:tr w:rsidR="004C20EA" w:rsidRPr="005A76B1" w14:paraId="74078176" w14:textId="77777777" w:rsidTr="000A20DE">
        <w:trPr>
          <w:trHeight w:val="1181"/>
        </w:trPr>
        <w:tc>
          <w:tcPr>
            <w:tcW w:w="1149" w:type="dxa"/>
            <w:tcBorders>
              <w:top w:val="nil"/>
            </w:tcBorders>
            <w:shd w:val="clear" w:color="auto" w:fill="auto"/>
          </w:tcPr>
          <w:p w14:paraId="2F48D09B" w14:textId="634EEA5E" w:rsidR="004C20EA" w:rsidRPr="005A76B1" w:rsidRDefault="00AF5F09" w:rsidP="00F728A6">
            <w:pPr>
              <w:pStyle w:val="Smalltext"/>
              <w:rPr>
                <w:rFonts w:cs="Times New Roman"/>
                <w:szCs w:val="16"/>
                <w:lang w:eastAsia="en-AU"/>
              </w:rPr>
            </w:pPr>
            <w:r>
              <w:rPr>
                <w:rFonts w:cs="Times New Roman"/>
                <w:szCs w:val="16"/>
                <w:lang w:eastAsia="en-AU"/>
              </w:rPr>
              <w:t xml:space="preserve">Gomez et al, 2013 </w:t>
            </w:r>
            <w:r w:rsidR="00F728A6">
              <w:rPr>
                <w:rFonts w:cs="Times New Roman"/>
                <w:szCs w:val="16"/>
                <w:lang w:eastAsia="en-AU"/>
              </w:rPr>
              <w:fldChar w:fldCharType="begin">
                <w:fldData xml:space="preserve">PEVuZE5vdGU+PENpdGU+PEF1dGhvcj5Hb21lejwvQXV0aG9yPjxZZWFyPjIwMTM8L1llYXI+PFJl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Hb21lejwvQXV0aG9yPjxZZWFyPjIwMTM8L1llYXI+PFJl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F728A6">
              <w:rPr>
                <w:rFonts w:cs="Times New Roman"/>
                <w:szCs w:val="16"/>
                <w:lang w:eastAsia="en-AU"/>
              </w:rPr>
            </w:r>
            <w:r w:rsidR="00F728A6">
              <w:rPr>
                <w:rFonts w:cs="Times New Roman"/>
                <w:szCs w:val="16"/>
                <w:lang w:eastAsia="en-AU"/>
              </w:rPr>
              <w:fldChar w:fldCharType="separate"/>
            </w:r>
            <w:r w:rsidR="00F728A6">
              <w:rPr>
                <w:rFonts w:cs="Times New Roman"/>
                <w:noProof/>
                <w:szCs w:val="16"/>
                <w:lang w:eastAsia="en-AU"/>
              </w:rPr>
              <w:t>[</w:t>
            </w:r>
            <w:hyperlink w:anchor="_ENREF_8" w:tooltip="Gomez, 2013 #8815" w:history="1">
              <w:r w:rsidR="00F728A6">
                <w:rPr>
                  <w:rFonts w:cs="Times New Roman"/>
                  <w:noProof/>
                  <w:szCs w:val="16"/>
                  <w:lang w:eastAsia="en-AU"/>
                </w:rPr>
                <w:t>8</w:t>
              </w:r>
            </w:hyperlink>
            <w:r w:rsidR="00F728A6">
              <w:rPr>
                <w:rFonts w:cs="Times New Roman"/>
                <w:noProof/>
                <w:szCs w:val="16"/>
                <w:lang w:eastAsia="en-AU"/>
              </w:rPr>
              <w:t>]</w:t>
            </w:r>
            <w:r w:rsidR="00F728A6">
              <w:rPr>
                <w:rFonts w:cs="Times New Roman"/>
                <w:szCs w:val="16"/>
                <w:lang w:eastAsia="en-AU"/>
              </w:rPr>
              <w:fldChar w:fldCharType="end"/>
            </w:r>
          </w:p>
        </w:tc>
        <w:tc>
          <w:tcPr>
            <w:tcW w:w="2552" w:type="dxa"/>
            <w:tcBorders>
              <w:top w:val="nil"/>
            </w:tcBorders>
            <w:shd w:val="clear" w:color="auto" w:fill="auto"/>
          </w:tcPr>
          <w:p w14:paraId="629F6F3B"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establish 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xml:space="preserve"> and </w:t>
            </w:r>
            <w:proofErr w:type="spellStart"/>
            <w:r w:rsidRPr="005A76B1">
              <w:rPr>
                <w:rFonts w:cs="Times New Roman"/>
                <w:color w:val="000000"/>
                <w:szCs w:val="16"/>
                <w:lang w:eastAsia="en-AU"/>
              </w:rPr>
              <w:t>intrarater</w:t>
            </w:r>
            <w:proofErr w:type="spellEnd"/>
            <w:r w:rsidRPr="005A76B1">
              <w:rPr>
                <w:rFonts w:cs="Times New Roman"/>
                <w:color w:val="000000"/>
                <w:szCs w:val="16"/>
                <w:lang w:eastAsia="en-AU"/>
              </w:rPr>
              <w:t xml:space="preserve"> agreement of the FLACC scale in toddlers during immunization.</w:t>
            </w:r>
          </w:p>
          <w:p w14:paraId="197B276B"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Observational </w:t>
            </w:r>
            <w:proofErr w:type="spellStart"/>
            <w:r w:rsidRPr="005A76B1">
              <w:rPr>
                <w:rFonts w:cs="Times New Roman"/>
                <w:szCs w:val="16"/>
                <w:lang w:eastAsia="en-AU"/>
              </w:rPr>
              <w:t>valiation</w:t>
            </w:r>
            <w:proofErr w:type="spellEnd"/>
            <w:r w:rsidRPr="005A76B1">
              <w:rPr>
                <w:rFonts w:cs="Times New Roman"/>
                <w:szCs w:val="16"/>
                <w:lang w:eastAsia="en-AU"/>
              </w:rPr>
              <w:t xml:space="preserve"> study</w:t>
            </w:r>
          </w:p>
          <w:p w14:paraId="613D95DE" w14:textId="3ECC948E"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 xml:space="preserve">Children videotaped during immunisation procedure (Two </w:t>
            </w:r>
            <w:proofErr w:type="spellStart"/>
            <w:r w:rsidRPr="005A76B1">
              <w:rPr>
                <w:rFonts w:cs="Times New Roman"/>
                <w:szCs w:val="16"/>
                <w:lang w:eastAsia="en-AU"/>
              </w:rPr>
              <w:t>raters</w:t>
            </w:r>
            <w:proofErr w:type="spellEnd"/>
            <w:r w:rsidRPr="005A76B1">
              <w:rPr>
                <w:rFonts w:cs="Times New Roman"/>
                <w:szCs w:val="16"/>
                <w:lang w:eastAsia="en-AU"/>
              </w:rPr>
              <w:t xml:space="preserve"> scored video segments in random order and one set of </w:t>
            </w:r>
            <w:proofErr w:type="spellStart"/>
            <w:r w:rsidRPr="005A76B1">
              <w:rPr>
                <w:rFonts w:cs="Times New Roman"/>
                <w:szCs w:val="16"/>
                <w:lang w:eastAsia="en-AU"/>
              </w:rPr>
              <w:t>raters</w:t>
            </w:r>
            <w:proofErr w:type="spellEnd"/>
            <w:r w:rsidRPr="005A76B1">
              <w:rPr>
                <w:rFonts w:cs="Times New Roman"/>
                <w:szCs w:val="16"/>
                <w:lang w:eastAsia="en-AU"/>
              </w:rPr>
              <w:t xml:space="preserve"> rescored video segments 3 weeks later). FLACC scored at 4 time points, prior to immunisation, during insertion of needle and 15 and 30 seconds following completion of immunisation</w:t>
            </w:r>
          </w:p>
        </w:tc>
        <w:tc>
          <w:tcPr>
            <w:tcW w:w="2126" w:type="dxa"/>
            <w:tcBorders>
              <w:top w:val="nil"/>
            </w:tcBorders>
            <w:shd w:val="clear" w:color="auto" w:fill="auto"/>
          </w:tcPr>
          <w:p w14:paraId="3FF37CE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30 children aged 12 – 18 months</w:t>
            </w:r>
          </w:p>
          <w:p w14:paraId="7B0AD3A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Immunisation drop in service</w:t>
            </w:r>
          </w:p>
          <w:p w14:paraId="1290E343"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in: Procedural (immunisation)</w:t>
            </w:r>
          </w:p>
          <w:p w14:paraId="7F694B45" w14:textId="3DA4A744"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w:t>
            </w:r>
          </w:p>
          <w:p w14:paraId="12AB4868" w14:textId="05799ED0"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Reference: not applicable</w:t>
            </w:r>
          </w:p>
        </w:tc>
        <w:tc>
          <w:tcPr>
            <w:tcW w:w="2126" w:type="dxa"/>
            <w:tcBorders>
              <w:top w:val="nil"/>
            </w:tcBorders>
            <w:shd w:val="clear" w:color="auto" w:fill="auto"/>
          </w:tcPr>
          <w:p w14:paraId="68A5791A" w14:textId="51310B8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tra-</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ICC were 0.88 at baseline, 0.97 at insertion of first needle, and 0.80 &amp; 0.81 at 15 s and 30 s following the final injection, respectively.</w:t>
            </w:r>
          </w:p>
          <w:p w14:paraId="62D16BF0"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ICC were 0.40 at baseline, 0.95 at insertion of first needle, and 0.81 and 0.78 at 15 s and 30 s following the final injection, respectively.</w:t>
            </w:r>
          </w:p>
          <w:p w14:paraId="500580B1" w14:textId="45E7C3ED" w:rsidR="00132405" w:rsidRPr="005A76B1" w:rsidRDefault="00132405" w:rsidP="004C20EA">
            <w:pPr>
              <w:pStyle w:val="Smalltext"/>
              <w:rPr>
                <w:rFonts w:cs="Times New Roman"/>
                <w:color w:val="000000"/>
                <w:szCs w:val="16"/>
                <w:lang w:eastAsia="en-AU"/>
              </w:rPr>
            </w:pPr>
            <w:r>
              <w:rPr>
                <w:rFonts w:cs="Times New Roman"/>
                <w:color w:val="000000"/>
                <w:szCs w:val="16"/>
                <w:lang w:eastAsia="en-AU"/>
              </w:rPr>
              <w:t>COSMIN - good</w:t>
            </w:r>
          </w:p>
        </w:tc>
        <w:tc>
          <w:tcPr>
            <w:tcW w:w="2126" w:type="dxa"/>
            <w:tcBorders>
              <w:top w:val="nil"/>
            </w:tcBorders>
            <w:shd w:val="clear" w:color="auto" w:fill="auto"/>
          </w:tcPr>
          <w:p w14:paraId="7E26E801" w14:textId="139FC6D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assessed</w:t>
            </w:r>
          </w:p>
        </w:tc>
        <w:tc>
          <w:tcPr>
            <w:tcW w:w="1985" w:type="dxa"/>
            <w:tcBorders>
              <w:top w:val="nil"/>
            </w:tcBorders>
            <w:shd w:val="clear" w:color="auto" w:fill="auto"/>
          </w:tcPr>
          <w:p w14:paraId="359F692C" w14:textId="11A721A2"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assessed</w:t>
            </w:r>
          </w:p>
        </w:tc>
        <w:tc>
          <w:tcPr>
            <w:tcW w:w="2268" w:type="dxa"/>
            <w:tcBorders>
              <w:top w:val="nil"/>
            </w:tcBorders>
            <w:shd w:val="clear" w:color="auto" w:fill="auto"/>
          </w:tcPr>
          <w:p w14:paraId="25FEBE3D" w14:textId="0DA11C4E" w:rsidR="004C20EA" w:rsidRPr="005A76B1" w:rsidRDefault="004C20EA" w:rsidP="004C20EA">
            <w:pPr>
              <w:pStyle w:val="Smalltext"/>
              <w:rPr>
                <w:rFonts w:cs="Times New Roman"/>
                <w:szCs w:val="16"/>
                <w:lang w:eastAsia="en-AU"/>
              </w:rPr>
            </w:pPr>
            <w:proofErr w:type="spellStart"/>
            <w:r w:rsidRPr="005A76B1">
              <w:rPr>
                <w:rFonts w:cs="Times New Roman"/>
                <w:szCs w:val="16"/>
                <w:lang w:eastAsia="en-AU"/>
              </w:rPr>
              <w:t>Raters</w:t>
            </w:r>
            <w:proofErr w:type="spellEnd"/>
            <w:r w:rsidRPr="005A76B1">
              <w:rPr>
                <w:rFonts w:cs="Times New Roman"/>
                <w:szCs w:val="16"/>
                <w:lang w:eastAsia="en-AU"/>
              </w:rPr>
              <w:t xml:space="preserve"> blinded to each other and time delay and random order of presentation of video segments designed to reduce memory of segments for second application of FLACC for intra-</w:t>
            </w:r>
            <w:proofErr w:type="spellStart"/>
            <w:r w:rsidRPr="005A76B1">
              <w:rPr>
                <w:rFonts w:cs="Times New Roman"/>
                <w:szCs w:val="16"/>
                <w:lang w:eastAsia="en-AU"/>
              </w:rPr>
              <w:t>rater</w:t>
            </w:r>
            <w:proofErr w:type="spellEnd"/>
            <w:r w:rsidRPr="005A76B1">
              <w:rPr>
                <w:rFonts w:cs="Times New Roman"/>
                <w:szCs w:val="16"/>
                <w:lang w:eastAsia="en-AU"/>
              </w:rPr>
              <w:t xml:space="preserve"> reliability.</w:t>
            </w:r>
          </w:p>
          <w:p w14:paraId="3F928BBC" w14:textId="5B26EEC4" w:rsidR="004C20EA" w:rsidRPr="005A76B1" w:rsidRDefault="004C20EA" w:rsidP="00AF5F09">
            <w:pPr>
              <w:pStyle w:val="Smalltext"/>
              <w:rPr>
                <w:rFonts w:cs="Times New Roman"/>
                <w:szCs w:val="16"/>
                <w:lang w:eastAsia="en-AU"/>
              </w:rPr>
            </w:pPr>
            <w:r w:rsidRPr="005A76B1">
              <w:rPr>
                <w:rFonts w:cs="Times New Roman"/>
                <w:szCs w:val="16"/>
                <w:lang w:eastAsia="en-AU"/>
              </w:rPr>
              <w:t>Able to view video segment multiple times before scoring</w:t>
            </w:r>
            <w:r w:rsidR="00AF5F09">
              <w:rPr>
                <w:rFonts w:cs="Times New Roman"/>
                <w:szCs w:val="16"/>
                <w:lang w:eastAsia="en-AU"/>
              </w:rPr>
              <w:t xml:space="preserve"> - </w:t>
            </w:r>
            <w:r w:rsidRPr="005A76B1">
              <w:rPr>
                <w:rFonts w:cs="Times New Roman"/>
                <w:szCs w:val="16"/>
                <w:lang w:eastAsia="en-AU"/>
              </w:rPr>
              <w:t>may alter reliability results</w:t>
            </w:r>
            <w:r w:rsidR="00AF5F09">
              <w:rPr>
                <w:rFonts w:cs="Times New Roman"/>
                <w:szCs w:val="16"/>
                <w:lang w:eastAsia="en-AU"/>
              </w:rPr>
              <w:t xml:space="preserve"> impacting on capacity to generalise to practice</w:t>
            </w:r>
          </w:p>
        </w:tc>
      </w:tr>
      <w:tr w:rsidR="004C20EA" w:rsidRPr="005A76B1" w14:paraId="59AFCC1F" w14:textId="77777777" w:rsidTr="000A20DE">
        <w:trPr>
          <w:trHeight w:val="1181"/>
        </w:trPr>
        <w:tc>
          <w:tcPr>
            <w:tcW w:w="1149" w:type="dxa"/>
            <w:tcBorders>
              <w:top w:val="nil"/>
            </w:tcBorders>
            <w:shd w:val="clear" w:color="auto" w:fill="auto"/>
          </w:tcPr>
          <w:p w14:paraId="60ADFDF0" w14:textId="17469A66" w:rsidR="004C20EA" w:rsidRPr="005A76B1" w:rsidRDefault="00132405" w:rsidP="00F728A6">
            <w:pPr>
              <w:pStyle w:val="Smalltext"/>
              <w:rPr>
                <w:rFonts w:cs="Times New Roman"/>
                <w:szCs w:val="16"/>
                <w:lang w:eastAsia="en-AU"/>
              </w:rPr>
            </w:pPr>
            <w:r>
              <w:rPr>
                <w:rFonts w:cs="Times New Roman"/>
                <w:szCs w:val="16"/>
                <w:lang w:eastAsia="en-AU"/>
              </w:rPr>
              <w:t xml:space="preserve">Johansson et al, 2009 </w:t>
            </w:r>
            <w:r w:rsidR="004C20EA" w:rsidRPr="005A76B1">
              <w:rPr>
                <w:rFonts w:cs="Times New Roman"/>
                <w:szCs w:val="16"/>
                <w:lang w:eastAsia="en-AU"/>
              </w:rPr>
              <w:fldChar w:fldCharType="begin">
                <w:fldData xml:space="preserve">PEVuZE5vdGU+PENpdGU+PEF1dGhvcj5Kb2hhbnNzb248L0F1dGhvcj48WWVhcj4yMDA5PC9ZZWFy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Kb2hhbnNzb248L0F1dGhvcj48WWVhcj4yMDA5PC9ZZWFy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10" w:tooltip="Johansson, 2009 #1770" w:history="1">
              <w:r w:rsidR="00F728A6">
                <w:rPr>
                  <w:rFonts w:cs="Times New Roman"/>
                  <w:noProof/>
                  <w:szCs w:val="16"/>
                  <w:lang w:eastAsia="en-AU"/>
                </w:rPr>
                <w:t>10</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tcBorders>
              <w:top w:val="nil"/>
            </w:tcBorders>
            <w:shd w:val="clear" w:color="auto" w:fill="auto"/>
            <w:hideMark/>
          </w:tcPr>
          <w:p w14:paraId="2A78812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To evaluate the concurrent validity and reliability of Swedish versions of the behavioural COMFORT and a modified version of the FLACC scale for assessment of pain and sedation in intubated and ventilated children and to evaluate the </w:t>
            </w:r>
            <w:r w:rsidRPr="005A76B1">
              <w:rPr>
                <w:rFonts w:cs="Times New Roman"/>
                <w:color w:val="000000"/>
                <w:szCs w:val="16"/>
                <w:lang w:eastAsia="en-AU"/>
              </w:rPr>
              <w:lastRenderedPageBreak/>
              <w:t>construct validity of the FLACC scale for assessment of pain.</w:t>
            </w:r>
          </w:p>
          <w:p w14:paraId="6C008824"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Prospective observational study</w:t>
            </w:r>
          </w:p>
          <w:p w14:paraId="6B73C363"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6 nurses trained to use scales, piloted to establish acceptable agreement</w:t>
            </w:r>
          </w:p>
          <w:p w14:paraId="531BA5F9" w14:textId="0D14E05F"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40 children - 2 out of the 6 nurses applied both scales in random order at random times of day and 2 bedside nurses assessed using </w:t>
            </w:r>
            <w:proofErr w:type="spellStart"/>
            <w:r w:rsidRPr="005A76B1">
              <w:rPr>
                <w:rFonts w:cs="Times New Roman"/>
                <w:szCs w:val="16"/>
                <w:lang w:eastAsia="en-AU"/>
              </w:rPr>
              <w:t>VASobs</w:t>
            </w:r>
            <w:proofErr w:type="spellEnd"/>
            <w:r w:rsidRPr="005A76B1">
              <w:rPr>
                <w:rFonts w:cs="Times New Roman"/>
                <w:szCs w:val="16"/>
                <w:lang w:eastAsia="en-AU"/>
              </w:rPr>
              <w:t xml:space="preserve"> &amp; NIS score </w:t>
            </w:r>
          </w:p>
          <w:p w14:paraId="66BB28C8"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Another 20 children – 1 nurse assessed FLACC scores before and after analgesic. </w:t>
            </w:r>
          </w:p>
          <w:p w14:paraId="16BF6119" w14:textId="051A8BDE"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Scales translated into Swedish using forwards and backwards method</w:t>
            </w:r>
          </w:p>
        </w:tc>
        <w:tc>
          <w:tcPr>
            <w:tcW w:w="2126" w:type="dxa"/>
            <w:tcBorders>
              <w:top w:val="nil"/>
            </w:tcBorders>
            <w:shd w:val="clear" w:color="auto" w:fill="auto"/>
          </w:tcPr>
          <w:p w14:paraId="46FCB255" w14:textId="74F04D10"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40 children  aged 0 – 108 months (median 4 months) resulting in 119 paired observations</w:t>
            </w:r>
          </w:p>
          <w:p w14:paraId="675244D6" w14:textId="77777777" w:rsidR="004C20EA" w:rsidRPr="005A76B1" w:rsidRDefault="004C20EA" w:rsidP="004C20EA">
            <w:pPr>
              <w:pStyle w:val="Smalltext"/>
              <w:rPr>
                <w:rFonts w:cs="Times New Roman"/>
                <w:color w:val="000000"/>
                <w:szCs w:val="16"/>
                <w:lang w:eastAsia="en-AU"/>
              </w:rPr>
            </w:pPr>
          </w:p>
          <w:p w14:paraId="5A27BD67"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20 additional children aged 1 – 13 months (median 4months) </w:t>
            </w:r>
          </w:p>
          <w:p w14:paraId="41C953A0" w14:textId="77777777" w:rsidR="004C20EA" w:rsidRPr="005A76B1" w:rsidRDefault="004C20EA" w:rsidP="004C20EA">
            <w:pPr>
              <w:pStyle w:val="Smalltext"/>
              <w:rPr>
                <w:rFonts w:cs="Times New Roman"/>
                <w:color w:val="000000"/>
                <w:szCs w:val="16"/>
                <w:lang w:eastAsia="en-AU"/>
              </w:rPr>
            </w:pPr>
          </w:p>
          <w:p w14:paraId="4199F55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PICU</w:t>
            </w:r>
          </w:p>
          <w:p w14:paraId="4A657A59" w14:textId="0945EB0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weden</w:t>
            </w:r>
          </w:p>
          <w:p w14:paraId="42F22B9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in: Postoperative (cardiac)</w:t>
            </w:r>
          </w:p>
          <w:p w14:paraId="522A640D" w14:textId="1D64E4F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 (modified item - cry, Swedish), COMFORT scale (Swedish)</w:t>
            </w:r>
          </w:p>
          <w:p w14:paraId="639A01DB" w14:textId="77777777" w:rsidR="004C20EA" w:rsidRPr="005A76B1" w:rsidRDefault="004C20EA" w:rsidP="004C20EA">
            <w:pPr>
              <w:pStyle w:val="Smalltext"/>
              <w:rPr>
                <w:rFonts w:cs="Times New Roman"/>
                <w:color w:val="000000"/>
                <w:szCs w:val="16"/>
                <w:lang w:eastAsia="en-AU"/>
              </w:rPr>
            </w:pPr>
          </w:p>
          <w:p w14:paraId="32137236" w14:textId="3F4D290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w:t>
            </w:r>
            <w:proofErr w:type="spellStart"/>
            <w:r w:rsidRPr="005A76B1">
              <w:rPr>
                <w:rFonts w:cs="Times New Roman"/>
                <w:color w:val="000000"/>
                <w:szCs w:val="16"/>
                <w:lang w:eastAsia="en-AU"/>
              </w:rPr>
              <w:t>VASobs</w:t>
            </w:r>
            <w:proofErr w:type="spellEnd"/>
            <w:r w:rsidRPr="005A76B1">
              <w:rPr>
                <w:rFonts w:cs="Times New Roman"/>
                <w:color w:val="000000"/>
                <w:szCs w:val="16"/>
                <w:lang w:eastAsia="en-AU"/>
              </w:rPr>
              <w:t>, Nurse interpretation  of Sedation (NIS)</w:t>
            </w:r>
          </w:p>
        </w:tc>
        <w:tc>
          <w:tcPr>
            <w:tcW w:w="2126" w:type="dxa"/>
            <w:tcBorders>
              <w:top w:val="nil"/>
            </w:tcBorders>
            <w:shd w:val="clear" w:color="auto" w:fill="auto"/>
          </w:tcPr>
          <w:p w14:paraId="487E22B6" w14:textId="41396D7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weighted kappa scores for FLACC scores 0.63 (95% CI 0.53–0.72) and COMFORT-B scores 0.71 (95% CI = CI 0.65–0.77)</w:t>
            </w:r>
          </w:p>
          <w:p w14:paraId="195D649F"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Weighted kappa for individual items for FLACC </w:t>
            </w:r>
            <w:r w:rsidRPr="005A76B1">
              <w:rPr>
                <w:rFonts w:cs="Times New Roman"/>
                <w:color w:val="000000"/>
                <w:szCs w:val="16"/>
                <w:lang w:eastAsia="en-AU"/>
              </w:rPr>
              <w:lastRenderedPageBreak/>
              <w:t>varied from 0.51 (activity) – 0.61 (face).</w:t>
            </w:r>
          </w:p>
          <w:p w14:paraId="2A066B46" w14:textId="05627531" w:rsidR="008577C9" w:rsidRPr="005A76B1" w:rsidRDefault="008577C9" w:rsidP="004C20EA">
            <w:pPr>
              <w:pStyle w:val="Smalltext"/>
              <w:rPr>
                <w:rFonts w:cs="Times New Roman"/>
                <w:color w:val="000000"/>
                <w:szCs w:val="16"/>
                <w:lang w:eastAsia="en-AU"/>
              </w:rPr>
            </w:pPr>
            <w:r>
              <w:rPr>
                <w:rFonts w:cs="Times New Roman"/>
                <w:color w:val="000000"/>
                <w:szCs w:val="16"/>
                <w:lang w:eastAsia="en-AU"/>
              </w:rPr>
              <w:t xml:space="preserve">COSMIN – good </w:t>
            </w:r>
          </w:p>
        </w:tc>
        <w:tc>
          <w:tcPr>
            <w:tcW w:w="2126" w:type="dxa"/>
            <w:tcBorders>
              <w:top w:val="nil"/>
            </w:tcBorders>
            <w:shd w:val="clear" w:color="auto" w:fill="auto"/>
            <w:hideMark/>
          </w:tcPr>
          <w:p w14:paraId="69ED549B" w14:textId="14841B63" w:rsidR="008577C9" w:rsidRPr="005A76B1" w:rsidRDefault="00B435F6" w:rsidP="004C20EA">
            <w:pPr>
              <w:pStyle w:val="Smalltext"/>
              <w:rPr>
                <w:rFonts w:cs="Times New Roman"/>
                <w:color w:val="000000"/>
                <w:szCs w:val="16"/>
                <w:lang w:eastAsia="en-AU"/>
              </w:rPr>
            </w:pPr>
            <w:r>
              <w:rPr>
                <w:rFonts w:cs="Times New Roman"/>
                <w:color w:val="000000"/>
                <w:szCs w:val="16"/>
                <w:lang w:eastAsia="en-AU"/>
              </w:rPr>
              <w:lastRenderedPageBreak/>
              <w:t>Criterion (</w:t>
            </w:r>
            <w:r w:rsidR="008577C9">
              <w:rPr>
                <w:rFonts w:cs="Times New Roman"/>
                <w:color w:val="000000"/>
                <w:szCs w:val="16"/>
                <w:lang w:eastAsia="en-AU"/>
              </w:rPr>
              <w:t>c</w:t>
            </w:r>
            <w:r>
              <w:rPr>
                <w:rFonts w:cs="Times New Roman"/>
                <w:color w:val="000000"/>
                <w:szCs w:val="16"/>
                <w:lang w:eastAsia="en-AU"/>
              </w:rPr>
              <w:t>oncurrent</w:t>
            </w:r>
            <w:r w:rsidR="008577C9">
              <w:rPr>
                <w:rFonts w:cs="Times New Roman"/>
                <w:color w:val="000000"/>
                <w:szCs w:val="16"/>
                <w:lang w:eastAsia="en-AU"/>
              </w:rPr>
              <w:t>)</w:t>
            </w:r>
            <w:r w:rsidR="004C20EA" w:rsidRPr="005A76B1">
              <w:rPr>
                <w:rFonts w:cs="Times New Roman"/>
                <w:color w:val="000000"/>
                <w:szCs w:val="16"/>
                <w:lang w:eastAsia="en-AU"/>
              </w:rPr>
              <w:t xml:space="preserve"> – Correlations between FLACC and </w:t>
            </w:r>
            <w:proofErr w:type="spellStart"/>
            <w:r w:rsidR="004C20EA" w:rsidRPr="005A76B1">
              <w:rPr>
                <w:rFonts w:cs="Times New Roman"/>
                <w:color w:val="000000"/>
                <w:szCs w:val="16"/>
                <w:lang w:eastAsia="en-AU"/>
              </w:rPr>
              <w:t>VASobs</w:t>
            </w:r>
            <w:proofErr w:type="spellEnd"/>
            <w:r w:rsidR="004C20EA" w:rsidRPr="005A76B1">
              <w:rPr>
                <w:rFonts w:cs="Times New Roman"/>
                <w:color w:val="000000"/>
                <w:szCs w:val="16"/>
                <w:lang w:eastAsia="en-AU"/>
              </w:rPr>
              <w:t xml:space="preserve"> 0.50 (p &lt;0.05), FLACC and NIS 0.50 (p &lt;0.05)</w:t>
            </w:r>
            <w:proofErr w:type="gramStart"/>
            <w:r w:rsidR="004C20EA" w:rsidRPr="005A76B1">
              <w:rPr>
                <w:rFonts w:cs="Times New Roman"/>
                <w:color w:val="000000"/>
                <w:szCs w:val="16"/>
                <w:lang w:eastAsia="en-AU"/>
              </w:rPr>
              <w:t>,  COMFORT</w:t>
            </w:r>
            <w:proofErr w:type="gramEnd"/>
            <w:r w:rsidR="004C20EA" w:rsidRPr="005A76B1">
              <w:rPr>
                <w:rFonts w:cs="Times New Roman"/>
                <w:color w:val="000000"/>
                <w:szCs w:val="16"/>
                <w:lang w:eastAsia="en-AU"/>
              </w:rPr>
              <w:t xml:space="preserve">-B and </w:t>
            </w:r>
            <w:proofErr w:type="spellStart"/>
            <w:r w:rsidR="004C20EA" w:rsidRPr="005A76B1">
              <w:rPr>
                <w:rFonts w:cs="Times New Roman"/>
                <w:color w:val="000000"/>
                <w:szCs w:val="16"/>
                <w:lang w:eastAsia="en-AU"/>
              </w:rPr>
              <w:t>VASobs</w:t>
            </w:r>
            <w:proofErr w:type="spellEnd"/>
            <w:r w:rsidR="004C20EA" w:rsidRPr="005A76B1">
              <w:rPr>
                <w:rFonts w:cs="Times New Roman"/>
                <w:color w:val="000000"/>
                <w:szCs w:val="16"/>
                <w:lang w:eastAsia="en-AU"/>
              </w:rPr>
              <w:t xml:space="preserve">,= 0.49 (p &lt;0.05) and COMFORT-B and NIS 0.57 (p &lt;0.05) Correlation between COMFORT-B and </w:t>
            </w:r>
            <w:r w:rsidR="004C20EA" w:rsidRPr="005A76B1">
              <w:rPr>
                <w:rFonts w:cs="Times New Roman"/>
                <w:color w:val="000000"/>
                <w:szCs w:val="16"/>
                <w:lang w:eastAsia="en-AU"/>
              </w:rPr>
              <w:lastRenderedPageBreak/>
              <w:t xml:space="preserve">FLACC = 0.76 (p &lt;0.05). </w:t>
            </w:r>
            <w:r w:rsidR="008577C9">
              <w:rPr>
                <w:rFonts w:cs="Times New Roman"/>
                <w:color w:val="000000"/>
                <w:szCs w:val="16"/>
                <w:lang w:eastAsia="en-AU"/>
              </w:rPr>
              <w:t>COSMIN - poor</w:t>
            </w:r>
          </w:p>
          <w:p w14:paraId="2D369532"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Responsiveness – median FLACC score decreased from 5 to 0–2 (p &lt;0.001, Wilcoxon signed rank test) following morphine.</w:t>
            </w:r>
          </w:p>
          <w:p w14:paraId="75D61CAA" w14:textId="22066214" w:rsidR="008577C9" w:rsidRPr="005A76B1" w:rsidRDefault="008577C9" w:rsidP="004C20EA">
            <w:pPr>
              <w:pStyle w:val="Smalltext"/>
              <w:rPr>
                <w:rFonts w:cs="Times New Roman"/>
                <w:color w:val="000000"/>
                <w:szCs w:val="16"/>
                <w:lang w:eastAsia="en-AU"/>
              </w:rPr>
            </w:pPr>
            <w:r>
              <w:rPr>
                <w:rFonts w:cs="Times New Roman"/>
                <w:color w:val="000000"/>
                <w:szCs w:val="16"/>
                <w:lang w:eastAsia="en-AU"/>
              </w:rPr>
              <w:t>COSMIN - poor</w:t>
            </w:r>
          </w:p>
        </w:tc>
        <w:tc>
          <w:tcPr>
            <w:tcW w:w="1985" w:type="dxa"/>
            <w:tcBorders>
              <w:top w:val="nil"/>
            </w:tcBorders>
            <w:shd w:val="clear" w:color="auto" w:fill="auto"/>
            <w:hideMark/>
          </w:tcPr>
          <w:p w14:paraId="32169DA5" w14:textId="021083A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 xml:space="preserve">Utility: median FLACC score for </w:t>
            </w:r>
            <w:proofErr w:type="spellStart"/>
            <w:r w:rsidRPr="005A76B1">
              <w:rPr>
                <w:rFonts w:cs="Times New Roman"/>
                <w:color w:val="000000"/>
                <w:szCs w:val="16"/>
                <w:lang w:eastAsia="en-AU"/>
              </w:rPr>
              <w:t>VASos</w:t>
            </w:r>
            <w:proofErr w:type="spellEnd"/>
            <w:r w:rsidRPr="005A76B1">
              <w:rPr>
                <w:rFonts w:cs="Times New Roman"/>
                <w:color w:val="000000"/>
                <w:szCs w:val="16"/>
                <w:lang w:eastAsia="en-AU"/>
              </w:rPr>
              <w:t xml:space="preserve"> &lt;3 = 0.5 (0 – 10) and </w:t>
            </w:r>
            <w:proofErr w:type="spellStart"/>
            <w:r w:rsidRPr="005A76B1">
              <w:rPr>
                <w:rFonts w:cs="Times New Roman"/>
                <w:color w:val="000000"/>
                <w:szCs w:val="16"/>
                <w:lang w:eastAsia="en-AU"/>
              </w:rPr>
              <w:t>VASobs</w:t>
            </w:r>
            <w:proofErr w:type="spellEnd"/>
            <w:r w:rsidRPr="005A76B1">
              <w:rPr>
                <w:rFonts w:cs="Times New Roman"/>
                <w:color w:val="000000"/>
                <w:szCs w:val="16"/>
                <w:lang w:eastAsia="en-AU"/>
              </w:rPr>
              <w:t xml:space="preserve">&gt;3 = 3.5 (0-8) and median COMFORT-B scores </w:t>
            </w:r>
            <w:proofErr w:type="spellStart"/>
            <w:r w:rsidRPr="005A76B1">
              <w:rPr>
                <w:rFonts w:cs="Times New Roman"/>
                <w:color w:val="000000"/>
                <w:szCs w:val="16"/>
                <w:lang w:eastAsia="en-AU"/>
              </w:rPr>
              <w:t>VASos</w:t>
            </w:r>
            <w:proofErr w:type="spellEnd"/>
            <w:r w:rsidRPr="005A76B1">
              <w:rPr>
                <w:rFonts w:cs="Times New Roman"/>
                <w:color w:val="000000"/>
                <w:szCs w:val="16"/>
                <w:lang w:eastAsia="en-AU"/>
              </w:rPr>
              <w:t xml:space="preserve"> &lt;3 = 12 (6 - 21) and </w:t>
            </w:r>
            <w:proofErr w:type="spellStart"/>
            <w:r w:rsidRPr="005A76B1">
              <w:rPr>
                <w:rFonts w:cs="Times New Roman"/>
                <w:color w:val="000000"/>
                <w:szCs w:val="16"/>
                <w:lang w:eastAsia="en-AU"/>
              </w:rPr>
              <w:t>VASobs</w:t>
            </w:r>
            <w:proofErr w:type="spellEnd"/>
            <w:r w:rsidRPr="005A76B1">
              <w:rPr>
                <w:rFonts w:cs="Times New Roman"/>
                <w:color w:val="000000"/>
                <w:szCs w:val="16"/>
                <w:lang w:eastAsia="en-AU"/>
              </w:rPr>
              <w:t>&gt;3 = 17 (11-</w:t>
            </w:r>
            <w:r w:rsidRPr="005A76B1">
              <w:rPr>
                <w:rFonts w:cs="Times New Roman"/>
                <w:color w:val="000000"/>
                <w:szCs w:val="16"/>
                <w:lang w:eastAsia="en-AU"/>
              </w:rPr>
              <w:lastRenderedPageBreak/>
              <w:t>23) (</w:t>
            </w:r>
            <w:proofErr w:type="spellStart"/>
            <w:r w:rsidRPr="005A76B1">
              <w:rPr>
                <w:rFonts w:cs="Times New Roman"/>
                <w:color w:val="000000"/>
                <w:szCs w:val="16"/>
                <w:lang w:eastAsia="en-AU"/>
              </w:rPr>
              <w:t>Kruskal</w:t>
            </w:r>
            <w:proofErr w:type="spellEnd"/>
            <w:r w:rsidRPr="005A76B1">
              <w:rPr>
                <w:rFonts w:cs="Times New Roman"/>
                <w:color w:val="000000"/>
                <w:szCs w:val="16"/>
                <w:lang w:eastAsia="en-AU"/>
              </w:rPr>
              <w:t>-Wallis, p &lt;0.01).</w:t>
            </w:r>
          </w:p>
          <w:p w14:paraId="28AA8E6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FLACC scores for three levels of sedation were 0 (0–3</w:t>
            </w:r>
            <w:proofErr w:type="gramStart"/>
            <w:r w:rsidRPr="005A76B1">
              <w:rPr>
                <w:rFonts w:cs="Times New Roman"/>
                <w:color w:val="000000"/>
                <w:szCs w:val="16"/>
                <w:lang w:eastAsia="en-AU"/>
              </w:rPr>
              <w:t>)  =</w:t>
            </w:r>
            <w:proofErr w:type="gramEnd"/>
            <w:r w:rsidRPr="005A76B1">
              <w:rPr>
                <w:rFonts w:cs="Times New Roman"/>
                <w:color w:val="000000"/>
                <w:szCs w:val="16"/>
                <w:lang w:eastAsia="en-AU"/>
              </w:rPr>
              <w:t xml:space="preserve"> ‘</w:t>
            </w:r>
            <w:proofErr w:type="spellStart"/>
            <w:r w:rsidRPr="005A76B1">
              <w:rPr>
                <w:rFonts w:cs="Times New Roman"/>
                <w:color w:val="000000"/>
                <w:szCs w:val="16"/>
                <w:lang w:eastAsia="en-AU"/>
              </w:rPr>
              <w:t>oversedated</w:t>
            </w:r>
            <w:proofErr w:type="spellEnd"/>
            <w:r w:rsidRPr="005A76B1">
              <w:rPr>
                <w:rFonts w:cs="Times New Roman"/>
                <w:color w:val="000000"/>
                <w:szCs w:val="16"/>
                <w:lang w:eastAsia="en-AU"/>
              </w:rPr>
              <w:t>’, 0 (0–8) = ‘adequately sedated’ and 4 (0–8) = insufficiently sedated’ (</w:t>
            </w:r>
            <w:proofErr w:type="spellStart"/>
            <w:r w:rsidRPr="005A76B1">
              <w:rPr>
                <w:rFonts w:cs="Times New Roman"/>
                <w:color w:val="000000"/>
                <w:szCs w:val="16"/>
                <w:lang w:eastAsia="en-AU"/>
              </w:rPr>
              <w:t>Kruskal</w:t>
            </w:r>
            <w:proofErr w:type="spellEnd"/>
            <w:r w:rsidRPr="005A76B1">
              <w:rPr>
                <w:rFonts w:cs="Times New Roman"/>
                <w:color w:val="000000"/>
                <w:szCs w:val="16"/>
                <w:lang w:eastAsia="en-AU"/>
              </w:rPr>
              <w:t>-Wallis, p&lt;0.01). COMFORT-B scores for the 3 levels of sedation were 9 (6–15), 12 (6–21) and 16 (7–23) respectively (</w:t>
            </w:r>
            <w:proofErr w:type="spellStart"/>
            <w:r w:rsidRPr="005A76B1">
              <w:rPr>
                <w:rFonts w:cs="Times New Roman"/>
                <w:color w:val="000000"/>
                <w:szCs w:val="16"/>
                <w:lang w:eastAsia="en-AU"/>
              </w:rPr>
              <w:t>Kruskal</w:t>
            </w:r>
            <w:proofErr w:type="spellEnd"/>
            <w:r w:rsidRPr="005A76B1">
              <w:rPr>
                <w:rFonts w:cs="Times New Roman"/>
                <w:color w:val="000000"/>
                <w:szCs w:val="16"/>
                <w:lang w:eastAsia="en-AU"/>
              </w:rPr>
              <w:t xml:space="preserve">-Wallis, p &lt;0.001). </w:t>
            </w:r>
          </w:p>
        </w:tc>
        <w:tc>
          <w:tcPr>
            <w:tcW w:w="2268" w:type="dxa"/>
            <w:tcBorders>
              <w:top w:val="nil"/>
            </w:tcBorders>
            <w:shd w:val="clear" w:color="auto" w:fill="auto"/>
          </w:tcPr>
          <w:p w14:paraId="32258F29" w14:textId="23B3960B" w:rsidR="004C20EA" w:rsidRPr="005A76B1" w:rsidRDefault="004C20EA" w:rsidP="004C20EA">
            <w:pPr>
              <w:pStyle w:val="Smalltext"/>
              <w:rPr>
                <w:rFonts w:cs="Times New Roman"/>
                <w:szCs w:val="16"/>
              </w:rPr>
            </w:pPr>
            <w:proofErr w:type="spellStart"/>
            <w:r w:rsidRPr="005A76B1">
              <w:rPr>
                <w:rFonts w:cs="Times New Roman"/>
                <w:szCs w:val="16"/>
                <w:lang w:eastAsia="en-AU"/>
              </w:rPr>
              <w:lastRenderedPageBreak/>
              <w:t>VASobs</w:t>
            </w:r>
            <w:proofErr w:type="spellEnd"/>
            <w:r w:rsidRPr="005A76B1">
              <w:rPr>
                <w:rFonts w:cs="Times New Roman"/>
                <w:szCs w:val="16"/>
                <w:lang w:eastAsia="en-AU"/>
              </w:rPr>
              <w:t xml:space="preserve"> used as reference scale. However, </w:t>
            </w:r>
            <w:r w:rsidRPr="005A76B1">
              <w:rPr>
                <w:rFonts w:cs="Times New Roman"/>
                <w:szCs w:val="16"/>
              </w:rPr>
              <w:t xml:space="preserve">Van </w:t>
            </w:r>
            <w:proofErr w:type="spellStart"/>
            <w:r w:rsidRPr="005A76B1">
              <w:rPr>
                <w:rFonts w:cs="Times New Roman"/>
                <w:szCs w:val="16"/>
              </w:rPr>
              <w:t>Dijk</w:t>
            </w:r>
            <w:proofErr w:type="spellEnd"/>
            <w:r w:rsidRPr="005A76B1">
              <w:rPr>
                <w:rFonts w:cs="Times New Roman"/>
                <w:szCs w:val="16"/>
              </w:rPr>
              <w:t xml:space="preserve">, 2002 – cites correlation with </w:t>
            </w:r>
            <w:proofErr w:type="spellStart"/>
            <w:r w:rsidRPr="005A76B1">
              <w:rPr>
                <w:rFonts w:cs="Times New Roman"/>
                <w:szCs w:val="16"/>
              </w:rPr>
              <w:t>self report</w:t>
            </w:r>
            <w:proofErr w:type="spellEnd"/>
            <w:r w:rsidRPr="005A76B1">
              <w:rPr>
                <w:rFonts w:cs="Times New Roman"/>
                <w:szCs w:val="16"/>
              </w:rPr>
              <w:t xml:space="preserve"> - 0.23 - .83. Therefore questionable choice for reference scale </w:t>
            </w:r>
          </w:p>
          <w:p w14:paraId="2CD7B15C" w14:textId="64EAF66E" w:rsidR="00B435F6" w:rsidRDefault="00B435F6" w:rsidP="004C20EA">
            <w:pPr>
              <w:pStyle w:val="Smalltext"/>
              <w:rPr>
                <w:rFonts w:cs="Times New Roman"/>
                <w:color w:val="000000"/>
                <w:szCs w:val="16"/>
                <w:lang w:eastAsia="en-AU"/>
              </w:rPr>
            </w:pPr>
            <w:r>
              <w:rPr>
                <w:rFonts w:cs="Times New Roman"/>
                <w:color w:val="000000"/>
                <w:szCs w:val="16"/>
                <w:lang w:eastAsia="en-AU"/>
              </w:rPr>
              <w:t xml:space="preserve">Correlations reported as </w:t>
            </w:r>
            <w:proofErr w:type="spellStart"/>
            <w:r w:rsidR="000F1FFE">
              <w:rPr>
                <w:rFonts w:cs="Times New Roman"/>
                <w:color w:val="000000"/>
                <w:szCs w:val="16"/>
                <w:lang w:eastAsia="en-AU"/>
              </w:rPr>
              <w:t>criterion</w:t>
            </w:r>
            <w:r>
              <w:rPr>
                <w:rFonts w:cs="Times New Roman"/>
                <w:color w:val="000000"/>
                <w:szCs w:val="16"/>
                <w:lang w:eastAsia="en-AU"/>
              </w:rPr>
              <w:t>validity</w:t>
            </w:r>
            <w:proofErr w:type="spellEnd"/>
            <w:r>
              <w:rPr>
                <w:rFonts w:cs="Times New Roman"/>
                <w:color w:val="000000"/>
                <w:szCs w:val="16"/>
                <w:lang w:eastAsia="en-AU"/>
              </w:rPr>
              <w:t xml:space="preserve"> - observational </w:t>
            </w:r>
            <w:r>
              <w:rPr>
                <w:rFonts w:cs="Times New Roman"/>
                <w:color w:val="000000"/>
                <w:szCs w:val="16"/>
                <w:lang w:eastAsia="en-AU"/>
              </w:rPr>
              <w:lastRenderedPageBreak/>
              <w:t>scale used as reference</w:t>
            </w:r>
            <w:r w:rsidR="00D73252">
              <w:rPr>
                <w:rFonts w:cs="Times New Roman"/>
                <w:color w:val="000000"/>
                <w:szCs w:val="16"/>
                <w:lang w:eastAsia="en-AU"/>
              </w:rPr>
              <w:t xml:space="preserve"> –</w:t>
            </w:r>
            <w:r w:rsidR="000F1FFE">
              <w:rPr>
                <w:rFonts w:cs="Times New Roman"/>
                <w:color w:val="000000"/>
                <w:szCs w:val="16"/>
                <w:lang w:eastAsia="en-AU"/>
              </w:rPr>
              <w:t xml:space="preserve"> not a gold standard</w:t>
            </w:r>
          </w:p>
          <w:p w14:paraId="65F1E2E5"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cale modified for use in intubated critically ill children – therefore cry altered to ‘cry face or moaning’ – no content validation attempted</w:t>
            </w:r>
          </w:p>
          <w:p w14:paraId="0B9A649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Reliability for FLACC slightly less than shown in other studies – may be result of modifications (reliability not lowest for ‘cry’)</w:t>
            </w:r>
          </w:p>
          <w:p w14:paraId="3D113F2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Only 7 patients with </w:t>
            </w:r>
            <w:proofErr w:type="spellStart"/>
            <w:r w:rsidRPr="005A76B1">
              <w:rPr>
                <w:rFonts w:cs="Times New Roman"/>
                <w:color w:val="000000"/>
                <w:szCs w:val="16"/>
                <w:lang w:eastAsia="en-AU"/>
              </w:rPr>
              <w:t>VASobs</w:t>
            </w:r>
            <w:proofErr w:type="spellEnd"/>
            <w:r w:rsidRPr="005A76B1">
              <w:rPr>
                <w:rFonts w:cs="Times New Roman"/>
                <w:color w:val="000000"/>
                <w:szCs w:val="16"/>
                <w:lang w:eastAsia="en-AU"/>
              </w:rPr>
              <w:t xml:space="preserve">&gt;3 therefore data supports reliability &amp; validity in lower pain states </w:t>
            </w:r>
            <w:proofErr w:type="spellStart"/>
            <w:r w:rsidRPr="005A76B1">
              <w:rPr>
                <w:rFonts w:cs="Times New Roman"/>
                <w:color w:val="000000"/>
                <w:szCs w:val="16"/>
                <w:lang w:eastAsia="en-AU"/>
              </w:rPr>
              <w:t>only.x</w:t>
            </w:r>
            <w:proofErr w:type="spellEnd"/>
          </w:p>
        </w:tc>
      </w:tr>
      <w:tr w:rsidR="004C20EA" w:rsidRPr="005A76B1" w14:paraId="25A6A80F" w14:textId="77777777" w:rsidTr="000A20DE">
        <w:trPr>
          <w:trHeight w:val="189"/>
        </w:trPr>
        <w:tc>
          <w:tcPr>
            <w:tcW w:w="1149" w:type="dxa"/>
            <w:shd w:val="clear" w:color="auto" w:fill="auto"/>
          </w:tcPr>
          <w:p w14:paraId="4836BA1F" w14:textId="600D5912" w:rsidR="004C20EA" w:rsidRPr="005A76B1" w:rsidRDefault="00132405" w:rsidP="00F728A6">
            <w:pPr>
              <w:pStyle w:val="Smalltext"/>
              <w:rPr>
                <w:rFonts w:cs="Times New Roman"/>
                <w:szCs w:val="16"/>
                <w:lang w:eastAsia="en-AU"/>
              </w:rPr>
            </w:pPr>
            <w:proofErr w:type="spellStart"/>
            <w:r>
              <w:rPr>
                <w:rFonts w:cs="Times New Roman"/>
                <w:szCs w:val="16"/>
                <w:lang w:eastAsia="en-AU"/>
              </w:rPr>
              <w:lastRenderedPageBreak/>
              <w:t>Malviya</w:t>
            </w:r>
            <w:proofErr w:type="spellEnd"/>
            <w:r>
              <w:rPr>
                <w:rFonts w:cs="Times New Roman"/>
                <w:szCs w:val="16"/>
                <w:lang w:eastAsia="en-AU"/>
              </w:rPr>
              <w:t xml:space="preserve"> et al, 2006 </w:t>
            </w:r>
            <w:r w:rsidR="004C20EA" w:rsidRPr="005A76B1">
              <w:rPr>
                <w:rFonts w:cs="Times New Roman"/>
                <w:szCs w:val="16"/>
                <w:lang w:eastAsia="en-AU"/>
              </w:rPr>
              <w:fldChar w:fldCharType="begin">
                <w:fldData xml:space="preserve">PEVuZE5vdGU+PENpdGU+PEF1dGhvcj5NYWx2aXlhPC9BdXRob3I+PFllYXI+MjAwNjwvWWVhcj48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NYWx2aXlhPC9BdXRob3I+PFllYXI+MjAwNjwvWWVhcj48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11" w:tooltip="Malviya, 2006 #1747" w:history="1">
              <w:r w:rsidR="00F728A6">
                <w:rPr>
                  <w:rFonts w:cs="Times New Roman"/>
                  <w:noProof/>
                  <w:szCs w:val="16"/>
                  <w:lang w:eastAsia="en-AU"/>
                </w:rPr>
                <w:t>11</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shd w:val="clear" w:color="auto" w:fill="auto"/>
            <w:hideMark/>
          </w:tcPr>
          <w:p w14:paraId="61319730" w14:textId="77777777" w:rsidR="004C20EA" w:rsidRPr="005A76B1" w:rsidRDefault="004C20EA" w:rsidP="004C20EA">
            <w:pPr>
              <w:pStyle w:val="Smalltext"/>
              <w:rPr>
                <w:rFonts w:cs="Times New Roman"/>
                <w:szCs w:val="16"/>
              </w:rPr>
            </w:pPr>
            <w:r w:rsidRPr="005A76B1">
              <w:rPr>
                <w:rFonts w:cs="Times New Roman"/>
                <w:szCs w:val="16"/>
              </w:rPr>
              <w:t>To revise the FLACC tool to include behaviours more specific to children with cognitive impairment (CI) and evaluate the reliability and validity of the revised FLACC (modified descriptors) for assessment of pain in children with CI</w:t>
            </w:r>
          </w:p>
          <w:p w14:paraId="4681F8DC"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Observational repeated measures comparison study</w:t>
            </w:r>
          </w:p>
          <w:p w14:paraId="0334E365"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Scale revision using behaviours common to children with CI (literature) &amp; those seen in children with CI videoed following surgery. Content validated by experts. Parents individualised  scale</w:t>
            </w:r>
          </w:p>
          <w:p w14:paraId="1F045A82"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FLACC (2 nurses), parental (</w:t>
            </w:r>
            <w:proofErr w:type="spellStart"/>
            <w:r w:rsidRPr="005A76B1">
              <w:rPr>
                <w:rFonts w:cs="Times New Roman"/>
                <w:szCs w:val="16"/>
                <w:lang w:eastAsia="en-AU"/>
              </w:rPr>
              <w:t>VASobs</w:t>
            </w:r>
            <w:proofErr w:type="spellEnd"/>
            <w:r w:rsidRPr="005A76B1">
              <w:rPr>
                <w:rFonts w:cs="Times New Roman"/>
                <w:szCs w:val="16"/>
                <w:lang w:eastAsia="en-AU"/>
              </w:rPr>
              <w:t xml:space="preserve">) and child’s self-reported </w:t>
            </w:r>
            <w:r w:rsidRPr="005A76B1">
              <w:rPr>
                <w:rFonts w:cs="Times New Roman"/>
                <w:szCs w:val="16"/>
                <w:lang w:eastAsia="en-AU"/>
              </w:rPr>
              <w:lastRenderedPageBreak/>
              <w:t xml:space="preserve">pain scores recorded independently post-op before &amp; after analgesic. </w:t>
            </w:r>
          </w:p>
          <w:p w14:paraId="2BEC230F" w14:textId="74389A2C" w:rsidR="004C20EA" w:rsidRPr="005A76B1" w:rsidRDefault="004C20EA" w:rsidP="004C20EA">
            <w:pPr>
              <w:pStyle w:val="Smalltext"/>
              <w:rPr>
                <w:rFonts w:cs="Times New Roman"/>
                <w:szCs w:val="16"/>
              </w:rPr>
            </w:pPr>
            <w:r w:rsidRPr="005A76B1">
              <w:rPr>
                <w:rFonts w:cs="Times New Roman"/>
                <w:szCs w:val="16"/>
                <w:lang w:eastAsia="en-AU"/>
              </w:rPr>
              <w:t xml:space="preserve">Randomly ordered vi </w:t>
            </w:r>
            <w:proofErr w:type="spellStart"/>
            <w:r w:rsidRPr="005A76B1">
              <w:rPr>
                <w:rFonts w:cs="Times New Roman"/>
                <w:szCs w:val="16"/>
                <w:lang w:eastAsia="en-AU"/>
              </w:rPr>
              <w:t>deotaped</w:t>
            </w:r>
            <w:proofErr w:type="spellEnd"/>
            <w:r w:rsidRPr="005A76B1">
              <w:rPr>
                <w:rFonts w:cs="Times New Roman"/>
                <w:szCs w:val="16"/>
                <w:lang w:eastAsia="en-AU"/>
              </w:rPr>
              <w:t xml:space="preserve"> segments scored independently by 4 nurses blinded to treatment using FLACC &amp; NAPI. 2 nurses assigned scores to 20 randomly selected segments 3-4 weeks later.</w:t>
            </w:r>
          </w:p>
        </w:tc>
        <w:tc>
          <w:tcPr>
            <w:tcW w:w="2126" w:type="dxa"/>
            <w:shd w:val="clear" w:color="auto" w:fill="auto"/>
            <w:hideMark/>
          </w:tcPr>
          <w:p w14:paraId="1D09CD3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52 cognitively impaired children aged 4 – 19 years  provided 80 observations</w:t>
            </w:r>
          </w:p>
          <w:p w14:paraId="1C129DD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recovery and ward</w:t>
            </w:r>
          </w:p>
          <w:p w14:paraId="4F82F050" w14:textId="77777777" w:rsidR="004C20EA" w:rsidRPr="005A76B1" w:rsidRDefault="004C20EA" w:rsidP="004C20EA">
            <w:pPr>
              <w:pStyle w:val="Smalltext"/>
              <w:rPr>
                <w:rFonts w:cs="Times New Roman"/>
                <w:szCs w:val="16"/>
              </w:rPr>
            </w:pPr>
            <w:r w:rsidRPr="005A76B1">
              <w:rPr>
                <w:rFonts w:cs="Times New Roman"/>
                <w:color w:val="000000"/>
                <w:szCs w:val="16"/>
                <w:lang w:eastAsia="en-AU"/>
              </w:rPr>
              <w:t>Pain: Post-operative</w:t>
            </w:r>
            <w:r w:rsidRPr="005A76B1">
              <w:rPr>
                <w:rFonts w:cs="Times New Roman"/>
                <w:szCs w:val="16"/>
              </w:rPr>
              <w:t xml:space="preserve"> </w:t>
            </w:r>
          </w:p>
          <w:p w14:paraId="64C3894D" w14:textId="6D4A1642" w:rsidR="004C20EA" w:rsidRPr="005A76B1" w:rsidRDefault="004C20EA" w:rsidP="004C20EA">
            <w:pPr>
              <w:pStyle w:val="Smalltext"/>
              <w:rPr>
                <w:rFonts w:cs="Times New Roman"/>
                <w:szCs w:val="16"/>
              </w:rPr>
            </w:pPr>
            <w:r w:rsidRPr="005A76B1">
              <w:rPr>
                <w:rFonts w:cs="Times New Roman"/>
                <w:szCs w:val="16"/>
              </w:rPr>
              <w:t xml:space="preserve">Index: </w:t>
            </w:r>
            <w:proofErr w:type="spellStart"/>
            <w:r w:rsidRPr="005A76B1">
              <w:rPr>
                <w:rFonts w:cs="Times New Roman"/>
                <w:szCs w:val="16"/>
              </w:rPr>
              <w:t>FLACCr</w:t>
            </w:r>
            <w:proofErr w:type="spellEnd"/>
            <w:r w:rsidRPr="005A76B1">
              <w:rPr>
                <w:rFonts w:cs="Times New Roman"/>
                <w:szCs w:val="16"/>
              </w:rPr>
              <w:t xml:space="preserve"> (modified descriptors)</w:t>
            </w:r>
          </w:p>
          <w:p w14:paraId="113EC376" w14:textId="3C772E35" w:rsidR="004C20EA" w:rsidRPr="005A76B1" w:rsidRDefault="004C20EA" w:rsidP="004C20EA">
            <w:pPr>
              <w:pStyle w:val="Smalltext"/>
              <w:rPr>
                <w:rFonts w:cs="Times New Roman"/>
                <w:color w:val="000000"/>
                <w:szCs w:val="16"/>
                <w:lang w:eastAsia="en-AU"/>
              </w:rPr>
            </w:pPr>
            <w:r w:rsidRPr="005A76B1">
              <w:rPr>
                <w:rFonts w:cs="Times New Roman"/>
                <w:szCs w:val="16"/>
              </w:rPr>
              <w:t xml:space="preserve">Reference: </w:t>
            </w:r>
            <w:proofErr w:type="spellStart"/>
            <w:r w:rsidRPr="005A76B1">
              <w:rPr>
                <w:rFonts w:cs="Times New Roman"/>
                <w:szCs w:val="16"/>
              </w:rPr>
              <w:t>VASobs</w:t>
            </w:r>
            <w:proofErr w:type="spellEnd"/>
          </w:p>
        </w:tc>
        <w:tc>
          <w:tcPr>
            <w:tcW w:w="2126" w:type="dxa"/>
            <w:shd w:val="clear" w:color="auto" w:fill="auto"/>
          </w:tcPr>
          <w:p w14:paraId="2FDD44B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ICC = 0.75 (activity) – 0.87 (cry) and total score - 0.9 (CI: 0.87 - 0.92) p&lt; 0.001 and kappa scores 0.44 (legs) – 0.57 (face) total score 0.5.</w:t>
            </w:r>
          </w:p>
          <w:p w14:paraId="2A5E7B5E" w14:textId="77777777" w:rsidR="004C20EA" w:rsidRDefault="004C20EA" w:rsidP="004C20EA">
            <w:pPr>
              <w:pStyle w:val="Smalltext"/>
              <w:rPr>
                <w:rFonts w:cs="Times New Roman"/>
                <w:color w:val="000000"/>
                <w:szCs w:val="16"/>
                <w:lang w:eastAsia="en-AU"/>
              </w:rPr>
            </w:pPr>
            <w:r w:rsidRPr="005A76B1">
              <w:rPr>
                <w:rFonts w:cs="Times New Roman"/>
                <w:szCs w:val="16"/>
              </w:rPr>
              <w:t>Intra-</w:t>
            </w:r>
            <w:proofErr w:type="spellStart"/>
            <w:r w:rsidRPr="005A76B1">
              <w:rPr>
                <w:rFonts w:cs="Times New Roman"/>
                <w:szCs w:val="16"/>
              </w:rPr>
              <w:t>rater</w:t>
            </w:r>
            <w:proofErr w:type="spellEnd"/>
            <w:r w:rsidRPr="005A76B1">
              <w:rPr>
                <w:rFonts w:cs="Times New Roman"/>
                <w:szCs w:val="16"/>
              </w:rPr>
              <w:t>: ICC = 0.97 (CI: 0.92 – 0.99</w:t>
            </w:r>
            <w:r w:rsidRPr="005A76B1">
              <w:rPr>
                <w:rFonts w:cs="Times New Roman"/>
                <w:color w:val="000000"/>
                <w:szCs w:val="16"/>
                <w:lang w:eastAsia="en-AU"/>
              </w:rPr>
              <w:t>)</w:t>
            </w:r>
          </w:p>
          <w:p w14:paraId="56A2A2FB" w14:textId="3E37220B" w:rsidR="0083732F" w:rsidRPr="005A76B1" w:rsidRDefault="0083732F" w:rsidP="004C20EA">
            <w:pPr>
              <w:pStyle w:val="Smalltext"/>
              <w:rPr>
                <w:rFonts w:cs="Times New Roman"/>
                <w:color w:val="000000"/>
                <w:szCs w:val="16"/>
                <w:lang w:eastAsia="en-AU"/>
              </w:rPr>
            </w:pPr>
            <w:r>
              <w:rPr>
                <w:rFonts w:cs="Times New Roman"/>
                <w:color w:val="000000"/>
                <w:szCs w:val="16"/>
                <w:lang w:eastAsia="en-AU"/>
              </w:rPr>
              <w:t>COSMIN - good</w:t>
            </w:r>
          </w:p>
        </w:tc>
        <w:tc>
          <w:tcPr>
            <w:tcW w:w="2126" w:type="dxa"/>
            <w:shd w:val="clear" w:color="auto" w:fill="auto"/>
            <w:hideMark/>
          </w:tcPr>
          <w:p w14:paraId="38536A59" w14:textId="225C7055" w:rsidR="004C20EA" w:rsidRPr="005A76B1" w:rsidRDefault="0083732F" w:rsidP="004C20EA">
            <w:pPr>
              <w:pStyle w:val="Smalltext"/>
              <w:rPr>
                <w:rFonts w:cs="Times New Roman"/>
                <w:color w:val="000000"/>
                <w:szCs w:val="16"/>
                <w:lang w:eastAsia="en-AU"/>
              </w:rPr>
            </w:pPr>
            <w:r>
              <w:rPr>
                <w:rFonts w:cs="Times New Roman"/>
                <w:color w:val="000000"/>
                <w:szCs w:val="16"/>
                <w:lang w:eastAsia="en-AU"/>
              </w:rPr>
              <w:t>Content (</w:t>
            </w:r>
            <w:r w:rsidR="004C20EA" w:rsidRPr="005A76B1">
              <w:rPr>
                <w:rFonts w:cs="Times New Roman"/>
                <w:color w:val="000000"/>
                <w:szCs w:val="16"/>
                <w:lang w:eastAsia="en-AU"/>
              </w:rPr>
              <w:t>Face</w:t>
            </w:r>
            <w:r>
              <w:rPr>
                <w:rFonts w:cs="Times New Roman"/>
                <w:color w:val="000000"/>
                <w:szCs w:val="16"/>
                <w:lang w:eastAsia="en-AU"/>
              </w:rPr>
              <w:t>)</w:t>
            </w:r>
            <w:r w:rsidR="004C20EA" w:rsidRPr="005A76B1">
              <w:rPr>
                <w:rFonts w:cs="Times New Roman"/>
                <w:color w:val="000000"/>
                <w:szCs w:val="16"/>
                <w:lang w:eastAsia="en-AU"/>
              </w:rPr>
              <w:t xml:space="preserve"> – confirmed by expert physicians and advanced practice nurses</w:t>
            </w:r>
          </w:p>
          <w:p w14:paraId="7323B923" w14:textId="15C88ABA" w:rsidR="004C20EA" w:rsidRDefault="0083732F" w:rsidP="004C20EA">
            <w:pPr>
              <w:pStyle w:val="Smalltext"/>
              <w:rPr>
                <w:rFonts w:cs="Times New Roman"/>
                <w:color w:val="000000"/>
                <w:szCs w:val="16"/>
                <w:lang w:eastAsia="en-AU"/>
              </w:rPr>
            </w:pPr>
            <w:r>
              <w:rPr>
                <w:rFonts w:cs="Times New Roman"/>
                <w:color w:val="000000"/>
                <w:szCs w:val="16"/>
                <w:lang w:eastAsia="en-AU"/>
              </w:rPr>
              <w:t>Hypothesis (c</w:t>
            </w:r>
            <w:r w:rsidR="004C20EA" w:rsidRPr="005A76B1">
              <w:rPr>
                <w:rFonts w:cs="Times New Roman"/>
                <w:color w:val="000000"/>
                <w:szCs w:val="16"/>
                <w:lang w:eastAsia="en-AU"/>
              </w:rPr>
              <w:t>onvergent</w:t>
            </w:r>
            <w:r>
              <w:rPr>
                <w:rFonts w:cs="Times New Roman"/>
                <w:color w:val="000000"/>
                <w:szCs w:val="16"/>
                <w:lang w:eastAsia="en-AU"/>
              </w:rPr>
              <w:t>)</w:t>
            </w:r>
            <w:r w:rsidR="004C20EA" w:rsidRPr="005A76B1">
              <w:rPr>
                <w:rFonts w:cs="Times New Roman"/>
                <w:color w:val="000000"/>
                <w:szCs w:val="16"/>
                <w:lang w:eastAsia="en-AU"/>
              </w:rPr>
              <w:t xml:space="preserve">: Correlations between FLACC (nurse, bedside nurse and video  observer) and NAPI (video observer) = 0.78  – 0.87 p&lt;0.01, FLACC and parent </w:t>
            </w:r>
            <w:proofErr w:type="spellStart"/>
            <w:r w:rsidR="004C20EA" w:rsidRPr="005A76B1">
              <w:rPr>
                <w:rFonts w:cs="Times New Roman"/>
                <w:color w:val="000000"/>
                <w:szCs w:val="16"/>
                <w:lang w:eastAsia="en-AU"/>
              </w:rPr>
              <w:t>VASobs</w:t>
            </w:r>
            <w:proofErr w:type="spellEnd"/>
            <w:r w:rsidR="004C20EA" w:rsidRPr="005A76B1">
              <w:rPr>
                <w:rFonts w:cs="Times New Roman"/>
                <w:color w:val="000000"/>
                <w:szCs w:val="16"/>
                <w:lang w:eastAsia="en-AU"/>
              </w:rPr>
              <w:t xml:space="preserve"> = 0.65 –  0.82  p&lt;0.01, FLACC and child report – 0.67, p</w:t>
            </w:r>
            <w:r w:rsidR="00FF0D60">
              <w:rPr>
                <w:rFonts w:cs="Times New Roman"/>
                <w:color w:val="000000"/>
                <w:szCs w:val="16"/>
                <w:lang w:eastAsia="en-AU"/>
              </w:rPr>
              <w:t xml:space="preserve"> </w:t>
            </w:r>
            <w:r w:rsidR="004C20EA" w:rsidRPr="005A76B1">
              <w:rPr>
                <w:rFonts w:cs="Times New Roman"/>
                <w:color w:val="000000"/>
                <w:szCs w:val="16"/>
                <w:lang w:eastAsia="en-AU"/>
              </w:rPr>
              <w:t>=</w:t>
            </w:r>
            <w:r w:rsidR="00FF0D60">
              <w:rPr>
                <w:rFonts w:cs="Times New Roman"/>
                <w:color w:val="000000"/>
                <w:szCs w:val="16"/>
                <w:lang w:eastAsia="en-AU"/>
              </w:rPr>
              <w:t xml:space="preserve"> </w:t>
            </w:r>
            <w:r w:rsidR="004C20EA" w:rsidRPr="005A76B1">
              <w:rPr>
                <w:rFonts w:cs="Times New Roman"/>
                <w:color w:val="000000"/>
                <w:szCs w:val="16"/>
                <w:lang w:eastAsia="en-AU"/>
              </w:rPr>
              <w:t xml:space="preserve">0.051 (video observer) – 0.86, p&lt;0.01 (bedside observer) </w:t>
            </w:r>
          </w:p>
          <w:p w14:paraId="6421CD9F" w14:textId="7FDA2D7E" w:rsidR="0083732F" w:rsidRPr="005A76B1" w:rsidRDefault="0083732F" w:rsidP="004C20EA">
            <w:pPr>
              <w:pStyle w:val="Smalltext"/>
              <w:rPr>
                <w:rFonts w:cs="Times New Roman"/>
                <w:color w:val="000000"/>
                <w:szCs w:val="16"/>
                <w:lang w:eastAsia="en-AU"/>
              </w:rPr>
            </w:pPr>
            <w:r>
              <w:rPr>
                <w:rFonts w:cs="Times New Roman"/>
                <w:color w:val="000000"/>
                <w:szCs w:val="16"/>
                <w:lang w:eastAsia="en-AU"/>
              </w:rPr>
              <w:t>COSMIN - good</w:t>
            </w:r>
          </w:p>
          <w:p w14:paraId="701027B7"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sponsiveness: FLACC scores decreased following analgesic assessed by both video (6.1 ± 2.6 vs 1.9 ± 2.7; </w:t>
            </w:r>
            <w:r w:rsidRPr="005A76B1">
              <w:rPr>
                <w:rFonts w:cs="Times New Roman"/>
                <w:color w:val="000000"/>
                <w:szCs w:val="16"/>
                <w:lang w:eastAsia="en-AU"/>
              </w:rPr>
              <w:lastRenderedPageBreak/>
              <w:t>p &lt; 0.001) and bedside observers (6.1 ± 2.5 vs 2.2 ± 2.4; p &lt; 0.001) using Wilcoxon signed rank test</w:t>
            </w:r>
          </w:p>
          <w:p w14:paraId="3C8267A1" w14:textId="36D09BE1" w:rsidR="0083732F" w:rsidRPr="005A76B1" w:rsidRDefault="0083732F" w:rsidP="004C20EA">
            <w:pPr>
              <w:pStyle w:val="Smalltext"/>
              <w:rPr>
                <w:rFonts w:cs="Times New Roman"/>
                <w:color w:val="000000"/>
                <w:szCs w:val="16"/>
                <w:lang w:eastAsia="en-AU"/>
              </w:rPr>
            </w:pPr>
            <w:r>
              <w:rPr>
                <w:rFonts w:cs="Times New Roman"/>
                <w:color w:val="000000"/>
                <w:szCs w:val="16"/>
                <w:lang w:eastAsia="en-AU"/>
              </w:rPr>
              <w:t>COSMIN - poor</w:t>
            </w:r>
          </w:p>
        </w:tc>
        <w:tc>
          <w:tcPr>
            <w:tcW w:w="1985" w:type="dxa"/>
            <w:shd w:val="clear" w:color="auto" w:fill="auto"/>
            <w:hideMark/>
          </w:tcPr>
          <w:p w14:paraId="71CE6553" w14:textId="4E98426A"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Utility: FLACC scores were coded as mild (0–3), moderate (4–6) and severe (7–10) - previously defined. Reliability for clinically relevant categories. ICC = 0.83 (CI = 0.78 – 0.86 )</w:t>
            </w:r>
          </w:p>
        </w:tc>
        <w:tc>
          <w:tcPr>
            <w:tcW w:w="2268" w:type="dxa"/>
            <w:shd w:val="clear" w:color="auto" w:fill="auto"/>
          </w:tcPr>
          <w:p w14:paraId="16121931"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Methodology has overcome most study flaws likely to bias results.</w:t>
            </w:r>
          </w:p>
          <w:p w14:paraId="4F5D1FFA"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47AE9629" w14:textId="77777777" w:rsidR="005C37DC" w:rsidRPr="005A76B1" w:rsidRDefault="005C37DC" w:rsidP="005C37DC">
            <w:pPr>
              <w:pStyle w:val="Smalltext"/>
              <w:rPr>
                <w:rFonts w:cs="Times New Roman"/>
                <w:iCs/>
                <w:color w:val="000000"/>
                <w:szCs w:val="16"/>
                <w:lang w:eastAsia="en-AU"/>
              </w:rPr>
            </w:pPr>
            <w:r w:rsidRPr="005A76B1">
              <w:rPr>
                <w:rFonts w:cs="Times New Roman"/>
                <w:iCs/>
                <w:color w:val="000000"/>
                <w:szCs w:val="16"/>
                <w:lang w:eastAsia="en-AU"/>
              </w:rPr>
              <w:t>Author a member of original scale development and validation study team</w:t>
            </w:r>
          </w:p>
          <w:p w14:paraId="42A095FB" w14:textId="39492F76" w:rsidR="004C20EA" w:rsidRPr="005A76B1" w:rsidRDefault="004C20EA" w:rsidP="004C20EA">
            <w:pPr>
              <w:pStyle w:val="Smalltext"/>
              <w:rPr>
                <w:rFonts w:cs="Times New Roman"/>
                <w:color w:val="000000"/>
                <w:szCs w:val="16"/>
                <w:lang w:eastAsia="en-AU"/>
              </w:rPr>
            </w:pPr>
          </w:p>
        </w:tc>
      </w:tr>
      <w:tr w:rsidR="004C20EA" w:rsidRPr="005A76B1" w14:paraId="1DEAA81C" w14:textId="77777777" w:rsidTr="00217805">
        <w:trPr>
          <w:trHeight w:val="170"/>
        </w:trPr>
        <w:tc>
          <w:tcPr>
            <w:tcW w:w="1149" w:type="dxa"/>
            <w:tcBorders>
              <w:bottom w:val="nil"/>
            </w:tcBorders>
            <w:shd w:val="clear" w:color="auto" w:fill="auto"/>
          </w:tcPr>
          <w:p w14:paraId="031AE977" w14:textId="4DD7A8F3" w:rsidR="004C20EA" w:rsidRPr="005A76B1" w:rsidRDefault="0083732F" w:rsidP="00F728A6">
            <w:pPr>
              <w:pStyle w:val="Smalltext"/>
              <w:rPr>
                <w:rFonts w:cs="Times New Roman"/>
                <w:szCs w:val="16"/>
                <w:lang w:eastAsia="en-AU"/>
              </w:rPr>
            </w:pPr>
            <w:proofErr w:type="spellStart"/>
            <w:r>
              <w:rPr>
                <w:rFonts w:cs="Times New Roman"/>
                <w:szCs w:val="16"/>
                <w:lang w:eastAsia="en-AU"/>
              </w:rPr>
              <w:lastRenderedPageBreak/>
              <w:t>Manworren</w:t>
            </w:r>
            <w:proofErr w:type="spellEnd"/>
            <w:r>
              <w:rPr>
                <w:rFonts w:cs="Times New Roman"/>
                <w:szCs w:val="16"/>
                <w:lang w:eastAsia="en-AU"/>
              </w:rPr>
              <w:t xml:space="preserve"> et al, 2003 </w:t>
            </w:r>
            <w:r w:rsidR="004C20EA" w:rsidRPr="005A76B1">
              <w:rPr>
                <w:rFonts w:cs="Times New Roman"/>
                <w:szCs w:val="16"/>
                <w:lang w:eastAsia="en-AU"/>
              </w:rPr>
              <w:fldChar w:fldCharType="begin">
                <w:fldData xml:space="preserve">PEVuZE5vdGU+PENpdGU+PEF1dGhvcj5NYW53b3JyZW48L0F1dGhvcj48WWVhcj4yMDAzPC9ZZWFy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NYW53b3JyZW48L0F1dGhvcj48WWVhcj4yMDAzPC9ZZWFy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12" w:tooltip="Manworren, 2003 #1773" w:history="1">
              <w:r w:rsidR="00F728A6">
                <w:rPr>
                  <w:rFonts w:cs="Times New Roman"/>
                  <w:noProof/>
                  <w:szCs w:val="16"/>
                  <w:lang w:eastAsia="en-AU"/>
                </w:rPr>
                <w:t>12</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tcBorders>
              <w:bottom w:val="nil"/>
            </w:tcBorders>
            <w:shd w:val="clear" w:color="auto" w:fill="auto"/>
          </w:tcPr>
          <w:p w14:paraId="210DB920"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To validate the FLACC Pain Assessment Tool as a clinical tool for assessing pain and evaluating pain management interventions in preverbal children</w:t>
            </w:r>
          </w:p>
          <w:p w14:paraId="2683CE54"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Descriptive repeated measures comparison study</w:t>
            </w:r>
          </w:p>
          <w:p w14:paraId="5FDA95C3" w14:textId="6A9A01BF" w:rsidR="004C20EA" w:rsidRPr="005A76B1" w:rsidRDefault="004C20EA" w:rsidP="004C20EA">
            <w:pPr>
              <w:pStyle w:val="Smalltext"/>
              <w:rPr>
                <w:rFonts w:cs="Times New Roman"/>
                <w:szCs w:val="16"/>
                <w:lang w:eastAsia="en-AU"/>
              </w:rPr>
            </w:pPr>
            <w:r w:rsidRPr="005A76B1">
              <w:rPr>
                <w:rFonts w:cs="Times New Roman"/>
                <w:szCs w:val="16"/>
                <w:lang w:eastAsia="en-AU"/>
              </w:rPr>
              <w:t>Nurses assigned FLACC score when child assessed as in need of analgesic and then at regular intervals post administration of analgesic (10min, 30min and 60min)</w:t>
            </w:r>
          </w:p>
        </w:tc>
        <w:tc>
          <w:tcPr>
            <w:tcW w:w="2126" w:type="dxa"/>
            <w:tcBorders>
              <w:bottom w:val="nil"/>
            </w:tcBorders>
            <w:shd w:val="clear" w:color="auto" w:fill="auto"/>
          </w:tcPr>
          <w:p w14:paraId="5FB0565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147 children aged 1 day – 34 months (mean 1 </w:t>
            </w:r>
            <w:proofErr w:type="spellStart"/>
            <w:r w:rsidRPr="005A76B1">
              <w:rPr>
                <w:rFonts w:cs="Times New Roman"/>
                <w:color w:val="000000"/>
                <w:szCs w:val="16"/>
                <w:lang w:eastAsia="en-AU"/>
              </w:rPr>
              <w:t>yr</w:t>
            </w:r>
            <w:proofErr w:type="spellEnd"/>
            <w:r w:rsidRPr="005A76B1">
              <w:rPr>
                <w:rFonts w:cs="Times New Roman"/>
                <w:color w:val="000000"/>
                <w:szCs w:val="16"/>
                <w:lang w:eastAsia="en-AU"/>
              </w:rPr>
              <w:t xml:space="preserve">  40 days) </w:t>
            </w:r>
          </w:p>
          <w:p w14:paraId="0AEE5002" w14:textId="77777777" w:rsidR="004C20EA" w:rsidRPr="005A76B1" w:rsidRDefault="004C20EA" w:rsidP="004C20EA">
            <w:pPr>
              <w:pStyle w:val="Smalltext"/>
              <w:rPr>
                <w:rFonts w:cs="Times New Roman"/>
                <w:color w:val="000000"/>
                <w:szCs w:val="16"/>
                <w:lang w:eastAsia="en-AU"/>
              </w:rPr>
            </w:pPr>
          </w:p>
          <w:p w14:paraId="738019DD"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PACU, PICU, surgical trauma unit and haem/</w:t>
            </w:r>
            <w:proofErr w:type="spellStart"/>
            <w:r w:rsidRPr="005A76B1">
              <w:rPr>
                <w:rFonts w:cs="Times New Roman"/>
                <w:color w:val="000000"/>
                <w:szCs w:val="16"/>
                <w:lang w:eastAsia="en-AU"/>
              </w:rPr>
              <w:t>onc</w:t>
            </w:r>
            <w:proofErr w:type="spellEnd"/>
            <w:r w:rsidRPr="005A76B1">
              <w:rPr>
                <w:rFonts w:cs="Times New Roman"/>
                <w:color w:val="000000"/>
                <w:szCs w:val="16"/>
                <w:lang w:eastAsia="en-AU"/>
              </w:rPr>
              <w:t xml:space="preserve"> unit, </w:t>
            </w:r>
          </w:p>
          <w:p w14:paraId="146D3BE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in: assessed as experiencing pain by nurse (and prescribed analgesic)</w:t>
            </w:r>
          </w:p>
          <w:p w14:paraId="23866643"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Index: FLACC</w:t>
            </w:r>
          </w:p>
          <w:p w14:paraId="3D9F05AC" w14:textId="760DD1A8"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 xml:space="preserve">Reference: </w:t>
            </w:r>
            <w:proofErr w:type="spellStart"/>
            <w:r w:rsidRPr="005A76B1">
              <w:rPr>
                <w:rFonts w:cs="Times New Roman"/>
                <w:szCs w:val="16"/>
                <w:lang w:eastAsia="en-AU"/>
              </w:rPr>
              <w:t>na</w:t>
            </w:r>
            <w:proofErr w:type="spellEnd"/>
          </w:p>
          <w:p w14:paraId="18A976A5" w14:textId="77777777" w:rsidR="004C20EA" w:rsidRPr="005A76B1" w:rsidRDefault="004C20EA" w:rsidP="004C20EA">
            <w:pPr>
              <w:pStyle w:val="Smalltext"/>
              <w:rPr>
                <w:rFonts w:cs="Times New Roman"/>
                <w:color w:val="000000"/>
                <w:szCs w:val="16"/>
                <w:lang w:eastAsia="en-AU"/>
              </w:rPr>
            </w:pPr>
          </w:p>
        </w:tc>
        <w:tc>
          <w:tcPr>
            <w:tcW w:w="2126" w:type="dxa"/>
            <w:tcBorders>
              <w:bottom w:val="nil"/>
            </w:tcBorders>
            <w:shd w:val="clear" w:color="auto" w:fill="auto"/>
            <w:hideMark/>
          </w:tcPr>
          <w:p w14:paraId="0CFD2C48" w14:textId="7EE3F45E"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Established prior to commencement of study</w:t>
            </w:r>
            <w:r w:rsidR="0083732F">
              <w:rPr>
                <w:rFonts w:cs="Times New Roman"/>
                <w:color w:val="000000"/>
                <w:szCs w:val="16"/>
                <w:lang w:eastAsia="en-AU"/>
              </w:rPr>
              <w:t xml:space="preserve"> </w:t>
            </w:r>
            <w:r w:rsidRPr="005A76B1">
              <w:rPr>
                <w:rFonts w:cs="Times New Roman"/>
                <w:color w:val="000000"/>
                <w:szCs w:val="16"/>
                <w:lang w:eastAsia="en-AU"/>
              </w:rPr>
              <w:t>25 nurse participants assigned FLACC to 10 videos – average weighted kappa &gt;0.54. 19 demonstrated average weighted kappa &gt; 0.6 and included as data collectors (14 collected data)</w:t>
            </w:r>
          </w:p>
          <w:p w14:paraId="6798889E" w14:textId="77777777" w:rsidR="004C20EA" w:rsidRPr="005A76B1" w:rsidRDefault="004C20EA" w:rsidP="0083732F">
            <w:pPr>
              <w:pStyle w:val="Smalltext"/>
              <w:rPr>
                <w:rFonts w:cs="Times New Roman"/>
                <w:color w:val="000000"/>
                <w:szCs w:val="16"/>
                <w:lang w:eastAsia="en-AU"/>
              </w:rPr>
            </w:pPr>
          </w:p>
        </w:tc>
        <w:tc>
          <w:tcPr>
            <w:tcW w:w="2126" w:type="dxa"/>
            <w:tcBorders>
              <w:bottom w:val="nil"/>
            </w:tcBorders>
            <w:shd w:val="clear" w:color="auto" w:fill="auto"/>
            <w:hideMark/>
          </w:tcPr>
          <w:p w14:paraId="70B96900" w14:textId="77777777" w:rsidR="0083732F" w:rsidRDefault="004C20EA" w:rsidP="0083732F">
            <w:pPr>
              <w:pStyle w:val="Smalltext"/>
              <w:rPr>
                <w:rFonts w:cs="Times New Roman"/>
                <w:color w:val="000000"/>
                <w:szCs w:val="16"/>
                <w:lang w:eastAsia="en-AU"/>
              </w:rPr>
            </w:pPr>
            <w:r w:rsidRPr="005A76B1">
              <w:rPr>
                <w:rFonts w:cs="Times New Roman"/>
                <w:color w:val="000000"/>
                <w:szCs w:val="16"/>
                <w:lang w:eastAsia="en-AU"/>
              </w:rPr>
              <w:t xml:space="preserve">Responsiveness: FLACC scores before [7.03 (6.66 – 7.41)] and after analgesic [30min = 2.05 (1.68 – 2.43) and 60min = 0.74 (0.48 – 1.0)] significantly different (p&lt;0.001) </w:t>
            </w:r>
          </w:p>
          <w:p w14:paraId="29BA7223" w14:textId="4E168FB1" w:rsidR="0083732F" w:rsidRPr="005A76B1" w:rsidRDefault="0083732F" w:rsidP="0083732F">
            <w:pPr>
              <w:pStyle w:val="Smalltext"/>
              <w:rPr>
                <w:rFonts w:cs="Times New Roman"/>
                <w:color w:val="000000"/>
                <w:szCs w:val="16"/>
                <w:lang w:eastAsia="en-AU"/>
              </w:rPr>
            </w:pPr>
            <w:r>
              <w:rPr>
                <w:rFonts w:cs="Times New Roman"/>
                <w:color w:val="000000"/>
                <w:szCs w:val="16"/>
                <w:lang w:eastAsia="en-AU"/>
              </w:rPr>
              <w:t xml:space="preserve">COSMIN – poor </w:t>
            </w:r>
          </w:p>
          <w:p w14:paraId="61BDF3A8" w14:textId="2DA90DD1" w:rsidR="004C20EA" w:rsidRPr="005A76B1" w:rsidRDefault="004C20EA" w:rsidP="004C20EA">
            <w:pPr>
              <w:pStyle w:val="Smalltext"/>
              <w:rPr>
                <w:rFonts w:cs="Times New Roman"/>
                <w:color w:val="000000"/>
                <w:szCs w:val="16"/>
                <w:lang w:eastAsia="en-AU"/>
              </w:rPr>
            </w:pPr>
          </w:p>
        </w:tc>
        <w:tc>
          <w:tcPr>
            <w:tcW w:w="1985" w:type="dxa"/>
            <w:tcBorders>
              <w:bottom w:val="nil"/>
            </w:tcBorders>
            <w:shd w:val="clear" w:color="auto" w:fill="auto"/>
          </w:tcPr>
          <w:p w14:paraId="4F396133" w14:textId="312C4B04"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Utility: Pre-analgesic FLACC scores significantly higher for opioid group than other analgesic groups (</w:t>
            </w:r>
            <w:proofErr w:type="gramStart"/>
            <w:r w:rsidRPr="005A76B1">
              <w:rPr>
                <w:rFonts w:cs="Times New Roman"/>
                <w:color w:val="000000"/>
                <w:szCs w:val="16"/>
                <w:lang w:eastAsia="en-AU"/>
              </w:rPr>
              <w:t>F[</w:t>
            </w:r>
            <w:proofErr w:type="gramEnd"/>
            <w:r w:rsidRPr="005A76B1">
              <w:rPr>
                <w:rFonts w:cs="Times New Roman"/>
                <w:color w:val="000000"/>
                <w:szCs w:val="16"/>
                <w:lang w:eastAsia="en-AU"/>
              </w:rPr>
              <w:t>2,144]=5.55, p&lt;0.005).</w:t>
            </w:r>
          </w:p>
          <w:p w14:paraId="6752D45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No significant difference in FLACC scores post analgesic based on analgesic group. </w:t>
            </w:r>
          </w:p>
        </w:tc>
        <w:tc>
          <w:tcPr>
            <w:tcW w:w="2268" w:type="dxa"/>
            <w:tcBorders>
              <w:bottom w:val="nil"/>
            </w:tcBorders>
            <w:shd w:val="clear" w:color="auto" w:fill="auto"/>
          </w:tcPr>
          <w:p w14:paraId="6FA80BC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5 nurses did not collect data – didn’t identify patients</w:t>
            </w:r>
          </w:p>
          <w:p w14:paraId="532A21B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Authors conclude that scale is feasible ‘easy to use’ based on speed (10min) with which nurses trained to achieve &gt;0.54 </w:t>
            </w:r>
            <w:proofErr w:type="spellStart"/>
            <w:r w:rsidRPr="005A76B1">
              <w:rPr>
                <w:rFonts w:cs="Times New Roman"/>
                <w:color w:val="000000"/>
                <w:szCs w:val="16"/>
                <w:lang w:eastAsia="en-AU"/>
              </w:rPr>
              <w:t>interrater</w:t>
            </w:r>
            <w:proofErr w:type="spellEnd"/>
            <w:r w:rsidRPr="005A76B1">
              <w:rPr>
                <w:rFonts w:cs="Times New Roman"/>
                <w:color w:val="000000"/>
                <w:szCs w:val="16"/>
                <w:lang w:eastAsia="en-AU"/>
              </w:rPr>
              <w:t xml:space="preserve"> reliability.</w:t>
            </w:r>
          </w:p>
          <w:p w14:paraId="1CD7CD46" w14:textId="1DF9D599"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Eff</w:t>
            </w:r>
            <w:r w:rsidR="000F1FFE">
              <w:rPr>
                <w:rFonts w:cs="Times New Roman"/>
                <w:color w:val="000000"/>
                <w:szCs w:val="16"/>
                <w:lang w:eastAsia="en-AU"/>
              </w:rPr>
              <w:t>o</w:t>
            </w:r>
            <w:r w:rsidRPr="005A76B1">
              <w:rPr>
                <w:rFonts w:cs="Times New Roman"/>
                <w:color w:val="000000"/>
                <w:szCs w:val="16"/>
                <w:lang w:eastAsia="en-AU"/>
              </w:rPr>
              <w:t>rts made to include all pain levels</w:t>
            </w:r>
          </w:p>
        </w:tc>
      </w:tr>
      <w:tr w:rsidR="004C20EA" w:rsidRPr="005A76B1" w14:paraId="199A5714" w14:textId="77777777" w:rsidTr="000A20DE">
        <w:trPr>
          <w:trHeight w:val="472"/>
        </w:trPr>
        <w:tc>
          <w:tcPr>
            <w:tcW w:w="1149" w:type="dxa"/>
            <w:tcBorders>
              <w:top w:val="nil"/>
              <w:bottom w:val="nil"/>
            </w:tcBorders>
            <w:shd w:val="clear" w:color="auto" w:fill="auto"/>
          </w:tcPr>
          <w:p w14:paraId="2BF7A66F" w14:textId="0D48CD05" w:rsidR="004C20EA" w:rsidRPr="005A76B1" w:rsidRDefault="0083732F" w:rsidP="00F728A6">
            <w:pPr>
              <w:pStyle w:val="Smalltext"/>
              <w:rPr>
                <w:rFonts w:cs="Times New Roman"/>
                <w:szCs w:val="16"/>
                <w:lang w:eastAsia="en-AU"/>
              </w:rPr>
            </w:pPr>
            <w:r>
              <w:rPr>
                <w:rFonts w:cs="Times New Roman"/>
                <w:szCs w:val="16"/>
                <w:lang w:eastAsia="en-AU"/>
              </w:rPr>
              <w:t xml:space="preserve">Nilsson et al, 2008 </w:t>
            </w:r>
            <w:r w:rsidR="004C20EA" w:rsidRPr="005A76B1">
              <w:rPr>
                <w:rFonts w:cs="Times New Roman"/>
                <w:szCs w:val="16"/>
                <w:lang w:eastAsia="en-AU"/>
              </w:rPr>
              <w:fldChar w:fldCharType="begin">
                <w:fldData xml:space="preserve">PEVuZE5vdGU+PENpdGU+PEF1dGhvcj5OaWxzc29uPC9BdXRob3I+PFllYXI+MjAwODwvWWVhcj48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OaWxzc29uPC9BdXRob3I+PFllYXI+MjAwODwvWWVhcj48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14" w:tooltip="Nilsson, 2008 #1751" w:history="1">
              <w:r w:rsidR="00F728A6">
                <w:rPr>
                  <w:rFonts w:cs="Times New Roman"/>
                  <w:noProof/>
                  <w:szCs w:val="16"/>
                  <w:lang w:eastAsia="en-AU"/>
                </w:rPr>
                <w:t>14</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tcBorders>
              <w:top w:val="nil"/>
              <w:bottom w:val="nil"/>
            </w:tcBorders>
            <w:shd w:val="clear" w:color="auto" w:fill="auto"/>
          </w:tcPr>
          <w:p w14:paraId="12EADF42"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To evaluate the concurrent and construct validity and the </w:t>
            </w:r>
            <w:proofErr w:type="spellStart"/>
            <w:r w:rsidRPr="005A76B1">
              <w:rPr>
                <w:rFonts w:cs="Times New Roman"/>
                <w:szCs w:val="16"/>
                <w:lang w:eastAsia="en-AU"/>
              </w:rPr>
              <w:t>interrater</w:t>
            </w:r>
            <w:proofErr w:type="spellEnd"/>
            <w:r w:rsidRPr="005A76B1">
              <w:rPr>
                <w:rFonts w:cs="Times New Roman"/>
                <w:szCs w:val="16"/>
                <w:lang w:eastAsia="en-AU"/>
              </w:rPr>
              <w:t xml:space="preserve"> reliability of the Face, Legs, Activity, Cry and </w:t>
            </w:r>
            <w:proofErr w:type="spellStart"/>
            <w:r w:rsidRPr="005A76B1">
              <w:rPr>
                <w:rFonts w:cs="Times New Roman"/>
                <w:szCs w:val="16"/>
                <w:lang w:eastAsia="en-AU"/>
              </w:rPr>
              <w:t>Consolability</w:t>
            </w:r>
            <w:proofErr w:type="spellEnd"/>
            <w:r w:rsidRPr="005A76B1">
              <w:rPr>
                <w:rFonts w:cs="Times New Roman"/>
                <w:szCs w:val="16"/>
                <w:lang w:eastAsia="en-AU"/>
              </w:rPr>
              <w:t xml:space="preserve"> (FLACC) scale during procedural pain in children aged 5–16 years.</w:t>
            </w:r>
          </w:p>
          <w:p w14:paraId="5783A65D"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Repeated measures study</w:t>
            </w:r>
          </w:p>
          <w:p w14:paraId="7092313F" w14:textId="77777777" w:rsidR="004C20EA" w:rsidRPr="005A76B1" w:rsidRDefault="004C20EA" w:rsidP="004C20EA">
            <w:pPr>
              <w:pStyle w:val="Smalltext"/>
              <w:rPr>
                <w:rFonts w:cs="Times New Roman"/>
                <w:szCs w:val="16"/>
                <w:lang w:eastAsia="en-AU"/>
              </w:rPr>
            </w:pPr>
          </w:p>
          <w:p w14:paraId="33783A92"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2 observers assessed child before, during and after procedure for half sample. One assessor only for second half of sample</w:t>
            </w:r>
          </w:p>
          <w:p w14:paraId="266BB01C"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lastRenderedPageBreak/>
              <w:t>Children self-rated pain using CAS and distress using the FAS</w:t>
            </w:r>
          </w:p>
          <w:p w14:paraId="6A57E95B" w14:textId="6DFAB084" w:rsidR="004C20EA" w:rsidRPr="005A76B1" w:rsidRDefault="004C20EA" w:rsidP="004C20EA">
            <w:pPr>
              <w:pStyle w:val="Smalltext"/>
              <w:rPr>
                <w:rFonts w:cs="Times New Roman"/>
                <w:szCs w:val="16"/>
                <w:lang w:eastAsia="en-AU"/>
              </w:rPr>
            </w:pPr>
            <w:r w:rsidRPr="005A76B1">
              <w:rPr>
                <w:rFonts w:cs="Times New Roman"/>
                <w:szCs w:val="16"/>
                <w:lang w:eastAsia="en-AU"/>
              </w:rPr>
              <w:t>Scales translated into Swedish and back translated</w:t>
            </w:r>
          </w:p>
        </w:tc>
        <w:tc>
          <w:tcPr>
            <w:tcW w:w="2126" w:type="dxa"/>
            <w:tcBorders>
              <w:top w:val="nil"/>
              <w:bottom w:val="nil"/>
            </w:tcBorders>
            <w:shd w:val="clear" w:color="auto" w:fill="auto"/>
            <w:hideMark/>
          </w:tcPr>
          <w:p w14:paraId="49A04929"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 xml:space="preserve">80 children aged 5 – 16 (mean age 10.5) </w:t>
            </w:r>
          </w:p>
          <w:p w14:paraId="25238276" w14:textId="77777777" w:rsidR="004C20EA" w:rsidRPr="005A76B1" w:rsidRDefault="004C20EA" w:rsidP="004C20EA">
            <w:pPr>
              <w:pStyle w:val="Smalltext"/>
              <w:rPr>
                <w:rFonts w:cs="Times New Roman"/>
                <w:iCs/>
                <w:color w:val="000000"/>
                <w:szCs w:val="16"/>
                <w:lang w:eastAsia="en-AU"/>
              </w:rPr>
            </w:pPr>
          </w:p>
          <w:p w14:paraId="5E50B72A"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Setting: Surgical and oncology units. </w:t>
            </w:r>
          </w:p>
          <w:p w14:paraId="598FBF57"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Sweden*</w:t>
            </w:r>
          </w:p>
          <w:p w14:paraId="32DB8957" w14:textId="77777777" w:rsidR="004C20EA" w:rsidRPr="005A76B1" w:rsidRDefault="004C20EA" w:rsidP="004C20EA">
            <w:pPr>
              <w:pStyle w:val="Smalltext"/>
              <w:rPr>
                <w:rFonts w:cs="Times New Roman"/>
                <w:szCs w:val="16"/>
                <w:lang w:eastAsia="en-AU"/>
              </w:rPr>
            </w:pPr>
            <w:r w:rsidRPr="005A76B1">
              <w:rPr>
                <w:rFonts w:cs="Times New Roman"/>
                <w:iCs/>
                <w:color w:val="000000"/>
                <w:szCs w:val="16"/>
                <w:lang w:eastAsia="en-AU"/>
              </w:rPr>
              <w:t>Pain: Procedural pain (Cannula and percutaneous puncture to access subcutaneous access device)</w:t>
            </w:r>
            <w:r w:rsidRPr="005A76B1">
              <w:rPr>
                <w:rFonts w:cs="Times New Roman"/>
                <w:szCs w:val="16"/>
                <w:lang w:eastAsia="en-AU"/>
              </w:rPr>
              <w:t xml:space="preserve"> </w:t>
            </w:r>
          </w:p>
          <w:p w14:paraId="55D3CA4B" w14:textId="2B309F01" w:rsidR="004C20EA" w:rsidRPr="005A76B1" w:rsidRDefault="004C20EA" w:rsidP="004C20EA">
            <w:pPr>
              <w:pStyle w:val="Smalltext"/>
              <w:rPr>
                <w:rFonts w:cs="Times New Roman"/>
                <w:szCs w:val="16"/>
                <w:lang w:eastAsia="en-AU"/>
              </w:rPr>
            </w:pPr>
            <w:r w:rsidRPr="005A76B1">
              <w:rPr>
                <w:rFonts w:cs="Times New Roman"/>
                <w:szCs w:val="16"/>
                <w:lang w:eastAsia="en-AU"/>
              </w:rPr>
              <w:t>Index: FLACC (Swedish)</w:t>
            </w:r>
          </w:p>
          <w:p w14:paraId="7AAC5AD2" w14:textId="3904812E" w:rsidR="004C20EA" w:rsidRPr="005A76B1" w:rsidRDefault="004C20EA" w:rsidP="004C20EA">
            <w:pPr>
              <w:pStyle w:val="Smalltext"/>
              <w:rPr>
                <w:rFonts w:cs="Times New Roman"/>
                <w:iCs/>
                <w:color w:val="000000"/>
                <w:szCs w:val="16"/>
                <w:lang w:eastAsia="en-AU"/>
              </w:rPr>
            </w:pPr>
            <w:r w:rsidRPr="005A76B1">
              <w:rPr>
                <w:rFonts w:cs="Times New Roman"/>
                <w:szCs w:val="16"/>
                <w:lang w:eastAsia="en-AU"/>
              </w:rPr>
              <w:t>Reference: CAS and FAS</w:t>
            </w:r>
          </w:p>
        </w:tc>
        <w:tc>
          <w:tcPr>
            <w:tcW w:w="2126" w:type="dxa"/>
            <w:tcBorders>
              <w:top w:val="nil"/>
              <w:bottom w:val="nil"/>
            </w:tcBorders>
            <w:shd w:val="clear" w:color="auto" w:fill="auto"/>
            <w:hideMark/>
          </w:tcPr>
          <w:p w14:paraId="77C70ACF" w14:textId="77777777" w:rsidR="004C20EA" w:rsidRDefault="004C20EA" w:rsidP="004C20EA">
            <w:pPr>
              <w:pStyle w:val="Smalltext"/>
              <w:rPr>
                <w:rFonts w:cs="Times New Roman"/>
                <w:iCs/>
                <w:color w:val="000000"/>
                <w:szCs w:val="16"/>
                <w:lang w:eastAsia="en-AU"/>
              </w:rPr>
            </w:pPr>
            <w:r w:rsidRPr="005A76B1">
              <w:rPr>
                <w:rFonts w:cs="Times New Roman"/>
                <w:iCs/>
                <w:color w:val="000000"/>
                <w:szCs w:val="16"/>
                <w:lang w:eastAsia="en-AU"/>
              </w:rPr>
              <w:t>Inter-</w:t>
            </w:r>
            <w:proofErr w:type="spellStart"/>
            <w:r w:rsidRPr="005A76B1">
              <w:rPr>
                <w:rFonts w:cs="Times New Roman"/>
                <w:iCs/>
                <w:color w:val="000000"/>
                <w:szCs w:val="16"/>
                <w:lang w:eastAsia="en-AU"/>
              </w:rPr>
              <w:t>rater</w:t>
            </w:r>
            <w:proofErr w:type="spellEnd"/>
            <w:r w:rsidRPr="005A76B1">
              <w:rPr>
                <w:rFonts w:cs="Times New Roman"/>
                <w:iCs/>
                <w:color w:val="000000"/>
                <w:szCs w:val="16"/>
                <w:lang w:eastAsia="en-AU"/>
              </w:rPr>
              <w:t xml:space="preserve">: weighted kappa coefficient for total FLACC score measured during the </w:t>
            </w:r>
            <w:proofErr w:type="gramStart"/>
            <w:r w:rsidRPr="005A76B1">
              <w:rPr>
                <w:rFonts w:cs="Times New Roman"/>
                <w:iCs/>
                <w:color w:val="000000"/>
                <w:szCs w:val="16"/>
                <w:lang w:eastAsia="en-AU"/>
              </w:rPr>
              <w:t>procedure  =</w:t>
            </w:r>
            <w:proofErr w:type="gramEnd"/>
            <w:r w:rsidRPr="005A76B1">
              <w:rPr>
                <w:rFonts w:cs="Times New Roman"/>
                <w:iCs/>
                <w:color w:val="000000"/>
                <w:szCs w:val="16"/>
                <w:lang w:eastAsia="en-AU"/>
              </w:rPr>
              <w:t xml:space="preserve">  0.85 (p &lt; 0.001).</w:t>
            </w:r>
          </w:p>
          <w:p w14:paraId="412531E9" w14:textId="29F6A12F" w:rsidR="0083732F" w:rsidRPr="005A76B1" w:rsidRDefault="0083732F" w:rsidP="004C20EA">
            <w:pPr>
              <w:pStyle w:val="Smalltext"/>
              <w:rPr>
                <w:rFonts w:cs="Times New Roman"/>
                <w:iCs/>
                <w:color w:val="000000"/>
                <w:szCs w:val="16"/>
                <w:lang w:eastAsia="en-AU"/>
              </w:rPr>
            </w:pPr>
            <w:r>
              <w:rPr>
                <w:rFonts w:cs="Times New Roman"/>
                <w:iCs/>
                <w:color w:val="000000"/>
                <w:szCs w:val="16"/>
                <w:lang w:eastAsia="en-AU"/>
              </w:rPr>
              <w:t>COSMIN - fair</w:t>
            </w:r>
          </w:p>
        </w:tc>
        <w:tc>
          <w:tcPr>
            <w:tcW w:w="2126" w:type="dxa"/>
            <w:tcBorders>
              <w:top w:val="nil"/>
              <w:bottom w:val="nil"/>
            </w:tcBorders>
            <w:shd w:val="clear" w:color="auto" w:fill="auto"/>
            <w:hideMark/>
          </w:tcPr>
          <w:p w14:paraId="424D56E7" w14:textId="59C16EBD" w:rsidR="0083732F" w:rsidRPr="005A76B1" w:rsidRDefault="0083732F" w:rsidP="004C20EA">
            <w:pPr>
              <w:pStyle w:val="Smalltext"/>
              <w:rPr>
                <w:rFonts w:cs="Times New Roman"/>
                <w:iCs/>
                <w:color w:val="000000"/>
                <w:szCs w:val="16"/>
                <w:lang w:eastAsia="en-AU"/>
              </w:rPr>
            </w:pPr>
            <w:r>
              <w:rPr>
                <w:rFonts w:cs="Times New Roman"/>
                <w:iCs/>
                <w:color w:val="000000"/>
                <w:szCs w:val="16"/>
                <w:lang w:eastAsia="en-AU"/>
              </w:rPr>
              <w:t>Criterion (c</w:t>
            </w:r>
            <w:r w:rsidR="004C20EA" w:rsidRPr="005A76B1">
              <w:rPr>
                <w:rFonts w:cs="Times New Roman"/>
                <w:iCs/>
                <w:color w:val="000000"/>
                <w:szCs w:val="16"/>
                <w:lang w:eastAsia="en-AU"/>
              </w:rPr>
              <w:t>oncurrent</w:t>
            </w:r>
            <w:r>
              <w:rPr>
                <w:rFonts w:cs="Times New Roman"/>
                <w:iCs/>
                <w:color w:val="000000"/>
                <w:szCs w:val="16"/>
                <w:lang w:eastAsia="en-AU"/>
              </w:rPr>
              <w:t>)</w:t>
            </w:r>
            <w:r w:rsidR="004C20EA" w:rsidRPr="005A76B1">
              <w:rPr>
                <w:rFonts w:cs="Times New Roman"/>
                <w:iCs/>
                <w:color w:val="000000"/>
                <w:szCs w:val="16"/>
                <w:lang w:eastAsia="en-AU"/>
              </w:rPr>
              <w:t xml:space="preserve">: Spearman correlation between FLACC scores and </w:t>
            </w:r>
            <w:proofErr w:type="spellStart"/>
            <w:r w:rsidR="004C20EA" w:rsidRPr="005A76B1">
              <w:rPr>
                <w:rFonts w:cs="Times New Roman"/>
                <w:iCs/>
                <w:color w:val="000000"/>
                <w:szCs w:val="16"/>
                <w:lang w:eastAsia="en-AU"/>
              </w:rPr>
              <w:t>self report</w:t>
            </w:r>
            <w:proofErr w:type="spellEnd"/>
            <w:r w:rsidR="004C20EA" w:rsidRPr="005A76B1">
              <w:rPr>
                <w:rFonts w:cs="Times New Roman"/>
                <w:iCs/>
                <w:color w:val="000000"/>
                <w:szCs w:val="16"/>
                <w:lang w:eastAsia="en-AU"/>
              </w:rPr>
              <w:t xml:space="preserve"> CAS (r = 0.59, P &lt; 0.05, 5–10y = 0.59 and 11-16y = 0.5) and FAS (r = 0.35, P &lt; 0.05).</w:t>
            </w:r>
            <w:r>
              <w:rPr>
                <w:rFonts w:cs="Times New Roman"/>
                <w:iCs/>
                <w:color w:val="000000"/>
                <w:szCs w:val="16"/>
                <w:lang w:eastAsia="en-AU"/>
              </w:rPr>
              <w:t xml:space="preserve"> COSMIN - fair</w:t>
            </w:r>
          </w:p>
          <w:p w14:paraId="3BA4A2B9" w14:textId="47745C10"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Responsiveness: median FLACC scores before increased from 0 to 1 during (p&lt;0.0001) and decreased to 0 after the procedure (P &lt; 0.001) Wilcoxon rank sum test. CAS Scores before </w:t>
            </w:r>
            <w:r w:rsidRPr="005A76B1">
              <w:rPr>
                <w:rFonts w:cs="Times New Roman"/>
                <w:iCs/>
                <w:color w:val="000000"/>
                <w:szCs w:val="16"/>
                <w:lang w:eastAsia="en-AU"/>
              </w:rPr>
              <w:lastRenderedPageBreak/>
              <w:t>during and after were 0, 0.75 and 0 respectively and FAS scores were 0.37, 0.47 and 0.37 respectively.</w:t>
            </w:r>
            <w:r w:rsidR="00B435F6">
              <w:rPr>
                <w:rFonts w:cs="Times New Roman"/>
                <w:iCs/>
                <w:color w:val="000000"/>
                <w:szCs w:val="16"/>
                <w:lang w:eastAsia="en-AU"/>
              </w:rPr>
              <w:t xml:space="preserve"> COSMIN – fair </w:t>
            </w:r>
          </w:p>
        </w:tc>
        <w:tc>
          <w:tcPr>
            <w:tcW w:w="1985" w:type="dxa"/>
            <w:tcBorders>
              <w:top w:val="nil"/>
              <w:bottom w:val="nil"/>
            </w:tcBorders>
            <w:shd w:val="clear" w:color="auto" w:fill="auto"/>
            <w:hideMark/>
          </w:tcPr>
          <w:p w14:paraId="360357EB" w14:textId="77777777" w:rsidR="004C20EA" w:rsidRPr="005A76B1" w:rsidRDefault="004C20EA" w:rsidP="004C20EA">
            <w:pPr>
              <w:pStyle w:val="Smalltext"/>
              <w:rPr>
                <w:rFonts w:cs="Times New Roman"/>
                <w:iCs/>
                <w:color w:val="000000"/>
                <w:szCs w:val="16"/>
                <w:lang w:eastAsia="en-AU"/>
              </w:rPr>
            </w:pPr>
            <w:r w:rsidRPr="005A76B1">
              <w:rPr>
                <w:rFonts w:cs="Times New Roman"/>
                <w:szCs w:val="16"/>
              </w:rPr>
              <w:lastRenderedPageBreak/>
              <w:t>Not assessed</w:t>
            </w:r>
          </w:p>
        </w:tc>
        <w:tc>
          <w:tcPr>
            <w:tcW w:w="2268" w:type="dxa"/>
            <w:tcBorders>
              <w:top w:val="nil"/>
              <w:bottom w:val="nil"/>
            </w:tcBorders>
            <w:shd w:val="clear" w:color="auto" w:fill="auto"/>
          </w:tcPr>
          <w:p w14:paraId="39509B80"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atient group with chronic illness therefore increased pain experience likely, potentially altering pain experience and behavioural expression </w:t>
            </w:r>
          </w:p>
          <w:p w14:paraId="646A6220" w14:textId="549A35D2" w:rsidR="004C20EA" w:rsidRPr="005A76B1" w:rsidRDefault="005C37DC" w:rsidP="005C37DC">
            <w:pPr>
              <w:pStyle w:val="Smalltext"/>
              <w:rPr>
                <w:lang w:eastAsia="en-AU"/>
              </w:rPr>
            </w:pPr>
            <w:r>
              <w:rPr>
                <w:lang w:eastAsia="en-AU"/>
              </w:rPr>
              <w:t>Very lo</w:t>
            </w:r>
            <w:r w:rsidR="004C20EA" w:rsidRPr="005A76B1">
              <w:rPr>
                <w:lang w:eastAsia="en-AU"/>
              </w:rPr>
              <w:t xml:space="preserve">w scores in study </w:t>
            </w:r>
            <w:r>
              <w:rPr>
                <w:lang w:eastAsia="en-AU"/>
              </w:rPr>
              <w:t>therefore doesn’t contribute to assessment of validity of scale to measure moderate and severe pain</w:t>
            </w:r>
            <w:r w:rsidR="004C20EA" w:rsidRPr="005A76B1">
              <w:rPr>
                <w:lang w:eastAsia="en-AU"/>
              </w:rPr>
              <w:t>.</w:t>
            </w:r>
            <w:r>
              <w:rPr>
                <w:lang w:eastAsia="en-AU"/>
              </w:rPr>
              <w:t xml:space="preserve"> </w:t>
            </w:r>
          </w:p>
          <w:p w14:paraId="604363A7"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ain scores very low (during procedure median </w:t>
            </w:r>
            <w:proofErr w:type="gramStart"/>
            <w:r w:rsidRPr="005A76B1">
              <w:rPr>
                <w:rFonts w:cs="Times New Roman"/>
                <w:iCs/>
                <w:color w:val="000000"/>
                <w:szCs w:val="16"/>
                <w:lang w:eastAsia="en-AU"/>
              </w:rPr>
              <w:t>FLACC  =</w:t>
            </w:r>
            <w:proofErr w:type="gramEnd"/>
            <w:r w:rsidRPr="005A76B1">
              <w:rPr>
                <w:rFonts w:cs="Times New Roman"/>
                <w:iCs/>
                <w:color w:val="000000"/>
                <w:szCs w:val="16"/>
                <w:lang w:eastAsia="en-AU"/>
              </w:rPr>
              <w:t xml:space="preserve"> 1). Polarised scores may </w:t>
            </w:r>
            <w:r w:rsidRPr="005A76B1">
              <w:rPr>
                <w:rFonts w:cs="Times New Roman"/>
                <w:iCs/>
                <w:color w:val="000000"/>
                <w:szCs w:val="16"/>
                <w:lang w:eastAsia="en-AU"/>
              </w:rPr>
              <w:lastRenderedPageBreak/>
              <w:t>increase the strength of correlations between scores</w:t>
            </w:r>
          </w:p>
          <w:p w14:paraId="1452EB71"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Although statistically significant a change in pain score from 0 to 1 of questionable clinical significance</w:t>
            </w:r>
          </w:p>
          <w:p w14:paraId="4C1F057F" w14:textId="77777777" w:rsidR="004C20EA" w:rsidRPr="005C37DC" w:rsidRDefault="004C20EA" w:rsidP="005C37DC">
            <w:pPr>
              <w:pStyle w:val="Smalltext"/>
            </w:pPr>
            <w:r w:rsidRPr="005C37DC">
              <w:t xml:space="preserve">FLACC correlated better with CAS scores (pain assessment) than FAS scores (distress assessment) suggesting FLACC assesses pain better than distress in this age group. </w:t>
            </w:r>
          </w:p>
          <w:p w14:paraId="5D22C2DC" w14:textId="5FBA340E"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Correlation between FLACC and self-report slig</w:t>
            </w:r>
            <w:r w:rsidR="005C37DC">
              <w:rPr>
                <w:rFonts w:cs="Times New Roman"/>
                <w:iCs/>
                <w:color w:val="000000"/>
                <w:szCs w:val="16"/>
                <w:lang w:eastAsia="en-AU"/>
              </w:rPr>
              <w:t xml:space="preserve">htly higher in younger children. </w:t>
            </w:r>
            <w:r w:rsidRPr="005A76B1">
              <w:rPr>
                <w:rFonts w:cs="Times New Roman"/>
                <w:iCs/>
                <w:color w:val="000000"/>
                <w:szCs w:val="16"/>
                <w:lang w:eastAsia="en-AU"/>
              </w:rPr>
              <w:t>May suggest that older children demonstrate different or suppressed pain behaviours</w:t>
            </w:r>
          </w:p>
        </w:tc>
      </w:tr>
      <w:tr w:rsidR="004C20EA" w:rsidRPr="005A76B1" w14:paraId="300EC65D" w14:textId="77777777" w:rsidTr="00217805">
        <w:trPr>
          <w:trHeight w:val="170"/>
        </w:trPr>
        <w:tc>
          <w:tcPr>
            <w:tcW w:w="1149" w:type="dxa"/>
            <w:tcBorders>
              <w:top w:val="nil"/>
              <w:bottom w:val="nil"/>
            </w:tcBorders>
            <w:shd w:val="clear" w:color="auto" w:fill="auto"/>
          </w:tcPr>
          <w:p w14:paraId="510B55FC" w14:textId="1C15175F" w:rsidR="004C20EA" w:rsidRPr="005A76B1" w:rsidRDefault="00371320" w:rsidP="00F728A6">
            <w:pPr>
              <w:pStyle w:val="Smalltext"/>
              <w:rPr>
                <w:rFonts w:cs="Times New Roman"/>
                <w:noProof/>
                <w:szCs w:val="16"/>
                <w:lang w:eastAsia="en-AU"/>
              </w:rPr>
            </w:pPr>
            <w:r>
              <w:rPr>
                <w:rFonts w:cs="Times New Roman"/>
                <w:noProof/>
                <w:szCs w:val="16"/>
                <w:lang w:eastAsia="en-AU"/>
              </w:rPr>
              <w:lastRenderedPageBreak/>
              <w:t xml:space="preserve">Ranger et al, 2013 </w:t>
            </w:r>
            <w:r w:rsidR="004C20EA" w:rsidRPr="005A76B1">
              <w:rPr>
                <w:rFonts w:cs="Times New Roman"/>
                <w:noProof/>
                <w:szCs w:val="16"/>
                <w:lang w:eastAsia="en-AU"/>
              </w:rPr>
              <w:fldChar w:fldCharType="begin">
                <w:fldData xml:space="preserve">PEVuZE5vdGU+PENpdGU+PEF1dGhvcj5SYW5nZXI8L0F1dGhvcj48WWVhcj4yMDEzPC9ZZWFyPjxS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==
</w:fldData>
              </w:fldChar>
            </w:r>
            <w:r w:rsidR="00F728A6">
              <w:rPr>
                <w:rFonts w:cs="Times New Roman"/>
                <w:noProof/>
                <w:szCs w:val="16"/>
                <w:lang w:eastAsia="en-AU"/>
              </w:rPr>
              <w:instrText xml:space="preserve"> ADDIN EN.CITE </w:instrText>
            </w:r>
            <w:r w:rsidR="00F728A6">
              <w:rPr>
                <w:rFonts w:cs="Times New Roman"/>
                <w:noProof/>
                <w:szCs w:val="16"/>
                <w:lang w:eastAsia="en-AU"/>
              </w:rPr>
              <w:fldChar w:fldCharType="begin">
                <w:fldData xml:space="preserve">PEVuZE5vdGU+PENpdGU+PEF1dGhvcj5SYW5nZXI8L0F1dGhvcj48WWVhcj4yMDEzPC9ZZWFyPjxS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==
</w:fldData>
              </w:fldChar>
            </w:r>
            <w:r w:rsidR="00F728A6">
              <w:rPr>
                <w:rFonts w:cs="Times New Roman"/>
                <w:noProof/>
                <w:szCs w:val="16"/>
                <w:lang w:eastAsia="en-AU"/>
              </w:rPr>
              <w:instrText xml:space="preserve"> ADDIN EN.CITE.DATA </w:instrText>
            </w:r>
            <w:r w:rsidR="00F728A6">
              <w:rPr>
                <w:rFonts w:cs="Times New Roman"/>
                <w:noProof/>
                <w:szCs w:val="16"/>
                <w:lang w:eastAsia="en-AU"/>
              </w:rPr>
            </w:r>
            <w:r w:rsidR="00F728A6">
              <w:rPr>
                <w:rFonts w:cs="Times New Roman"/>
                <w:noProof/>
                <w:szCs w:val="16"/>
                <w:lang w:eastAsia="en-AU"/>
              </w:rPr>
              <w:fldChar w:fldCharType="end"/>
            </w:r>
            <w:r w:rsidR="004C20EA" w:rsidRPr="005A76B1">
              <w:rPr>
                <w:rFonts w:cs="Times New Roman"/>
                <w:noProof/>
                <w:szCs w:val="16"/>
                <w:lang w:eastAsia="en-AU"/>
              </w:rPr>
            </w:r>
            <w:r w:rsidR="004C20EA" w:rsidRPr="005A76B1">
              <w:rPr>
                <w:rFonts w:cs="Times New Roman"/>
                <w:noProof/>
                <w:szCs w:val="16"/>
                <w:lang w:eastAsia="en-AU"/>
              </w:rPr>
              <w:fldChar w:fldCharType="separate"/>
            </w:r>
            <w:r w:rsidR="00F728A6">
              <w:rPr>
                <w:rFonts w:cs="Times New Roman"/>
                <w:noProof/>
                <w:szCs w:val="16"/>
                <w:lang w:eastAsia="en-AU"/>
              </w:rPr>
              <w:t>[</w:t>
            </w:r>
            <w:hyperlink w:anchor="_ENREF_17" w:tooltip="Ranger, 2013 #1779" w:history="1">
              <w:r w:rsidR="00F728A6">
                <w:rPr>
                  <w:rFonts w:cs="Times New Roman"/>
                  <w:noProof/>
                  <w:szCs w:val="16"/>
                  <w:lang w:eastAsia="en-AU"/>
                </w:rPr>
                <w:t>17</w:t>
              </w:r>
            </w:hyperlink>
            <w:r w:rsidR="00F728A6">
              <w:rPr>
                <w:rFonts w:cs="Times New Roman"/>
                <w:noProof/>
                <w:szCs w:val="16"/>
                <w:lang w:eastAsia="en-AU"/>
              </w:rPr>
              <w:t>]</w:t>
            </w:r>
            <w:r w:rsidR="004C20EA" w:rsidRPr="005A76B1">
              <w:rPr>
                <w:rFonts w:cs="Times New Roman"/>
                <w:noProof/>
                <w:szCs w:val="16"/>
                <w:lang w:eastAsia="en-AU"/>
              </w:rPr>
              <w:fldChar w:fldCharType="end"/>
            </w:r>
          </w:p>
        </w:tc>
        <w:tc>
          <w:tcPr>
            <w:tcW w:w="2552" w:type="dxa"/>
            <w:tcBorders>
              <w:top w:val="nil"/>
              <w:bottom w:val="nil"/>
            </w:tcBorders>
            <w:shd w:val="clear" w:color="auto" w:fill="auto"/>
          </w:tcPr>
          <w:p w14:paraId="179E3BE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determine whether noxious stimuli  is associated with regional cerebral hemodynamic changes and whether these changes correlate with physiologic and behavioural measures in critically ill infants with congenital heart defects during chest-drain removal after cardiac surgery.</w:t>
            </w:r>
          </w:p>
          <w:p w14:paraId="4A1C345F" w14:textId="3141ED15"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Repeated measures study</w:t>
            </w:r>
          </w:p>
          <w:p w14:paraId="371202AB"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IRS monitoring during painful procedure which was also video-taped for later assessment by pain nurse specialist using the FLACC scale. NIRS and FLACC scores analysed for 3x 30sec epochs addressing:</w:t>
            </w:r>
          </w:p>
          <w:p w14:paraId="48FD3203" w14:textId="77777777" w:rsidR="004C20EA" w:rsidRPr="005A76B1" w:rsidRDefault="004C20EA" w:rsidP="004C20EA">
            <w:pPr>
              <w:pStyle w:val="Smalltext"/>
              <w:numPr>
                <w:ilvl w:val="0"/>
                <w:numId w:val="2"/>
              </w:numPr>
              <w:spacing w:after="0"/>
              <w:ind w:left="317" w:hanging="283"/>
              <w:rPr>
                <w:rFonts w:cs="Times New Roman"/>
                <w:color w:val="000000"/>
                <w:szCs w:val="16"/>
                <w:lang w:eastAsia="en-AU"/>
              </w:rPr>
            </w:pPr>
            <w:r w:rsidRPr="005A76B1">
              <w:rPr>
                <w:rFonts w:cs="Times New Roman"/>
                <w:color w:val="000000"/>
                <w:szCs w:val="16"/>
                <w:lang w:eastAsia="en-AU"/>
              </w:rPr>
              <w:lastRenderedPageBreak/>
              <w:t>Baseline</w:t>
            </w:r>
          </w:p>
          <w:p w14:paraId="34747967" w14:textId="77777777" w:rsidR="004C20EA" w:rsidRPr="005A76B1" w:rsidRDefault="004C20EA" w:rsidP="004C20EA">
            <w:pPr>
              <w:pStyle w:val="Smalltext"/>
              <w:numPr>
                <w:ilvl w:val="0"/>
                <w:numId w:val="2"/>
              </w:numPr>
              <w:spacing w:after="0"/>
              <w:ind w:left="317" w:hanging="283"/>
              <w:rPr>
                <w:rFonts w:cs="Times New Roman"/>
                <w:color w:val="000000"/>
                <w:szCs w:val="16"/>
                <w:lang w:eastAsia="en-AU"/>
              </w:rPr>
            </w:pPr>
            <w:r w:rsidRPr="005A76B1">
              <w:rPr>
                <w:rFonts w:cs="Times New Roman"/>
                <w:color w:val="000000"/>
                <w:szCs w:val="16"/>
                <w:lang w:eastAsia="en-AU"/>
              </w:rPr>
              <w:t>Tactile stimulation</w:t>
            </w:r>
          </w:p>
          <w:p w14:paraId="736235DD" w14:textId="77777777" w:rsidR="004C20EA" w:rsidRPr="005A76B1" w:rsidRDefault="004C20EA" w:rsidP="004C20EA">
            <w:pPr>
              <w:pStyle w:val="Smalltext"/>
              <w:numPr>
                <w:ilvl w:val="0"/>
                <w:numId w:val="2"/>
              </w:numPr>
              <w:ind w:left="317" w:hanging="283"/>
              <w:rPr>
                <w:rFonts w:cs="Times New Roman"/>
                <w:color w:val="000000"/>
                <w:szCs w:val="16"/>
                <w:lang w:eastAsia="en-AU"/>
              </w:rPr>
            </w:pPr>
            <w:r w:rsidRPr="005A76B1">
              <w:rPr>
                <w:rFonts w:cs="Times New Roman"/>
                <w:color w:val="000000"/>
                <w:szCs w:val="16"/>
                <w:lang w:eastAsia="en-AU"/>
              </w:rPr>
              <w:t>Removal of drain</w:t>
            </w:r>
          </w:p>
          <w:p w14:paraId="07F51ADD" w14:textId="745DD51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Assessments repeated 10 weeks later and a second assessor applied FLACC scores to half of the videos</w:t>
            </w:r>
          </w:p>
        </w:tc>
        <w:tc>
          <w:tcPr>
            <w:tcW w:w="2126" w:type="dxa"/>
            <w:tcBorders>
              <w:top w:val="nil"/>
              <w:bottom w:val="nil"/>
            </w:tcBorders>
            <w:shd w:val="clear" w:color="auto" w:fill="auto"/>
          </w:tcPr>
          <w:p w14:paraId="6114366C" w14:textId="0E9A4660"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lastRenderedPageBreak/>
              <w:t xml:space="preserve">20 critically unwell infants less than 12 months </w:t>
            </w:r>
          </w:p>
          <w:p w14:paraId="5F78B888" w14:textId="77777777" w:rsidR="004C20EA" w:rsidRPr="005A76B1" w:rsidRDefault="004C20EA" w:rsidP="004C20EA">
            <w:pPr>
              <w:pStyle w:val="Smalltext"/>
              <w:rPr>
                <w:rFonts w:cs="Times New Roman"/>
                <w:color w:val="000000"/>
                <w:szCs w:val="16"/>
                <w:lang w:eastAsia="en-AU"/>
              </w:rPr>
            </w:pPr>
          </w:p>
          <w:p w14:paraId="354C177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Setting: Cardiac ICU, </w:t>
            </w:r>
          </w:p>
          <w:p w14:paraId="2569B241"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procedural </w:t>
            </w:r>
          </w:p>
          <w:p w14:paraId="7DDFAD76" w14:textId="77777777" w:rsidR="004C20EA" w:rsidRPr="005A76B1" w:rsidRDefault="004C20EA" w:rsidP="004C20EA">
            <w:pPr>
              <w:pStyle w:val="Smalltext"/>
              <w:rPr>
                <w:rFonts w:cs="Times New Roman"/>
                <w:color w:val="000000"/>
                <w:szCs w:val="16"/>
                <w:lang w:eastAsia="en-AU"/>
              </w:rPr>
            </w:pPr>
          </w:p>
          <w:p w14:paraId="2847C739" w14:textId="62E81E4F"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NIRS, FLACC</w:t>
            </w:r>
          </w:p>
          <w:p w14:paraId="432C2251" w14:textId="64B293D2"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w:t>
            </w:r>
            <w:proofErr w:type="spellStart"/>
            <w:r w:rsidRPr="005A76B1">
              <w:rPr>
                <w:rFonts w:cs="Times New Roman"/>
                <w:color w:val="000000"/>
                <w:szCs w:val="16"/>
                <w:lang w:eastAsia="en-AU"/>
              </w:rPr>
              <w:t>na</w:t>
            </w:r>
            <w:proofErr w:type="spellEnd"/>
          </w:p>
        </w:tc>
        <w:tc>
          <w:tcPr>
            <w:tcW w:w="2126" w:type="dxa"/>
            <w:tcBorders>
              <w:top w:val="nil"/>
              <w:bottom w:val="nil"/>
            </w:tcBorders>
            <w:shd w:val="clear" w:color="auto" w:fill="auto"/>
          </w:tcPr>
          <w:p w14:paraId="0F2D563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For FLACC scores ICC = 0.86 (0.71 – 0.960)</w:t>
            </w:r>
          </w:p>
          <w:p w14:paraId="0357F8D7" w14:textId="77777777" w:rsidR="004C20EA" w:rsidRDefault="004C20EA" w:rsidP="004C20EA">
            <w:pPr>
              <w:pStyle w:val="Smalltext"/>
              <w:rPr>
                <w:rFonts w:cs="Times New Roman"/>
                <w:szCs w:val="16"/>
              </w:rPr>
            </w:pPr>
            <w:r w:rsidRPr="005A76B1">
              <w:rPr>
                <w:rFonts w:cs="Times New Roman"/>
                <w:color w:val="000000"/>
                <w:szCs w:val="16"/>
                <w:lang w:eastAsia="en-AU"/>
              </w:rPr>
              <w:t>Intra-</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xml:space="preserve">: For FLACC scores </w:t>
            </w:r>
            <w:r w:rsidRPr="005A76B1">
              <w:rPr>
                <w:rFonts w:cs="Times New Roman"/>
                <w:szCs w:val="16"/>
              </w:rPr>
              <w:t>ICC = 0.9.</w:t>
            </w:r>
          </w:p>
          <w:p w14:paraId="59515F2F" w14:textId="3EAB865F" w:rsidR="00371320" w:rsidRPr="005A76B1" w:rsidRDefault="00371320" w:rsidP="004C20EA">
            <w:pPr>
              <w:pStyle w:val="Smalltext"/>
              <w:rPr>
                <w:rFonts w:cs="Times New Roman"/>
                <w:szCs w:val="16"/>
              </w:rPr>
            </w:pPr>
            <w:r>
              <w:rPr>
                <w:rFonts w:cs="Times New Roman"/>
                <w:szCs w:val="16"/>
              </w:rPr>
              <w:t>COSMIN - poor</w:t>
            </w:r>
          </w:p>
        </w:tc>
        <w:tc>
          <w:tcPr>
            <w:tcW w:w="2126" w:type="dxa"/>
            <w:tcBorders>
              <w:top w:val="nil"/>
              <w:bottom w:val="nil"/>
            </w:tcBorders>
            <w:shd w:val="clear" w:color="auto" w:fill="auto"/>
          </w:tcPr>
          <w:p w14:paraId="452727BC" w14:textId="77777777" w:rsidR="00371320" w:rsidRPr="005A76B1" w:rsidRDefault="00371320" w:rsidP="00371320">
            <w:pPr>
              <w:pStyle w:val="Smalltext"/>
              <w:rPr>
                <w:rFonts w:cs="Times New Roman"/>
                <w:color w:val="000000"/>
                <w:szCs w:val="16"/>
                <w:lang w:eastAsia="en-AU"/>
              </w:rPr>
            </w:pPr>
            <w:r>
              <w:rPr>
                <w:rFonts w:cs="Times New Roman"/>
                <w:color w:val="000000"/>
                <w:szCs w:val="16"/>
                <w:lang w:eastAsia="en-AU"/>
              </w:rPr>
              <w:t>Hypothesis (c</w:t>
            </w:r>
            <w:r w:rsidRPr="005A76B1">
              <w:rPr>
                <w:rFonts w:cs="Times New Roman"/>
                <w:color w:val="000000"/>
                <w:szCs w:val="16"/>
                <w:lang w:eastAsia="en-AU"/>
              </w:rPr>
              <w:t>onvergent</w:t>
            </w:r>
            <w:r>
              <w:rPr>
                <w:rFonts w:cs="Times New Roman"/>
                <w:color w:val="000000"/>
                <w:szCs w:val="16"/>
                <w:lang w:eastAsia="en-AU"/>
              </w:rPr>
              <w:t>)</w:t>
            </w:r>
            <w:r w:rsidRPr="005A76B1">
              <w:rPr>
                <w:rFonts w:cs="Times New Roman"/>
                <w:color w:val="000000"/>
                <w:szCs w:val="16"/>
                <w:lang w:eastAsia="en-AU"/>
              </w:rPr>
              <w:t>: No association between FLACC scores or its 5 items and NIRS or physiological signal changes across the different time periods.</w:t>
            </w:r>
          </w:p>
          <w:p w14:paraId="0A2C2407" w14:textId="77777777" w:rsidR="00371320" w:rsidRDefault="00371320" w:rsidP="00371320">
            <w:pPr>
              <w:pStyle w:val="Smalltext"/>
              <w:rPr>
                <w:rFonts w:cs="Times New Roman"/>
                <w:color w:val="000000"/>
                <w:szCs w:val="16"/>
                <w:lang w:eastAsia="en-AU"/>
              </w:rPr>
            </w:pPr>
            <w:r w:rsidRPr="005A76B1">
              <w:rPr>
                <w:rFonts w:cs="Times New Roman"/>
                <w:color w:val="000000"/>
                <w:szCs w:val="16"/>
                <w:lang w:eastAsia="en-AU"/>
              </w:rPr>
              <w:t>Significant change in MAP (F1.38, 16.52 – 19.18, p,0.001) and HR (F1.28, 24.27 = 6.87, p=0.01) across epochs</w:t>
            </w:r>
          </w:p>
          <w:p w14:paraId="68C8957C" w14:textId="073D69C9" w:rsidR="00371320" w:rsidRDefault="00371320" w:rsidP="00371320">
            <w:pPr>
              <w:pStyle w:val="Smalltext"/>
              <w:rPr>
                <w:rFonts w:cs="Times New Roman"/>
                <w:color w:val="000000"/>
                <w:szCs w:val="16"/>
                <w:lang w:eastAsia="en-AU"/>
              </w:rPr>
            </w:pPr>
            <w:r>
              <w:rPr>
                <w:rFonts w:cs="Times New Roman"/>
                <w:color w:val="000000"/>
                <w:szCs w:val="16"/>
                <w:lang w:eastAsia="en-AU"/>
              </w:rPr>
              <w:t>COSMIN – poor</w:t>
            </w:r>
          </w:p>
          <w:p w14:paraId="21BD7ACC" w14:textId="721BB5CC" w:rsidR="004C20EA" w:rsidRPr="005A76B1" w:rsidRDefault="004C20EA" w:rsidP="00371320">
            <w:pPr>
              <w:pStyle w:val="Smalltext"/>
              <w:rPr>
                <w:rFonts w:cs="Times New Roman"/>
                <w:color w:val="000000"/>
                <w:szCs w:val="16"/>
                <w:lang w:eastAsia="en-AU"/>
              </w:rPr>
            </w:pPr>
            <w:r w:rsidRPr="005A76B1">
              <w:rPr>
                <w:rFonts w:cs="Times New Roman"/>
                <w:color w:val="000000"/>
                <w:szCs w:val="16"/>
                <w:lang w:eastAsia="en-AU"/>
              </w:rPr>
              <w:t xml:space="preserve">Responsiveness: Mean FLACC pain scores at the 3 epochs were:  baseline 0.25 (SD 0.12), 95% CI [0.01, 0.51]; tactile 3.25 (SD 0.56), </w:t>
            </w:r>
            <w:r w:rsidRPr="005A76B1">
              <w:rPr>
                <w:rFonts w:cs="Times New Roman"/>
                <w:color w:val="000000"/>
                <w:szCs w:val="16"/>
                <w:lang w:eastAsia="en-AU"/>
              </w:rPr>
              <w:lastRenderedPageBreak/>
              <w:t>95% CI [2.08, 4.23]; and noxious 6.7 (SD 0.66), 95% CI [5.32, 8.08]. Overall, FLACC scores differed significantly between  epochs (F1.19=102.64; p&lt;0.001) ANOVA</w:t>
            </w:r>
          </w:p>
          <w:p w14:paraId="7D1CAD16" w14:textId="554EC1F4"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Analgesic administration associated with reduced change in HbO2 (p=0.005), </w:t>
            </w:r>
            <w:proofErr w:type="spellStart"/>
            <w:r w:rsidRPr="005A76B1">
              <w:rPr>
                <w:rFonts w:cs="Times New Roman"/>
                <w:color w:val="000000"/>
                <w:szCs w:val="16"/>
                <w:lang w:eastAsia="en-AU"/>
              </w:rPr>
              <w:t>HbH</w:t>
            </w:r>
            <w:proofErr w:type="spellEnd"/>
            <w:r w:rsidRPr="005A76B1">
              <w:rPr>
                <w:rFonts w:cs="Times New Roman"/>
                <w:color w:val="000000"/>
                <w:szCs w:val="16"/>
                <w:lang w:eastAsia="en-AU"/>
              </w:rPr>
              <w:t xml:space="preserve"> (p=0.002) and HR (p=0.02) in response to noxious stimuli but no significant impact on FLACC score. Sedation associated with less change in HbO2 (p = 0.017), bilateral </w:t>
            </w:r>
            <w:proofErr w:type="spellStart"/>
            <w:r w:rsidRPr="005A76B1">
              <w:rPr>
                <w:rFonts w:cs="Times New Roman"/>
                <w:color w:val="000000"/>
                <w:szCs w:val="16"/>
                <w:lang w:eastAsia="en-AU"/>
              </w:rPr>
              <w:t>HbH</w:t>
            </w:r>
            <w:proofErr w:type="spellEnd"/>
            <w:r w:rsidRPr="005A76B1">
              <w:rPr>
                <w:rFonts w:cs="Times New Roman"/>
                <w:color w:val="000000"/>
                <w:szCs w:val="16"/>
                <w:lang w:eastAsia="en-AU"/>
              </w:rPr>
              <w:t xml:space="preserve"> (p = 0.015 &amp; 0.008), HR (p = 0.005) and SpO2 (p = 0.012) and FLACC score (p = 0.005)</w:t>
            </w:r>
          </w:p>
          <w:p w14:paraId="49738681" w14:textId="2EC15ADF" w:rsidR="00371320" w:rsidRPr="005A76B1" w:rsidRDefault="00371320" w:rsidP="004C20EA">
            <w:pPr>
              <w:pStyle w:val="Smalltext"/>
              <w:rPr>
                <w:rFonts w:cs="Times New Roman"/>
                <w:color w:val="000000"/>
                <w:szCs w:val="16"/>
                <w:lang w:eastAsia="en-AU"/>
              </w:rPr>
            </w:pPr>
            <w:r>
              <w:rPr>
                <w:rFonts w:cs="Times New Roman"/>
                <w:color w:val="000000"/>
                <w:szCs w:val="16"/>
                <w:lang w:eastAsia="en-AU"/>
              </w:rPr>
              <w:t>COSMIN - poor</w:t>
            </w:r>
          </w:p>
          <w:p w14:paraId="550C0657" w14:textId="24E01F8D" w:rsidR="00371320" w:rsidRPr="005A76B1" w:rsidRDefault="00371320" w:rsidP="004C20EA">
            <w:pPr>
              <w:pStyle w:val="Smalltext"/>
              <w:rPr>
                <w:rFonts w:cs="Times New Roman"/>
                <w:color w:val="000000"/>
                <w:szCs w:val="16"/>
                <w:lang w:eastAsia="en-AU"/>
              </w:rPr>
            </w:pPr>
          </w:p>
        </w:tc>
        <w:tc>
          <w:tcPr>
            <w:tcW w:w="1985" w:type="dxa"/>
            <w:tcBorders>
              <w:top w:val="nil"/>
              <w:bottom w:val="nil"/>
            </w:tcBorders>
            <w:shd w:val="clear" w:color="auto" w:fill="auto"/>
          </w:tcPr>
          <w:p w14:paraId="495C2B98" w14:textId="77777777" w:rsidR="004C20EA" w:rsidRPr="005A76B1" w:rsidRDefault="004C20EA" w:rsidP="004C20EA">
            <w:pPr>
              <w:pStyle w:val="Smalltext"/>
              <w:rPr>
                <w:rFonts w:cs="Times New Roman"/>
                <w:color w:val="000000"/>
                <w:szCs w:val="16"/>
                <w:lang w:eastAsia="en-AU"/>
              </w:rPr>
            </w:pPr>
            <w:r w:rsidRPr="005A76B1">
              <w:rPr>
                <w:rFonts w:cs="Times New Roman"/>
                <w:szCs w:val="16"/>
              </w:rPr>
              <w:lastRenderedPageBreak/>
              <w:t>Not assessed</w:t>
            </w:r>
          </w:p>
        </w:tc>
        <w:tc>
          <w:tcPr>
            <w:tcW w:w="2268" w:type="dxa"/>
            <w:tcBorders>
              <w:top w:val="nil"/>
              <w:bottom w:val="nil"/>
            </w:tcBorders>
            <w:shd w:val="clear" w:color="auto" w:fill="auto"/>
          </w:tcPr>
          <w:p w14:paraId="7C0BC53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crease in FLACC scores and across epochs blunted by administration of sedation but not analgesic (high FLACC scores during despite analgesic) and no association between FLACC and NIRS - suggests FLACC may be measuring constructs in addition to or instead of pain/ insufficiently sensitive to detect pain in critically unwell neonates.</w:t>
            </w:r>
          </w:p>
          <w:p w14:paraId="39D1303C" w14:textId="4AF9F8FA" w:rsidR="005C37DC" w:rsidRPr="005A76B1" w:rsidRDefault="005C37DC" w:rsidP="005C37DC">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6A99F9BD" w14:textId="77777777" w:rsidR="004C20EA" w:rsidRPr="005A76B1" w:rsidRDefault="004C20EA" w:rsidP="004C20EA">
            <w:pPr>
              <w:pStyle w:val="Smalltext"/>
              <w:rPr>
                <w:rFonts w:cs="Times New Roman"/>
                <w:color w:val="000000"/>
                <w:szCs w:val="16"/>
                <w:lang w:eastAsia="en-AU"/>
              </w:rPr>
            </w:pPr>
          </w:p>
        </w:tc>
      </w:tr>
      <w:tr w:rsidR="004C20EA" w:rsidRPr="005A76B1" w14:paraId="417C50BE" w14:textId="77777777" w:rsidTr="000A20DE">
        <w:trPr>
          <w:trHeight w:val="1124"/>
        </w:trPr>
        <w:tc>
          <w:tcPr>
            <w:tcW w:w="1149" w:type="dxa"/>
            <w:shd w:val="clear" w:color="auto" w:fill="auto"/>
            <w:hideMark/>
          </w:tcPr>
          <w:p w14:paraId="36CAA2E4" w14:textId="12AEC510" w:rsidR="004C20EA" w:rsidRPr="005A76B1" w:rsidRDefault="004446AF" w:rsidP="00F728A6">
            <w:pPr>
              <w:rPr>
                <w:rFonts w:cs="Times New Roman"/>
                <w:szCs w:val="16"/>
              </w:rPr>
            </w:pPr>
            <w:proofErr w:type="spellStart"/>
            <w:r>
              <w:rPr>
                <w:szCs w:val="16"/>
              </w:rPr>
              <w:lastRenderedPageBreak/>
              <w:t>Suraseranivongse</w:t>
            </w:r>
            <w:proofErr w:type="spellEnd"/>
            <w:r>
              <w:rPr>
                <w:szCs w:val="16"/>
              </w:rPr>
              <w:t xml:space="preserve"> et al. 2002</w:t>
            </w:r>
            <w:r>
              <w:rPr>
                <w:rFonts w:cs="Times New Roman"/>
                <w:szCs w:val="16"/>
              </w:rPr>
              <w:t xml:space="preserve"> </w:t>
            </w:r>
            <w:r w:rsidR="004C20EA" w:rsidRPr="005A76B1">
              <w:rPr>
                <w:rFonts w:cs="Times New Roman"/>
                <w:szCs w:val="16"/>
              </w:rPr>
              <w:fldChar w:fldCharType="begin"/>
            </w:r>
            <w:r w:rsidR="00F728A6">
              <w:rPr>
                <w:rFonts w:cs="Times New Roman"/>
                <w:szCs w:val="16"/>
              </w:rPr>
              <w:instrText xml:space="preserve"> ADDIN EN.CITE &lt;EndNote&gt;&lt;Cite&gt;&lt;Author&gt;Suraseranivongse&lt;/Author&gt;&lt;Year&gt;2002&lt;/Year&gt;&lt;RecNum&gt;1757&lt;/RecNum&gt;&lt;DisplayText&gt;[18]&lt;/DisplayText&gt;&lt;record&gt;&lt;rec-number&gt;1757&lt;/rec-number&gt;&lt;foreign-keys&gt;&lt;key app="EN" db-id="tvzzvf9xytse06e0ef65d09vtp0tsda05zfd"&gt;1757&lt;/key&gt;&lt;/foreign-keys&gt;&lt;ref-type name="Journal Article"&gt;17&lt;/ref-type&gt;&lt;contributors&gt;&lt;authors&gt;&lt;author&gt;Suraseranivongse, Suwannee&lt;/author&gt;&lt;author&gt;Kraiprasit, Kanitha&lt;/author&gt;&lt;author&gt;Petcharatana, Suppat&lt;/author&gt;&lt;/authors&gt;&lt;/contributors&gt;&lt;auth-address&gt;Department of Anesthesiology, Faculty of Medicine Siriraj Hospital, Mahidol University, Bangkok 10700, Thailand.&lt;/auth-address&gt;&lt;titles&gt;&lt;title&gt;Postoperative pain assessment in ambulatory pediatric patients by parents&lt;/title&gt;&lt;secondary-title&gt;Journal of the Medical Association of Thailand&lt;/secondary-title&gt;&lt;/titles&gt;&lt;periodical&gt;&lt;full-title&gt;Journal of the Medical Association of Thailand&lt;/full-title&gt;&lt;/periodical&gt;&lt;pages&gt;S917-22&lt;/pages&gt;&lt;volume&gt;85 Suppl 3&lt;/volume&gt;&lt;keywords&gt;&lt;keyword&gt;Ambulatory Care&lt;/keyword&gt;&lt;keyword&gt;Child&lt;/keyword&gt;&lt;keyword&gt;Child, Preschool&lt;/keyword&gt;&lt;keyword&gt;Female&lt;/keyword&gt;&lt;keyword&gt;Humans&lt;/keyword&gt;&lt;keyword&gt;Infant&lt;/keyword&gt;&lt;keyword&gt;Male&lt;/keyword&gt;&lt;keyword&gt;Nursing Assessment&lt;/keyword&gt;&lt;keyword&gt;*Pain Measurement/mt [Methods]&lt;/keyword&gt;&lt;keyword&gt;*Pain, Postoperative/di [Diagnosis]&lt;/keyword&gt;&lt;keyword&gt;*Parents&lt;/keyword&gt;&lt;keyword&gt;Reproducibility of Results&lt;/keyword&gt;&lt;keyword&gt;Statistics, Nonparametric&lt;/keyword&gt;&lt;/keywords&gt;&lt;dates&gt;&lt;year&gt;2002&lt;/year&gt;&lt;pub-dates&gt;&lt;date&gt;Sep&lt;/date&gt;&lt;/pub-dates&gt;&lt;/dates&gt;&lt;accession-num&gt;12452230&lt;/accession-num&gt;&lt;urls&gt;&lt;related-urls&gt;&lt;url&gt;http://ovidsp.ovid.com/ovidweb.cgi?T=JS&amp;amp;CSC=Y&amp;amp;NEWS=N&amp;amp;PAGE=fulltext&amp;amp;D=med4&amp;amp;AN=12452230&lt;/url&gt;&lt;/related-urls&gt;&lt;/urls&gt;&lt;remote-database-name&gt;MEDLINE&lt;/remote-database-name&gt;&lt;remote-database-provider&gt;Ovid Technologies&lt;/remote-database-provider&gt;&lt;/record&gt;&lt;/Cite&gt;&lt;/EndNote&gt;</w:instrText>
            </w:r>
            <w:r w:rsidR="004C20EA" w:rsidRPr="005A76B1">
              <w:rPr>
                <w:rFonts w:cs="Times New Roman"/>
                <w:szCs w:val="16"/>
              </w:rPr>
              <w:fldChar w:fldCharType="separate"/>
            </w:r>
            <w:r w:rsidR="00F728A6">
              <w:rPr>
                <w:rFonts w:cs="Times New Roman"/>
                <w:noProof/>
                <w:szCs w:val="16"/>
              </w:rPr>
              <w:t>[</w:t>
            </w:r>
            <w:hyperlink w:anchor="_ENREF_18" w:tooltip="Suraseranivongse, 2002 #1757" w:history="1">
              <w:r w:rsidR="00F728A6">
                <w:rPr>
                  <w:rFonts w:cs="Times New Roman"/>
                  <w:noProof/>
                  <w:szCs w:val="16"/>
                </w:rPr>
                <w:t>18</w:t>
              </w:r>
            </w:hyperlink>
            <w:r w:rsidR="00F728A6">
              <w:rPr>
                <w:rFonts w:cs="Times New Roman"/>
                <w:noProof/>
                <w:szCs w:val="16"/>
              </w:rPr>
              <w:t>]</w:t>
            </w:r>
            <w:r w:rsidR="004C20EA" w:rsidRPr="005A76B1">
              <w:rPr>
                <w:rFonts w:cs="Times New Roman"/>
                <w:szCs w:val="16"/>
              </w:rPr>
              <w:fldChar w:fldCharType="end"/>
            </w:r>
          </w:p>
        </w:tc>
        <w:tc>
          <w:tcPr>
            <w:tcW w:w="2552" w:type="dxa"/>
            <w:shd w:val="clear" w:color="auto" w:fill="auto"/>
            <w:hideMark/>
          </w:tcPr>
          <w:p w14:paraId="3D189807" w14:textId="3A80DA5C" w:rsidR="004C20EA" w:rsidRPr="005A76B1" w:rsidRDefault="004C20EA" w:rsidP="004C20EA">
            <w:pPr>
              <w:rPr>
                <w:rFonts w:cs="Times New Roman"/>
                <w:szCs w:val="16"/>
              </w:rPr>
            </w:pPr>
            <w:r w:rsidRPr="005A76B1">
              <w:rPr>
                <w:rFonts w:cs="Times New Roman"/>
                <w:szCs w:val="16"/>
              </w:rPr>
              <w:t>To assess: 1) agreement &amp; correlation of  nurses &amp; parent scores, 2) difference between CHEOPS &amp; FLACC scores as rated by nurses and parents, 3) effects of parental education on scores  and 4) ease with which parents could score CHEOPS &amp; FLACC.</w:t>
            </w:r>
          </w:p>
          <w:p w14:paraId="04F38863" w14:textId="2242C617" w:rsidR="004C20EA" w:rsidRPr="005A76B1" w:rsidRDefault="004C20EA" w:rsidP="004C20EA">
            <w:pPr>
              <w:rPr>
                <w:rFonts w:cs="Times New Roman"/>
                <w:color w:val="000000"/>
                <w:szCs w:val="16"/>
                <w:lang w:eastAsia="en-AU"/>
              </w:rPr>
            </w:pPr>
            <w:r w:rsidRPr="005A76B1">
              <w:rPr>
                <w:rFonts w:cs="Times New Roman"/>
                <w:color w:val="000000"/>
                <w:szCs w:val="16"/>
                <w:lang w:eastAsia="en-AU"/>
              </w:rPr>
              <w:t>Descriptive comparison study</w:t>
            </w:r>
          </w:p>
          <w:p w14:paraId="0DC3DDF6" w14:textId="77777777" w:rsidR="004C20EA" w:rsidRPr="005A76B1" w:rsidRDefault="004C20EA" w:rsidP="004C20EA">
            <w:pPr>
              <w:rPr>
                <w:rFonts w:cs="Times New Roman"/>
                <w:color w:val="000000"/>
                <w:szCs w:val="16"/>
                <w:lang w:eastAsia="en-AU"/>
              </w:rPr>
            </w:pPr>
            <w:r w:rsidRPr="005A76B1">
              <w:rPr>
                <w:rFonts w:cs="Times New Roman"/>
                <w:color w:val="000000"/>
                <w:szCs w:val="16"/>
                <w:lang w:eastAsia="en-AU"/>
              </w:rPr>
              <w:t>Parents trained to use CHEOPS and FLACC</w:t>
            </w:r>
          </w:p>
          <w:p w14:paraId="75ADAB10" w14:textId="26B90007" w:rsidR="004C20EA" w:rsidRPr="005A76B1" w:rsidRDefault="004C20EA" w:rsidP="004C20EA">
            <w:pPr>
              <w:rPr>
                <w:rFonts w:cs="Times New Roman"/>
                <w:szCs w:val="16"/>
              </w:rPr>
            </w:pPr>
            <w:r w:rsidRPr="005A76B1">
              <w:rPr>
                <w:rFonts w:cs="Times New Roman"/>
                <w:szCs w:val="16"/>
              </w:rPr>
              <w:t>One of 2 nurses [tested for inter-</w:t>
            </w:r>
            <w:proofErr w:type="spellStart"/>
            <w:r w:rsidRPr="005A76B1">
              <w:rPr>
                <w:rFonts w:cs="Times New Roman"/>
                <w:szCs w:val="16"/>
              </w:rPr>
              <w:t>rater</w:t>
            </w:r>
            <w:proofErr w:type="spellEnd"/>
            <w:r w:rsidRPr="005A76B1">
              <w:rPr>
                <w:rFonts w:cs="Times New Roman"/>
                <w:szCs w:val="16"/>
              </w:rPr>
              <w:t xml:space="preserve"> reliability (ICC &gt; 0.9)] and </w:t>
            </w:r>
            <w:r w:rsidRPr="005A76B1">
              <w:rPr>
                <w:rFonts w:cs="Times New Roman"/>
                <w:szCs w:val="16"/>
              </w:rPr>
              <w:lastRenderedPageBreak/>
              <w:t>parent (blinded) scored pain of child in the recovery room at 15minutely intervals using CHEOPS and FLACC</w:t>
            </w:r>
          </w:p>
        </w:tc>
        <w:tc>
          <w:tcPr>
            <w:tcW w:w="2126" w:type="dxa"/>
            <w:shd w:val="clear" w:color="auto" w:fill="auto"/>
          </w:tcPr>
          <w:p w14:paraId="22887E20" w14:textId="77777777" w:rsidR="004C20EA" w:rsidRPr="005A76B1" w:rsidRDefault="004C20EA" w:rsidP="004C20EA">
            <w:pPr>
              <w:rPr>
                <w:rFonts w:cs="Times New Roman"/>
                <w:szCs w:val="16"/>
              </w:rPr>
            </w:pPr>
            <w:r w:rsidRPr="005A76B1">
              <w:rPr>
                <w:rFonts w:cs="Times New Roman"/>
                <w:szCs w:val="16"/>
              </w:rPr>
              <w:lastRenderedPageBreak/>
              <w:t>Parents of 69 children, age 1-12 years (median 3.7, IQR 2-6.85 years)</w:t>
            </w:r>
          </w:p>
          <w:p w14:paraId="695B4818" w14:textId="77777777" w:rsidR="004C20EA" w:rsidRPr="005A76B1" w:rsidRDefault="004C20EA" w:rsidP="004C20EA">
            <w:pPr>
              <w:rPr>
                <w:rFonts w:cs="Times New Roman"/>
                <w:szCs w:val="16"/>
              </w:rPr>
            </w:pPr>
          </w:p>
          <w:p w14:paraId="6DE9C2F1" w14:textId="77777777" w:rsidR="004C20EA" w:rsidRPr="005A76B1" w:rsidRDefault="004C20EA" w:rsidP="004C20EA">
            <w:pPr>
              <w:rPr>
                <w:rFonts w:cs="Times New Roman"/>
                <w:szCs w:val="16"/>
              </w:rPr>
            </w:pPr>
            <w:r w:rsidRPr="005A76B1">
              <w:rPr>
                <w:rFonts w:cs="Times New Roman"/>
                <w:szCs w:val="16"/>
              </w:rPr>
              <w:t xml:space="preserve">Setting: Recovery room </w:t>
            </w:r>
          </w:p>
          <w:p w14:paraId="286E98C3" w14:textId="77777777" w:rsidR="004C20EA" w:rsidRPr="005A76B1" w:rsidRDefault="004C20EA" w:rsidP="004C20EA">
            <w:pPr>
              <w:rPr>
                <w:rFonts w:cs="Times New Roman"/>
                <w:szCs w:val="16"/>
              </w:rPr>
            </w:pPr>
            <w:r w:rsidRPr="005A76B1">
              <w:rPr>
                <w:rFonts w:cs="Times New Roman"/>
                <w:szCs w:val="16"/>
              </w:rPr>
              <w:t>Pain: Post-operative (</w:t>
            </w:r>
            <w:proofErr w:type="spellStart"/>
            <w:r w:rsidRPr="005A76B1">
              <w:rPr>
                <w:rFonts w:cs="Times New Roman"/>
                <w:szCs w:val="16"/>
              </w:rPr>
              <w:t>herniorrhaphy</w:t>
            </w:r>
            <w:proofErr w:type="spellEnd"/>
            <w:r w:rsidRPr="005A76B1">
              <w:rPr>
                <w:rFonts w:cs="Times New Roman"/>
                <w:szCs w:val="16"/>
              </w:rPr>
              <w:t xml:space="preserve"> or </w:t>
            </w:r>
            <w:proofErr w:type="spellStart"/>
            <w:r w:rsidRPr="005A76B1">
              <w:rPr>
                <w:rFonts w:cs="Times New Roman"/>
                <w:szCs w:val="16"/>
              </w:rPr>
              <w:t>hydrocelectomy</w:t>
            </w:r>
            <w:proofErr w:type="spellEnd"/>
            <w:r w:rsidRPr="005A76B1">
              <w:rPr>
                <w:rFonts w:cs="Times New Roman"/>
                <w:szCs w:val="16"/>
              </w:rPr>
              <w:t xml:space="preserve">) </w:t>
            </w:r>
          </w:p>
          <w:p w14:paraId="081E28AF" w14:textId="35E7485B" w:rsidR="004C20EA" w:rsidRPr="005A76B1" w:rsidRDefault="004C20EA" w:rsidP="004C20EA">
            <w:pPr>
              <w:rPr>
                <w:rFonts w:cs="Times New Roman"/>
                <w:szCs w:val="16"/>
              </w:rPr>
            </w:pPr>
            <w:r w:rsidRPr="005A76B1">
              <w:rPr>
                <w:rFonts w:cs="Times New Roman"/>
                <w:szCs w:val="16"/>
              </w:rPr>
              <w:t>Index: parent FLACC and CHEOPS (Thai)</w:t>
            </w:r>
          </w:p>
          <w:p w14:paraId="3BE88BEA" w14:textId="080B6791" w:rsidR="004C20EA" w:rsidRPr="005A76B1" w:rsidRDefault="004C20EA" w:rsidP="004C20EA">
            <w:pPr>
              <w:rPr>
                <w:rFonts w:cs="Times New Roman"/>
                <w:color w:val="000000"/>
                <w:szCs w:val="16"/>
                <w:lang w:eastAsia="en-AU"/>
              </w:rPr>
            </w:pPr>
            <w:r w:rsidRPr="005A76B1">
              <w:rPr>
                <w:rFonts w:cs="Times New Roman"/>
                <w:szCs w:val="16"/>
              </w:rPr>
              <w:t>Reference: nurse FLACC &amp; CHEOPS (Thai)</w:t>
            </w:r>
          </w:p>
        </w:tc>
        <w:tc>
          <w:tcPr>
            <w:tcW w:w="2126" w:type="dxa"/>
            <w:shd w:val="clear" w:color="auto" w:fill="auto"/>
          </w:tcPr>
          <w:p w14:paraId="34886063" w14:textId="1492D5A0" w:rsidR="004C20EA" w:rsidRPr="005A76B1" w:rsidRDefault="004C20EA" w:rsidP="004C20EA">
            <w:pPr>
              <w:rPr>
                <w:rFonts w:cs="Times New Roman"/>
                <w:szCs w:val="16"/>
              </w:rPr>
            </w:pPr>
            <w:r w:rsidRPr="005A76B1">
              <w:rPr>
                <w:rFonts w:cs="Times New Roman"/>
                <w:szCs w:val="16"/>
              </w:rPr>
              <w:t>Inter-</w:t>
            </w:r>
            <w:proofErr w:type="spellStart"/>
            <w:r w:rsidRPr="005A76B1">
              <w:rPr>
                <w:rFonts w:cs="Times New Roman"/>
                <w:szCs w:val="16"/>
              </w:rPr>
              <w:t>rater</w:t>
            </w:r>
            <w:proofErr w:type="spellEnd"/>
            <w:r w:rsidRPr="005A76B1">
              <w:rPr>
                <w:rFonts w:cs="Times New Roman"/>
                <w:szCs w:val="16"/>
              </w:rPr>
              <w:t>: High correlation between nurses &amp; parents using FLACC (rho = 0.938, p &lt; 0.001) &amp; CHEOPS (rho = 0.945, p &lt; 0.001) Agreement ICC = 0.949 &amp; 0.977 respectively (p &lt; 0.001).</w:t>
            </w:r>
          </w:p>
          <w:p w14:paraId="6EE692F3" w14:textId="77777777" w:rsidR="004C20EA" w:rsidRDefault="004C20EA" w:rsidP="004C20EA">
            <w:pPr>
              <w:pStyle w:val="Smalltext"/>
              <w:rPr>
                <w:rFonts w:cs="Times New Roman"/>
                <w:szCs w:val="16"/>
              </w:rPr>
            </w:pPr>
            <w:r w:rsidRPr="005A76B1">
              <w:rPr>
                <w:rFonts w:cs="Times New Roman"/>
                <w:szCs w:val="16"/>
              </w:rPr>
              <w:t xml:space="preserve">No difference between parent scores and nurse scores for FLACC (p = 0.166) or CHEOPS (0.544) </w:t>
            </w:r>
          </w:p>
          <w:p w14:paraId="7AAA40BA" w14:textId="4AAAE505" w:rsidR="004446AF" w:rsidRPr="005A76B1" w:rsidRDefault="004446AF" w:rsidP="004C20EA">
            <w:pPr>
              <w:pStyle w:val="Smalltext"/>
              <w:rPr>
                <w:rFonts w:cs="Times New Roman"/>
                <w:szCs w:val="16"/>
              </w:rPr>
            </w:pPr>
            <w:r>
              <w:rPr>
                <w:rFonts w:cs="Times New Roman"/>
                <w:szCs w:val="16"/>
              </w:rPr>
              <w:t>COSMIN - fair</w:t>
            </w:r>
          </w:p>
          <w:p w14:paraId="0609B58F" w14:textId="77777777" w:rsidR="004C20EA" w:rsidRPr="005A76B1" w:rsidRDefault="004C20EA" w:rsidP="004C20EA">
            <w:pPr>
              <w:pStyle w:val="Smalltext"/>
              <w:rPr>
                <w:rFonts w:cs="Times New Roman"/>
                <w:color w:val="000000"/>
                <w:szCs w:val="16"/>
                <w:lang w:eastAsia="en-AU"/>
              </w:rPr>
            </w:pPr>
          </w:p>
        </w:tc>
        <w:tc>
          <w:tcPr>
            <w:tcW w:w="2126" w:type="dxa"/>
            <w:shd w:val="clear" w:color="auto" w:fill="auto"/>
            <w:hideMark/>
          </w:tcPr>
          <w:p w14:paraId="5CE92342" w14:textId="00D36DF0" w:rsidR="004C20EA" w:rsidRPr="005A76B1" w:rsidRDefault="004C20EA" w:rsidP="004C20EA">
            <w:pPr>
              <w:pStyle w:val="Smalltext"/>
              <w:rPr>
                <w:rFonts w:cs="Times New Roman"/>
                <w:szCs w:val="16"/>
              </w:rPr>
            </w:pPr>
            <w:r w:rsidRPr="005A76B1">
              <w:rPr>
                <w:rFonts w:cs="Times New Roman"/>
                <w:szCs w:val="16"/>
              </w:rPr>
              <w:t xml:space="preserve">Not assessed </w:t>
            </w:r>
          </w:p>
          <w:p w14:paraId="7AEE3E2A" w14:textId="77777777" w:rsidR="004C20EA" w:rsidRPr="005A76B1" w:rsidRDefault="004C20EA" w:rsidP="004C20EA">
            <w:pPr>
              <w:rPr>
                <w:rFonts w:cs="Times New Roman"/>
                <w:szCs w:val="16"/>
              </w:rPr>
            </w:pPr>
          </w:p>
        </w:tc>
        <w:tc>
          <w:tcPr>
            <w:tcW w:w="1985" w:type="dxa"/>
            <w:shd w:val="clear" w:color="auto" w:fill="auto"/>
          </w:tcPr>
          <w:p w14:paraId="20D3BAD6" w14:textId="77777777" w:rsidR="004C20EA" w:rsidRPr="005A76B1" w:rsidRDefault="004C20EA" w:rsidP="004C20EA">
            <w:pPr>
              <w:rPr>
                <w:rFonts w:cs="Times New Roman"/>
                <w:color w:val="000000"/>
                <w:szCs w:val="16"/>
                <w:lang w:eastAsia="en-AU"/>
              </w:rPr>
            </w:pPr>
            <w:r w:rsidRPr="005A76B1">
              <w:rPr>
                <w:rFonts w:cs="Times New Roman"/>
                <w:color w:val="000000"/>
                <w:szCs w:val="16"/>
                <w:lang w:eastAsia="en-AU"/>
              </w:rPr>
              <w:t>Feasibility: Ease of use scores (VAS) for FLACC (3.38 ± 1.70) and CHEOPS (3.43 ± 1.75) were not different (p = 0.815).</w:t>
            </w:r>
          </w:p>
          <w:p w14:paraId="75B354AB" w14:textId="77777777" w:rsidR="004C20EA" w:rsidRPr="005A76B1" w:rsidRDefault="004C20EA" w:rsidP="004C20EA">
            <w:pPr>
              <w:rPr>
                <w:rFonts w:cs="Times New Roman"/>
                <w:color w:val="000000"/>
                <w:szCs w:val="16"/>
                <w:lang w:eastAsia="en-AU"/>
              </w:rPr>
            </w:pPr>
            <w:r w:rsidRPr="005A76B1">
              <w:rPr>
                <w:rFonts w:cs="Times New Roman"/>
                <w:color w:val="000000"/>
                <w:szCs w:val="16"/>
                <w:lang w:eastAsia="en-AU"/>
              </w:rPr>
              <w:t xml:space="preserve">* Authors claim ease of use demonstrated by reliable application by parents (regardless of level of education) </w:t>
            </w:r>
          </w:p>
        </w:tc>
        <w:tc>
          <w:tcPr>
            <w:tcW w:w="2268" w:type="dxa"/>
            <w:shd w:val="clear" w:color="auto" w:fill="auto"/>
          </w:tcPr>
          <w:p w14:paraId="7BC41569" w14:textId="77777777" w:rsidR="004C20EA" w:rsidRPr="005A76B1" w:rsidRDefault="004C20EA" w:rsidP="004C20EA">
            <w:pPr>
              <w:rPr>
                <w:rFonts w:cs="Times New Roman"/>
                <w:color w:val="000000"/>
                <w:szCs w:val="16"/>
                <w:lang w:eastAsia="en-AU"/>
              </w:rPr>
            </w:pPr>
            <w:r w:rsidRPr="005A76B1">
              <w:rPr>
                <w:rFonts w:cs="Times New Roman"/>
                <w:color w:val="000000"/>
                <w:szCs w:val="16"/>
                <w:lang w:eastAsia="en-AU"/>
              </w:rPr>
              <w:t>Sequencing of application of scales not defined but applied at the same time - hence may impact on scores for scales.</w:t>
            </w:r>
          </w:p>
          <w:p w14:paraId="2C764F90"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ain scores very low (median </w:t>
            </w:r>
            <w:proofErr w:type="gramStart"/>
            <w:r w:rsidRPr="005A76B1">
              <w:rPr>
                <w:rFonts w:cs="Times New Roman"/>
                <w:iCs/>
                <w:color w:val="000000"/>
                <w:szCs w:val="16"/>
                <w:lang w:eastAsia="en-AU"/>
              </w:rPr>
              <w:t>FLACC  =</w:t>
            </w:r>
            <w:proofErr w:type="gramEnd"/>
            <w:r w:rsidRPr="005A76B1">
              <w:rPr>
                <w:rFonts w:cs="Times New Roman"/>
                <w:iCs/>
                <w:color w:val="000000"/>
                <w:szCs w:val="16"/>
                <w:lang w:eastAsia="en-AU"/>
              </w:rPr>
              <w:t xml:space="preserve"> 0, IQ = 0 - 3). Polarised scores may increase the strength of correlations between scores</w:t>
            </w:r>
          </w:p>
          <w:p w14:paraId="51D708E0" w14:textId="5B4A4E62" w:rsidR="004C20EA" w:rsidRPr="005A76B1" w:rsidRDefault="004C20EA" w:rsidP="004C20EA">
            <w:pPr>
              <w:rPr>
                <w:rFonts w:cs="Times New Roman"/>
                <w:vanish/>
                <w:color w:val="000000"/>
                <w:szCs w:val="16"/>
                <w:lang w:eastAsia="en-AU"/>
              </w:rPr>
            </w:pPr>
          </w:p>
        </w:tc>
      </w:tr>
      <w:tr w:rsidR="004C20EA" w:rsidRPr="005A76B1" w14:paraId="161CDB49" w14:textId="77777777" w:rsidTr="000A20DE">
        <w:trPr>
          <w:trHeight w:val="358"/>
        </w:trPr>
        <w:tc>
          <w:tcPr>
            <w:tcW w:w="1149" w:type="dxa"/>
            <w:shd w:val="clear" w:color="auto" w:fill="auto"/>
            <w:hideMark/>
          </w:tcPr>
          <w:p w14:paraId="59325AEB" w14:textId="77777777" w:rsidR="004C20EA" w:rsidRPr="005A76B1" w:rsidRDefault="00CB287C" w:rsidP="004C20EA">
            <w:pPr>
              <w:pStyle w:val="Smalltext"/>
              <w:rPr>
                <w:rFonts w:cs="Times New Roman"/>
                <w:szCs w:val="16"/>
                <w:lang w:eastAsia="en-AU"/>
              </w:rPr>
            </w:pPr>
            <w:hyperlink w:anchor="RANGE!_ENREF_90" w:tooltip="Suraseranivongse, 2001 #1309" w:history="1">
              <w:r w:rsidR="004C20EA" w:rsidRPr="005A76B1">
                <w:rPr>
                  <w:rFonts w:cs="Times New Roman"/>
                  <w:noProof/>
                  <w:szCs w:val="16"/>
                  <w:lang w:eastAsia="en-AU"/>
                </w:rPr>
                <w:t>(Suraseranivongse, Santawat et al. 2001)</w:t>
              </w:r>
            </w:hyperlink>
          </w:p>
        </w:tc>
        <w:tc>
          <w:tcPr>
            <w:tcW w:w="2552" w:type="dxa"/>
            <w:shd w:val="clear" w:color="auto" w:fill="auto"/>
            <w:hideMark/>
          </w:tcPr>
          <w:p w14:paraId="7B4EA554" w14:textId="4CDEF11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1. cross-validate scales (FLACC, CHEOPS, OPS and TPPPS in Thai children, measuring validity, reliability and practicality  and  2. assess the discriminative ability of the scales</w:t>
            </w:r>
          </w:p>
          <w:p w14:paraId="13297969"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Cross validation study</w:t>
            </w:r>
          </w:p>
          <w:p w14:paraId="3923683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cale translated and tested for content validity by experts</w:t>
            </w:r>
          </w:p>
          <w:p w14:paraId="1E61F33A"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Behaviours before &amp;after surgery, before &amp; after analgesics videotaped, sequence randomly arranged then 4 observers scored using 4 scales</w:t>
            </w:r>
          </w:p>
          <w:p w14:paraId="68058855" w14:textId="1BD67471"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2 weeks later observers rescored 30 behaviours</w:t>
            </w:r>
          </w:p>
        </w:tc>
        <w:tc>
          <w:tcPr>
            <w:tcW w:w="2126" w:type="dxa"/>
            <w:shd w:val="clear" w:color="auto" w:fill="auto"/>
          </w:tcPr>
          <w:p w14:paraId="374C1353"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167 children aged 1 – 5.5yr</w:t>
            </w:r>
          </w:p>
          <w:p w14:paraId="7C8E26F3" w14:textId="77777777" w:rsidR="004C20EA" w:rsidRPr="005A76B1" w:rsidRDefault="004C20EA" w:rsidP="004C20EA">
            <w:pPr>
              <w:pStyle w:val="Smalltext"/>
              <w:rPr>
                <w:rFonts w:cs="Times New Roman"/>
                <w:color w:val="000000"/>
                <w:szCs w:val="16"/>
                <w:lang w:eastAsia="en-AU"/>
              </w:rPr>
            </w:pPr>
          </w:p>
          <w:p w14:paraId="7479234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PACU and surgical ward</w:t>
            </w:r>
          </w:p>
          <w:p w14:paraId="664B1CF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2 centres,  Thailand</w:t>
            </w:r>
          </w:p>
          <w:p w14:paraId="27A35D8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w:t>
            </w:r>
          </w:p>
          <w:p w14:paraId="413E9DA6" w14:textId="4148E3E8"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 CHEOPS, OPS and TPPPS (Thai)</w:t>
            </w:r>
          </w:p>
          <w:p w14:paraId="6AA2A577" w14:textId="1A32BDAD"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w:t>
            </w:r>
            <w:proofErr w:type="spellStart"/>
            <w:r w:rsidRPr="005A76B1">
              <w:rPr>
                <w:rFonts w:cs="Times New Roman"/>
                <w:color w:val="000000"/>
                <w:szCs w:val="16"/>
                <w:lang w:eastAsia="en-AU"/>
              </w:rPr>
              <w:t>na</w:t>
            </w:r>
            <w:proofErr w:type="spellEnd"/>
          </w:p>
        </w:tc>
        <w:tc>
          <w:tcPr>
            <w:tcW w:w="2126" w:type="dxa"/>
            <w:shd w:val="clear" w:color="auto" w:fill="auto"/>
          </w:tcPr>
          <w:p w14:paraId="6C5D3C94" w14:textId="4A2A20E1" w:rsidR="004C20EA" w:rsidRPr="005A76B1" w:rsidRDefault="004C20EA" w:rsidP="004C20EA">
            <w:pPr>
              <w:pStyle w:val="Smalltext"/>
              <w:spacing w:after="0"/>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CHEOPS = 0.9184, OPS = 0.9198</w:t>
            </w:r>
          </w:p>
          <w:p w14:paraId="5C27C7DC" w14:textId="1971EA80" w:rsidR="004C20EA" w:rsidRPr="005A76B1" w:rsidRDefault="004C20EA" w:rsidP="004C20EA">
            <w:pPr>
              <w:pStyle w:val="Smalltext"/>
              <w:spacing w:after="0"/>
              <w:rPr>
                <w:rFonts w:cs="Times New Roman"/>
                <w:color w:val="000000"/>
                <w:szCs w:val="16"/>
                <w:lang w:eastAsia="en-AU"/>
              </w:rPr>
            </w:pPr>
            <w:r w:rsidRPr="005A76B1">
              <w:rPr>
                <w:rFonts w:cs="Times New Roman"/>
                <w:color w:val="000000"/>
                <w:szCs w:val="16"/>
                <w:lang w:eastAsia="en-AU"/>
              </w:rPr>
              <w:t>TPPPS = 0.9657, FLACC = 0.9488</w:t>
            </w:r>
          </w:p>
          <w:p w14:paraId="1920C6C3" w14:textId="77777777" w:rsidR="004C20EA" w:rsidRDefault="004C20EA" w:rsidP="004C20EA">
            <w:pPr>
              <w:pStyle w:val="Smalltext"/>
              <w:spacing w:after="0"/>
              <w:rPr>
                <w:rFonts w:cs="Times New Roman"/>
                <w:color w:val="000000"/>
                <w:szCs w:val="16"/>
                <w:lang w:eastAsia="en-AU"/>
              </w:rPr>
            </w:pPr>
            <w:r w:rsidRPr="005A76B1">
              <w:rPr>
                <w:rFonts w:cs="Times New Roman"/>
                <w:color w:val="000000"/>
                <w:szCs w:val="16"/>
                <w:lang w:eastAsia="en-AU"/>
              </w:rPr>
              <w:t>Intra-</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CHEOPS = 0.99 – 0.87, OPS = 0.95 – 0.99, TPPPS = 0.92 – 0.99, FLACC = 0.95 – 0.99</w:t>
            </w:r>
          </w:p>
          <w:p w14:paraId="7BA7833D" w14:textId="1975E76E" w:rsidR="004446AF" w:rsidRPr="005A76B1" w:rsidRDefault="004446AF" w:rsidP="004C20EA">
            <w:pPr>
              <w:pStyle w:val="Smalltext"/>
              <w:spacing w:after="0"/>
              <w:rPr>
                <w:rFonts w:cs="Times New Roman"/>
                <w:color w:val="000000"/>
                <w:szCs w:val="16"/>
                <w:lang w:eastAsia="en-AU"/>
              </w:rPr>
            </w:pPr>
            <w:r>
              <w:rPr>
                <w:rFonts w:cs="Times New Roman"/>
                <w:color w:val="000000"/>
                <w:szCs w:val="16"/>
                <w:lang w:eastAsia="en-AU"/>
              </w:rPr>
              <w:t>COSMIN - good</w:t>
            </w:r>
          </w:p>
        </w:tc>
        <w:tc>
          <w:tcPr>
            <w:tcW w:w="2126" w:type="dxa"/>
            <w:shd w:val="clear" w:color="auto" w:fill="auto"/>
            <w:hideMark/>
          </w:tcPr>
          <w:p w14:paraId="6462BAC3" w14:textId="6219D0FD"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Content (face): FLACC accepted unchanged. 2 behaviours in CHEOPS and 1 in TPPPS opposed as not seen in Thai children.</w:t>
            </w:r>
          </w:p>
          <w:p w14:paraId="5B3C3077" w14:textId="65F79AAA" w:rsidR="004446AF" w:rsidRPr="005A76B1" w:rsidRDefault="004446AF" w:rsidP="004C20EA">
            <w:pPr>
              <w:pStyle w:val="Smalltext"/>
              <w:rPr>
                <w:rFonts w:cs="Times New Roman"/>
                <w:color w:val="000000"/>
                <w:szCs w:val="16"/>
                <w:lang w:eastAsia="en-AU"/>
              </w:rPr>
            </w:pPr>
            <w:r>
              <w:rPr>
                <w:rFonts w:cs="Times New Roman"/>
                <w:color w:val="000000"/>
                <w:szCs w:val="16"/>
                <w:lang w:eastAsia="en-AU"/>
              </w:rPr>
              <w:t>COSMIN - poor</w:t>
            </w:r>
          </w:p>
          <w:p w14:paraId="484FE284" w14:textId="1110947B" w:rsidR="004446AF" w:rsidRDefault="004446AF" w:rsidP="004446AF">
            <w:pPr>
              <w:pStyle w:val="Smalltext"/>
              <w:rPr>
                <w:rFonts w:cs="Times New Roman"/>
                <w:color w:val="000000"/>
                <w:szCs w:val="16"/>
                <w:lang w:eastAsia="en-AU"/>
              </w:rPr>
            </w:pPr>
            <w:r>
              <w:rPr>
                <w:rFonts w:cs="Times New Roman"/>
                <w:color w:val="000000"/>
                <w:szCs w:val="16"/>
                <w:lang w:eastAsia="en-AU"/>
              </w:rPr>
              <w:t>Hypothesis (c</w:t>
            </w:r>
            <w:r w:rsidR="004C20EA" w:rsidRPr="005A76B1">
              <w:rPr>
                <w:rFonts w:cs="Times New Roman"/>
                <w:color w:val="000000"/>
                <w:szCs w:val="16"/>
                <w:lang w:eastAsia="en-AU"/>
              </w:rPr>
              <w:t>onvergent</w:t>
            </w:r>
            <w:r>
              <w:rPr>
                <w:rFonts w:cs="Times New Roman"/>
                <w:color w:val="000000"/>
                <w:szCs w:val="16"/>
                <w:lang w:eastAsia="en-AU"/>
              </w:rPr>
              <w:t>)</w:t>
            </w:r>
            <w:r w:rsidR="004C20EA" w:rsidRPr="005A76B1">
              <w:rPr>
                <w:rFonts w:cs="Times New Roman"/>
                <w:color w:val="000000"/>
                <w:szCs w:val="16"/>
                <w:lang w:eastAsia="en-AU"/>
              </w:rPr>
              <w:t xml:space="preserve">: correlations btw scales 0.62 – </w:t>
            </w:r>
            <w:proofErr w:type="gramStart"/>
            <w:r w:rsidR="004C20EA" w:rsidRPr="005A76B1">
              <w:rPr>
                <w:rFonts w:cs="Times New Roman"/>
                <w:color w:val="000000"/>
                <w:szCs w:val="16"/>
                <w:lang w:eastAsia="en-AU"/>
              </w:rPr>
              <w:t>0.77  (</w:t>
            </w:r>
            <w:proofErr w:type="gramEnd"/>
            <w:r w:rsidR="004C20EA" w:rsidRPr="005A76B1">
              <w:rPr>
                <w:rFonts w:cs="Times New Roman"/>
                <w:color w:val="000000"/>
                <w:szCs w:val="16"/>
                <w:lang w:eastAsia="en-AU"/>
              </w:rPr>
              <w:t>p &lt; 0.0001) CHEOPS/OPS highest, FLACC/TPPPS lowest.</w:t>
            </w:r>
            <w:r w:rsidRPr="005A76B1">
              <w:rPr>
                <w:rFonts w:cs="Times New Roman"/>
                <w:color w:val="000000"/>
                <w:szCs w:val="16"/>
                <w:lang w:eastAsia="en-AU"/>
              </w:rPr>
              <w:t xml:space="preserve"> </w:t>
            </w:r>
          </w:p>
          <w:p w14:paraId="1B1C75AA" w14:textId="228B9205" w:rsidR="004446AF" w:rsidRDefault="004446AF" w:rsidP="004446AF">
            <w:pPr>
              <w:pStyle w:val="Smalltext"/>
              <w:rPr>
                <w:rFonts w:cs="Times New Roman"/>
                <w:color w:val="000000"/>
                <w:szCs w:val="16"/>
                <w:lang w:eastAsia="en-AU"/>
              </w:rPr>
            </w:pPr>
            <w:r>
              <w:rPr>
                <w:rFonts w:cs="Times New Roman"/>
                <w:color w:val="000000"/>
                <w:szCs w:val="16"/>
                <w:lang w:eastAsia="en-AU"/>
              </w:rPr>
              <w:t>COSMIN - fair</w:t>
            </w:r>
          </w:p>
          <w:p w14:paraId="17C9A845" w14:textId="3BB1BE6A" w:rsidR="004446AF" w:rsidRDefault="004446AF" w:rsidP="004446AF">
            <w:pPr>
              <w:pStyle w:val="Smalltext"/>
              <w:rPr>
                <w:rFonts w:cs="Times New Roman"/>
                <w:color w:val="000000"/>
                <w:szCs w:val="16"/>
                <w:lang w:eastAsia="en-AU"/>
              </w:rPr>
            </w:pPr>
            <w:r w:rsidRPr="005A76B1">
              <w:rPr>
                <w:rFonts w:cs="Times New Roman"/>
                <w:color w:val="000000"/>
                <w:szCs w:val="16"/>
                <w:lang w:eastAsia="en-AU"/>
              </w:rPr>
              <w:t>Responsiveness: significant change in scores before and after surgery before analgesic for all scales p &lt; 0.001.</w:t>
            </w:r>
          </w:p>
          <w:p w14:paraId="2CE2C7E5" w14:textId="131B5870" w:rsidR="004446AF" w:rsidRPr="005A76B1" w:rsidRDefault="004446AF" w:rsidP="004446AF">
            <w:pPr>
              <w:pStyle w:val="Smalltext"/>
              <w:rPr>
                <w:rFonts w:cs="Times New Roman"/>
                <w:color w:val="000000"/>
                <w:szCs w:val="16"/>
                <w:lang w:eastAsia="en-AU"/>
              </w:rPr>
            </w:pPr>
            <w:r>
              <w:rPr>
                <w:rFonts w:cs="Times New Roman"/>
                <w:color w:val="000000"/>
                <w:szCs w:val="16"/>
                <w:lang w:eastAsia="en-AU"/>
              </w:rPr>
              <w:t>COSMIN - good</w:t>
            </w:r>
          </w:p>
          <w:p w14:paraId="34DFE2A4" w14:textId="34CBC3D8" w:rsidR="004C20EA" w:rsidRPr="005A76B1" w:rsidRDefault="004C20EA" w:rsidP="004C20EA">
            <w:pPr>
              <w:pStyle w:val="Smalltext"/>
              <w:rPr>
                <w:rFonts w:cs="Times New Roman"/>
                <w:color w:val="000000"/>
                <w:szCs w:val="16"/>
                <w:lang w:eastAsia="en-AU"/>
              </w:rPr>
            </w:pPr>
          </w:p>
        </w:tc>
        <w:tc>
          <w:tcPr>
            <w:tcW w:w="1985" w:type="dxa"/>
            <w:shd w:val="clear" w:color="auto" w:fill="auto"/>
          </w:tcPr>
          <w:p w14:paraId="0C0674B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Feasibility - Time taken to apply scales FLACC – 45.5s, CHEOPS – 59s, OPS – 44s &amp; TPPPS- 40.1s</w:t>
            </w:r>
            <w:proofErr w:type="gramStart"/>
            <w:r w:rsidRPr="005A76B1">
              <w:rPr>
                <w:rFonts w:cs="Times New Roman"/>
                <w:color w:val="000000"/>
                <w:szCs w:val="16"/>
                <w:lang w:eastAsia="en-AU"/>
              </w:rPr>
              <w:t>,.</w:t>
            </w:r>
            <w:proofErr w:type="gramEnd"/>
            <w:r w:rsidRPr="005A76B1">
              <w:rPr>
                <w:rFonts w:cs="Times New Roman"/>
                <w:color w:val="000000"/>
                <w:szCs w:val="16"/>
                <w:lang w:eastAsia="en-AU"/>
              </w:rPr>
              <w:t xml:space="preserve">  </w:t>
            </w:r>
          </w:p>
          <w:p w14:paraId="6EB745DF" w14:textId="51C3265A"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cales ranked by 76.7 – 90% (FLACC – 90%) as ‘feasible for clinical use’, 73.3% (FLACC, OPS &amp; TPPPS) &amp; 80% (CHEOPS) as ‘easy to use’, 80 – 100% (FLACC = 86.7%) as helpful for assessment &amp; 26.6 – 66.7 % (FLACC = 66.7%) as generally satisfied</w:t>
            </w:r>
          </w:p>
          <w:p w14:paraId="08007639" w14:textId="76FA60F5" w:rsidR="004C20EA" w:rsidRPr="005A76B1" w:rsidRDefault="004C20EA" w:rsidP="004C20EA">
            <w:pPr>
              <w:rPr>
                <w:rFonts w:cs="Times New Roman"/>
                <w:szCs w:val="16"/>
              </w:rPr>
            </w:pPr>
            <w:r w:rsidRPr="005A76B1">
              <w:rPr>
                <w:rFonts w:cs="Times New Roman"/>
                <w:szCs w:val="16"/>
              </w:rPr>
              <w:t xml:space="preserve">Utility: cut off &amp; decision to treat pain: CHEOPS highest cut </w:t>
            </w:r>
            <w:proofErr w:type="gramStart"/>
            <w:r w:rsidRPr="005A76B1">
              <w:rPr>
                <w:rFonts w:cs="Times New Roman"/>
                <w:szCs w:val="16"/>
              </w:rPr>
              <w:t>off  =</w:t>
            </w:r>
            <w:proofErr w:type="gramEnd"/>
            <w:r w:rsidRPr="005A76B1">
              <w:rPr>
                <w:rFonts w:cs="Times New Roman"/>
                <w:szCs w:val="16"/>
              </w:rPr>
              <w:t xml:space="preserve"> 6 and strongest agreement with intention to Rx by clinician, к = 0.83, FLACC </w:t>
            </w:r>
            <w:proofErr w:type="spellStart"/>
            <w:r w:rsidRPr="005A76B1">
              <w:rPr>
                <w:rFonts w:cs="Times New Roman"/>
                <w:szCs w:val="16"/>
              </w:rPr>
              <w:t>cutoff</w:t>
            </w:r>
            <w:proofErr w:type="spellEnd"/>
            <w:r w:rsidRPr="005A76B1">
              <w:rPr>
                <w:rFonts w:cs="Times New Roman"/>
                <w:szCs w:val="16"/>
              </w:rPr>
              <w:t xml:space="preserve"> = 2, к = 0.659).</w:t>
            </w:r>
          </w:p>
        </w:tc>
        <w:tc>
          <w:tcPr>
            <w:tcW w:w="2268" w:type="dxa"/>
            <w:shd w:val="clear" w:color="auto" w:fill="auto"/>
          </w:tcPr>
          <w:p w14:paraId="14C42614" w14:textId="77777777" w:rsidR="004C20EA" w:rsidRPr="005A76B1" w:rsidRDefault="004C20EA" w:rsidP="004C20EA">
            <w:pPr>
              <w:pStyle w:val="Smalltext"/>
              <w:rPr>
                <w:rFonts w:cs="Times New Roman"/>
                <w:szCs w:val="16"/>
              </w:rPr>
            </w:pPr>
            <w:r w:rsidRPr="005A76B1">
              <w:rPr>
                <w:rFonts w:cs="Times New Roman"/>
                <w:szCs w:val="16"/>
              </w:rPr>
              <w:t>Clinical intent to treat used to establish scale cut offs – pain diagnosed by nurse but analgesic decision made by researcher ‘blinded to score’ but aware that nurse diagnosed ‘pain’. Those not diagnoses by nurse not referred to researcher for decision to treat therefore biasing cohort for treatment</w:t>
            </w:r>
          </w:p>
          <w:p w14:paraId="43F577AD"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26073042" w14:textId="77777777" w:rsidR="005C37DC" w:rsidRDefault="005C37DC" w:rsidP="005C37DC">
            <w:pPr>
              <w:pStyle w:val="Smalltext"/>
              <w:rPr>
                <w:color w:val="000000"/>
                <w:szCs w:val="16"/>
                <w:lang w:eastAsia="en-AU"/>
              </w:rPr>
            </w:pPr>
            <w:r>
              <w:rPr>
                <w:color w:val="000000"/>
                <w:szCs w:val="16"/>
                <w:lang w:eastAsia="en-AU"/>
              </w:rPr>
              <w:t>Scoring of multiple tools may impact on convergence</w:t>
            </w:r>
          </w:p>
          <w:p w14:paraId="3AFCFA58" w14:textId="1EFB3404" w:rsidR="004C20EA" w:rsidRPr="005A76B1" w:rsidRDefault="004C20EA" w:rsidP="004C20EA">
            <w:pPr>
              <w:pStyle w:val="Smalltext"/>
              <w:rPr>
                <w:rFonts w:cs="Times New Roman"/>
                <w:color w:val="000000"/>
                <w:szCs w:val="16"/>
                <w:lang w:eastAsia="en-AU"/>
              </w:rPr>
            </w:pPr>
          </w:p>
        </w:tc>
      </w:tr>
      <w:tr w:rsidR="004C20EA" w:rsidRPr="005A76B1" w14:paraId="78DA5FCC" w14:textId="77777777" w:rsidTr="000A20DE">
        <w:trPr>
          <w:trHeight w:val="330"/>
        </w:trPr>
        <w:tc>
          <w:tcPr>
            <w:tcW w:w="1149" w:type="dxa"/>
            <w:shd w:val="clear" w:color="auto" w:fill="auto"/>
          </w:tcPr>
          <w:p w14:paraId="6C1546C6" w14:textId="3B978503" w:rsidR="004C20EA" w:rsidRPr="005A76B1" w:rsidRDefault="004446AF" w:rsidP="00F728A6">
            <w:pPr>
              <w:pStyle w:val="Smalltext"/>
              <w:rPr>
                <w:rFonts w:cs="Times New Roman"/>
                <w:szCs w:val="16"/>
                <w:lang w:eastAsia="en-AU"/>
              </w:rPr>
            </w:pPr>
            <w:proofErr w:type="spellStart"/>
            <w:r>
              <w:rPr>
                <w:rFonts w:cs="Times New Roman"/>
                <w:szCs w:val="16"/>
                <w:lang w:eastAsia="en-AU"/>
              </w:rPr>
              <w:t>Taddio</w:t>
            </w:r>
            <w:proofErr w:type="spellEnd"/>
            <w:r>
              <w:rPr>
                <w:rFonts w:cs="Times New Roman"/>
                <w:szCs w:val="16"/>
                <w:lang w:eastAsia="en-AU"/>
              </w:rPr>
              <w:t xml:space="preserve"> et al, 2011 </w:t>
            </w:r>
            <w:r w:rsidR="004C20EA" w:rsidRPr="005A76B1">
              <w:rPr>
                <w:rFonts w:cs="Times New Roman"/>
                <w:szCs w:val="16"/>
                <w:lang w:eastAsia="en-AU"/>
              </w:rPr>
              <w:fldChar w:fldCharType="begin">
                <w:fldData xml:space="preserve">PEVuZE5vdGU+PENpdGU+PEF1dGhvcj5UYWRkaW88L0F1dGhvcj48WWVhcj4yMDExPC9ZZWFyPjxS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UYWRkaW88L0F1dGhvcj48WWVhcj4yMDExPC9ZZWFyPjxS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19" w:tooltip="Taddio, 2011 #1310" w:history="1">
              <w:r w:rsidR="00F728A6">
                <w:rPr>
                  <w:rFonts w:cs="Times New Roman"/>
                  <w:noProof/>
                  <w:szCs w:val="16"/>
                  <w:lang w:eastAsia="en-AU"/>
                </w:rPr>
                <w:t>19</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shd w:val="clear" w:color="auto" w:fill="auto"/>
            <w:hideMark/>
          </w:tcPr>
          <w:p w14:paraId="362EEC14"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To investigate the reliability, validity and practicality of 3 observational measures of acute pain for the assessment of pain in infants undergoing vaccine injections. </w:t>
            </w:r>
          </w:p>
          <w:p w14:paraId="41239328"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Convenience sample from an RCT.</w:t>
            </w:r>
          </w:p>
          <w:p w14:paraId="52D7CCEA"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Infants having 1</w:t>
            </w:r>
            <w:r w:rsidRPr="005A76B1">
              <w:rPr>
                <w:rFonts w:cs="Times New Roman"/>
                <w:iCs/>
                <w:color w:val="000000"/>
                <w:szCs w:val="16"/>
                <w:vertAlign w:val="superscript"/>
                <w:lang w:eastAsia="en-AU"/>
              </w:rPr>
              <w:t>st</w:t>
            </w:r>
            <w:r w:rsidRPr="005A76B1">
              <w:rPr>
                <w:rFonts w:cs="Times New Roman"/>
                <w:iCs/>
                <w:color w:val="000000"/>
                <w:szCs w:val="16"/>
                <w:lang w:eastAsia="en-AU"/>
              </w:rPr>
              <w:t xml:space="preserve"> vaccination in clinical trial comparing pain associated with two vaccines (</w:t>
            </w:r>
            <w:proofErr w:type="spellStart"/>
            <w:r w:rsidRPr="005A76B1">
              <w:rPr>
                <w:rFonts w:cs="Times New Roman"/>
                <w:iCs/>
                <w:color w:val="000000"/>
                <w:szCs w:val="16"/>
                <w:lang w:eastAsia="en-AU"/>
              </w:rPr>
              <w:t>DPTaP-Hib</w:t>
            </w:r>
            <w:proofErr w:type="spellEnd"/>
            <w:r w:rsidRPr="005A76B1">
              <w:rPr>
                <w:rFonts w:cs="Times New Roman"/>
                <w:iCs/>
                <w:color w:val="000000"/>
                <w:szCs w:val="16"/>
                <w:lang w:eastAsia="en-AU"/>
              </w:rPr>
              <w:t xml:space="preserve"> or PCV). Videotaped &amp; pain scored at baseline and 15sec after vaccination from video</w:t>
            </w:r>
          </w:p>
          <w:p w14:paraId="3BDD17DB"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hase 1: single </w:t>
            </w:r>
            <w:proofErr w:type="spellStart"/>
            <w:r w:rsidRPr="005A76B1">
              <w:rPr>
                <w:rFonts w:cs="Times New Roman"/>
                <w:iCs/>
                <w:color w:val="000000"/>
                <w:szCs w:val="16"/>
                <w:lang w:eastAsia="en-AU"/>
              </w:rPr>
              <w:t>raters</w:t>
            </w:r>
            <w:proofErr w:type="spellEnd"/>
            <w:r w:rsidRPr="005A76B1">
              <w:rPr>
                <w:rFonts w:cs="Times New Roman"/>
                <w:iCs/>
                <w:color w:val="000000"/>
                <w:szCs w:val="16"/>
                <w:lang w:eastAsia="en-AU"/>
              </w:rPr>
              <w:t xml:space="preserve"> scored all infants using all 3 scales. 2</w:t>
            </w:r>
            <w:r w:rsidRPr="005A76B1">
              <w:rPr>
                <w:rFonts w:cs="Times New Roman"/>
                <w:iCs/>
                <w:color w:val="000000"/>
                <w:szCs w:val="16"/>
                <w:vertAlign w:val="superscript"/>
                <w:lang w:eastAsia="en-AU"/>
              </w:rPr>
              <w:t>nd</w:t>
            </w:r>
            <w:r w:rsidRPr="005A76B1">
              <w:rPr>
                <w:rFonts w:cs="Times New Roman"/>
                <w:iCs/>
                <w:color w:val="000000"/>
                <w:szCs w:val="16"/>
                <w:lang w:eastAsia="en-AU"/>
              </w:rPr>
              <w:t xml:space="preserve"> </w:t>
            </w:r>
            <w:proofErr w:type="spellStart"/>
            <w:r w:rsidRPr="005A76B1">
              <w:rPr>
                <w:rFonts w:cs="Times New Roman"/>
                <w:iCs/>
                <w:color w:val="000000"/>
                <w:szCs w:val="16"/>
                <w:lang w:eastAsia="en-AU"/>
              </w:rPr>
              <w:t>rater</w:t>
            </w:r>
            <w:proofErr w:type="spellEnd"/>
            <w:r w:rsidRPr="005A76B1">
              <w:rPr>
                <w:rFonts w:cs="Times New Roman"/>
                <w:iCs/>
                <w:color w:val="000000"/>
                <w:szCs w:val="16"/>
                <w:lang w:eastAsia="en-AU"/>
              </w:rPr>
              <w:t xml:space="preserve"> scored 30 randomly selected infants</w:t>
            </w:r>
          </w:p>
          <w:p w14:paraId="2BE90726"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hase 2: 3 different </w:t>
            </w:r>
            <w:proofErr w:type="spellStart"/>
            <w:r w:rsidRPr="005A76B1">
              <w:rPr>
                <w:rFonts w:cs="Times New Roman"/>
                <w:iCs/>
                <w:color w:val="000000"/>
                <w:szCs w:val="16"/>
                <w:lang w:eastAsia="en-AU"/>
              </w:rPr>
              <w:t>raters</w:t>
            </w:r>
            <w:proofErr w:type="spellEnd"/>
            <w:r w:rsidRPr="005A76B1">
              <w:rPr>
                <w:rFonts w:cs="Times New Roman"/>
                <w:iCs/>
                <w:color w:val="000000"/>
                <w:szCs w:val="16"/>
                <w:lang w:eastAsia="en-AU"/>
              </w:rPr>
              <w:t xml:space="preserve"> applied scale after one view of video. Scored again after watching video as often as required to score confidently.</w:t>
            </w:r>
          </w:p>
          <w:p w14:paraId="79A7A3EA" w14:textId="6DC72D9E"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All </w:t>
            </w:r>
            <w:proofErr w:type="spellStart"/>
            <w:r w:rsidRPr="005A76B1">
              <w:rPr>
                <w:rFonts w:cs="Times New Roman"/>
                <w:iCs/>
                <w:color w:val="000000"/>
                <w:szCs w:val="16"/>
                <w:lang w:eastAsia="en-AU"/>
              </w:rPr>
              <w:t>raters</w:t>
            </w:r>
            <w:proofErr w:type="spellEnd"/>
            <w:r w:rsidRPr="005A76B1">
              <w:rPr>
                <w:rFonts w:cs="Times New Roman"/>
                <w:iCs/>
                <w:color w:val="000000"/>
                <w:szCs w:val="16"/>
                <w:lang w:eastAsia="en-AU"/>
              </w:rPr>
              <w:t xml:space="preserve"> surveyed about utility of scales</w:t>
            </w:r>
          </w:p>
        </w:tc>
        <w:tc>
          <w:tcPr>
            <w:tcW w:w="2126" w:type="dxa"/>
            <w:shd w:val="clear" w:color="auto" w:fill="auto"/>
            <w:hideMark/>
          </w:tcPr>
          <w:p w14:paraId="2F48333B"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 xml:space="preserve">120 infants  aged 2 – 6mth </w:t>
            </w:r>
          </w:p>
          <w:p w14:paraId="7FE23592" w14:textId="77777777" w:rsidR="004C20EA" w:rsidRPr="005A76B1" w:rsidRDefault="004C20EA" w:rsidP="004C20EA">
            <w:pPr>
              <w:pStyle w:val="Smalltext"/>
              <w:rPr>
                <w:rFonts w:cs="Times New Roman"/>
                <w:iCs/>
                <w:color w:val="000000"/>
                <w:szCs w:val="16"/>
                <w:lang w:eastAsia="en-AU"/>
              </w:rPr>
            </w:pPr>
          </w:p>
          <w:p w14:paraId="242E2BC2"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Setting: private outpatient practice, Canada</w:t>
            </w:r>
          </w:p>
          <w:p w14:paraId="713F51B1"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Pain: Immunisation </w:t>
            </w:r>
          </w:p>
          <w:p w14:paraId="0AEF9245" w14:textId="252DE2CC"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Index: FLACC, MBPS and NIPS</w:t>
            </w:r>
          </w:p>
          <w:p w14:paraId="23CB0BDA"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Reference: </w:t>
            </w:r>
            <w:proofErr w:type="spellStart"/>
            <w:r w:rsidRPr="005A76B1">
              <w:rPr>
                <w:rFonts w:cs="Times New Roman"/>
                <w:iCs/>
                <w:color w:val="000000"/>
                <w:szCs w:val="16"/>
                <w:lang w:eastAsia="en-AU"/>
              </w:rPr>
              <w:t>na</w:t>
            </w:r>
            <w:proofErr w:type="spellEnd"/>
          </w:p>
          <w:p w14:paraId="1A5185EC" w14:textId="77777777" w:rsidR="004C20EA" w:rsidRPr="005A76B1" w:rsidRDefault="004C20EA" w:rsidP="004C20EA">
            <w:pPr>
              <w:pStyle w:val="Smalltext"/>
              <w:rPr>
                <w:rFonts w:cs="Times New Roman"/>
                <w:iCs/>
                <w:color w:val="000000"/>
                <w:szCs w:val="16"/>
                <w:lang w:eastAsia="en-AU"/>
              </w:rPr>
            </w:pPr>
          </w:p>
        </w:tc>
        <w:tc>
          <w:tcPr>
            <w:tcW w:w="2126" w:type="dxa"/>
            <w:shd w:val="clear" w:color="auto" w:fill="auto"/>
          </w:tcPr>
          <w:p w14:paraId="448B7D69"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Inter-</w:t>
            </w:r>
            <w:proofErr w:type="spellStart"/>
            <w:r w:rsidRPr="005A76B1">
              <w:rPr>
                <w:rFonts w:cs="Times New Roman"/>
                <w:iCs/>
                <w:color w:val="000000"/>
                <w:szCs w:val="16"/>
                <w:lang w:eastAsia="en-AU"/>
              </w:rPr>
              <w:t>rater</w:t>
            </w:r>
            <w:proofErr w:type="spellEnd"/>
            <w:r w:rsidRPr="005A76B1">
              <w:rPr>
                <w:rFonts w:cs="Times New Roman"/>
                <w:iCs/>
                <w:color w:val="000000"/>
                <w:szCs w:val="16"/>
                <w:lang w:eastAsia="en-AU"/>
              </w:rPr>
              <w:t>: ICC &gt; 0.85 for pre and post vaccination for all scales, FLACC – 0.85 and 0.94, NIPS – 0.9 and 0.92, and MBPS – 0.94 and 0.9 respectively.</w:t>
            </w:r>
          </w:p>
          <w:p w14:paraId="3656F458" w14:textId="77777777" w:rsidR="004C20EA"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Intra-</w:t>
            </w:r>
            <w:proofErr w:type="spellStart"/>
            <w:r w:rsidRPr="005A76B1">
              <w:rPr>
                <w:rFonts w:cs="Times New Roman"/>
                <w:iCs/>
                <w:color w:val="000000"/>
                <w:szCs w:val="16"/>
                <w:lang w:eastAsia="en-AU"/>
              </w:rPr>
              <w:t>rater</w:t>
            </w:r>
            <w:proofErr w:type="spellEnd"/>
            <w:r w:rsidRPr="005A76B1">
              <w:rPr>
                <w:rFonts w:cs="Times New Roman"/>
                <w:iCs/>
                <w:color w:val="000000"/>
                <w:szCs w:val="16"/>
                <w:lang w:eastAsia="en-AU"/>
              </w:rPr>
              <w:t>: FLACC (ICC, 0.98: 95% CI, 0.97–0.99), MBPS (ICC, 0.96: 95% CI, 0.94–0.97) &amp; NIPS (ICC, 0.98:95%CI, 0.97–0.98)</w:t>
            </w:r>
          </w:p>
          <w:p w14:paraId="07582D51" w14:textId="1475F6B2" w:rsidR="004446AF" w:rsidRPr="005A76B1" w:rsidRDefault="004446AF" w:rsidP="004C20EA">
            <w:pPr>
              <w:pStyle w:val="Smalltext"/>
              <w:rPr>
                <w:rFonts w:cs="Times New Roman"/>
                <w:iCs/>
                <w:color w:val="000000"/>
                <w:szCs w:val="16"/>
                <w:lang w:eastAsia="en-AU"/>
              </w:rPr>
            </w:pPr>
            <w:r>
              <w:rPr>
                <w:rFonts w:cs="Times New Roman"/>
                <w:iCs/>
                <w:color w:val="000000"/>
                <w:szCs w:val="16"/>
                <w:lang w:eastAsia="en-AU"/>
              </w:rPr>
              <w:t>COSMIN - good</w:t>
            </w:r>
          </w:p>
          <w:p w14:paraId="0C85C230" w14:textId="77777777" w:rsidR="004C20EA"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Internal consistency: </w:t>
            </w:r>
            <w:proofErr w:type="spellStart"/>
            <w:r w:rsidRPr="005A76B1">
              <w:rPr>
                <w:rFonts w:cs="Times New Roman"/>
                <w:iCs/>
                <w:color w:val="000000"/>
                <w:szCs w:val="16"/>
                <w:lang w:eastAsia="en-AU"/>
              </w:rPr>
              <w:t>cronbach’s</w:t>
            </w:r>
            <w:proofErr w:type="spellEnd"/>
            <w:r w:rsidRPr="005A76B1">
              <w:rPr>
                <w:rFonts w:cs="Times New Roman"/>
                <w:iCs/>
                <w:color w:val="000000"/>
                <w:szCs w:val="16"/>
                <w:lang w:eastAsia="en-AU"/>
              </w:rPr>
              <w:t xml:space="preserve"> alpha  &gt; 0.83 for all scales at baseline &amp; following vaccination</w:t>
            </w:r>
          </w:p>
          <w:p w14:paraId="40E8AD95" w14:textId="027775C5" w:rsidR="004446AF" w:rsidRPr="005A76B1" w:rsidRDefault="004446AF" w:rsidP="004C20EA">
            <w:pPr>
              <w:pStyle w:val="Smalltext"/>
              <w:rPr>
                <w:rFonts w:cs="Times New Roman"/>
                <w:iCs/>
                <w:color w:val="000000"/>
                <w:szCs w:val="16"/>
                <w:lang w:eastAsia="en-AU"/>
              </w:rPr>
            </w:pPr>
            <w:r>
              <w:rPr>
                <w:rFonts w:cs="Times New Roman"/>
                <w:iCs/>
                <w:color w:val="000000"/>
                <w:szCs w:val="16"/>
                <w:lang w:eastAsia="en-AU"/>
              </w:rPr>
              <w:t>COSMIN - poor</w:t>
            </w:r>
          </w:p>
        </w:tc>
        <w:tc>
          <w:tcPr>
            <w:tcW w:w="2126" w:type="dxa"/>
            <w:shd w:val="clear" w:color="auto" w:fill="auto"/>
            <w:hideMark/>
          </w:tcPr>
          <w:p w14:paraId="027499BC" w14:textId="3F1E7802" w:rsidR="004C20EA" w:rsidRDefault="00196CE4" w:rsidP="004C20EA">
            <w:pPr>
              <w:pStyle w:val="Smalltext"/>
              <w:rPr>
                <w:rFonts w:cs="Times New Roman"/>
                <w:iCs/>
                <w:color w:val="000000"/>
                <w:szCs w:val="16"/>
                <w:lang w:eastAsia="en-AU"/>
              </w:rPr>
            </w:pPr>
            <w:r>
              <w:rPr>
                <w:rFonts w:cs="Times New Roman"/>
                <w:iCs/>
                <w:color w:val="000000"/>
                <w:szCs w:val="16"/>
                <w:lang w:eastAsia="en-AU"/>
              </w:rPr>
              <w:lastRenderedPageBreak/>
              <w:t>Criterion (concurrent</w:t>
            </w:r>
            <w:r w:rsidR="004446AF">
              <w:rPr>
                <w:rFonts w:cs="Times New Roman"/>
                <w:iCs/>
                <w:color w:val="000000"/>
                <w:szCs w:val="16"/>
                <w:lang w:eastAsia="en-AU"/>
              </w:rPr>
              <w:t>)</w:t>
            </w:r>
            <w:r>
              <w:rPr>
                <w:rFonts w:cs="Times New Roman"/>
                <w:iCs/>
                <w:color w:val="000000"/>
                <w:szCs w:val="16"/>
                <w:lang w:eastAsia="en-AU"/>
              </w:rPr>
              <w:t>*</w:t>
            </w:r>
            <w:r w:rsidR="004C20EA" w:rsidRPr="005A76B1">
              <w:rPr>
                <w:rFonts w:cs="Times New Roman"/>
                <w:iCs/>
                <w:color w:val="000000"/>
                <w:szCs w:val="16"/>
                <w:lang w:eastAsia="en-AU"/>
              </w:rPr>
              <w:t>: Pearson correlation btw scales MBPS &amp; FLACC (r=0.84), FLACC &amp; NIPS (r=0.92) (p&lt;0.001) &amp;MBPS &amp; NIPS (r=0.87) (p&lt;0.001)</w:t>
            </w:r>
          </w:p>
          <w:p w14:paraId="5EB79E94" w14:textId="7CA6E339" w:rsidR="00764D11" w:rsidRPr="005A76B1" w:rsidRDefault="00764D11" w:rsidP="004C20EA">
            <w:pPr>
              <w:pStyle w:val="Smalltext"/>
              <w:rPr>
                <w:rFonts w:cs="Times New Roman"/>
                <w:iCs/>
                <w:color w:val="000000"/>
                <w:szCs w:val="16"/>
                <w:lang w:eastAsia="en-AU"/>
              </w:rPr>
            </w:pPr>
            <w:r>
              <w:rPr>
                <w:rFonts w:cs="Times New Roman"/>
                <w:iCs/>
                <w:color w:val="000000"/>
                <w:szCs w:val="16"/>
                <w:lang w:eastAsia="en-AU"/>
              </w:rPr>
              <w:t>COSMIN - poor</w:t>
            </w:r>
          </w:p>
          <w:p w14:paraId="50EB0A60" w14:textId="77777777" w:rsidR="00764D11" w:rsidRDefault="004446AF" w:rsidP="004446AF">
            <w:pPr>
              <w:pStyle w:val="Smalltext"/>
              <w:rPr>
                <w:rFonts w:cs="Times New Roman"/>
                <w:szCs w:val="16"/>
              </w:rPr>
            </w:pPr>
            <w:r>
              <w:rPr>
                <w:rFonts w:cs="Times New Roman"/>
                <w:szCs w:val="16"/>
                <w:lang w:eastAsia="en-AU"/>
              </w:rPr>
              <w:lastRenderedPageBreak/>
              <w:t>Hypothesis (d</w:t>
            </w:r>
            <w:r w:rsidR="004C20EA" w:rsidRPr="005A76B1">
              <w:rPr>
                <w:rFonts w:cs="Times New Roman"/>
                <w:szCs w:val="16"/>
                <w:lang w:eastAsia="en-AU"/>
              </w:rPr>
              <w:t>iscriminant</w:t>
            </w:r>
            <w:r>
              <w:rPr>
                <w:rFonts w:cs="Times New Roman"/>
                <w:szCs w:val="16"/>
                <w:lang w:eastAsia="en-AU"/>
              </w:rPr>
              <w:t>)</w:t>
            </w:r>
            <w:r w:rsidR="004C20EA" w:rsidRPr="005A76B1">
              <w:rPr>
                <w:rFonts w:cs="Times New Roman"/>
                <w:szCs w:val="16"/>
                <w:lang w:eastAsia="en-AU"/>
              </w:rPr>
              <w:t xml:space="preserve">: Scores lower for all scales (p&lt;0.001) for infants receiving </w:t>
            </w:r>
            <w:proofErr w:type="spellStart"/>
            <w:r w:rsidR="004C20EA" w:rsidRPr="005A76B1">
              <w:rPr>
                <w:rFonts w:cs="Times New Roman"/>
                <w:szCs w:val="16"/>
                <w:lang w:eastAsia="en-AU"/>
              </w:rPr>
              <w:t>DPTaP-Hib</w:t>
            </w:r>
            <w:proofErr w:type="spellEnd"/>
            <w:r w:rsidR="004C20EA" w:rsidRPr="005A76B1">
              <w:rPr>
                <w:rFonts w:cs="Times New Roman"/>
                <w:szCs w:val="16"/>
                <w:lang w:eastAsia="en-AU"/>
              </w:rPr>
              <w:t xml:space="preserve"> to infants </w:t>
            </w:r>
            <w:r w:rsidR="004C20EA" w:rsidRPr="005A76B1">
              <w:rPr>
                <w:rFonts w:cs="Times New Roman"/>
                <w:szCs w:val="16"/>
              </w:rPr>
              <w:t>receiving PCV. FLACC (5.3 versus. 7.8, p&lt; 0.001)</w:t>
            </w:r>
            <w:r w:rsidR="004C20EA" w:rsidRPr="005A76B1">
              <w:rPr>
                <w:rFonts w:cs="Times New Roman"/>
                <w:szCs w:val="16"/>
                <w:lang w:eastAsia="en-AU"/>
              </w:rPr>
              <w:t xml:space="preserve">, </w:t>
            </w:r>
            <w:r w:rsidR="004C20EA" w:rsidRPr="005A76B1">
              <w:rPr>
                <w:rFonts w:cs="Times New Roman"/>
                <w:szCs w:val="16"/>
              </w:rPr>
              <w:t xml:space="preserve">MBPS (6.8 versus 8.5, p&lt;0.001) &amp; NIPS (4.4 versus 6.2, p&lt;0.001) </w:t>
            </w:r>
            <w:r w:rsidR="00764D11">
              <w:rPr>
                <w:rFonts w:cs="Times New Roman"/>
                <w:szCs w:val="16"/>
              </w:rPr>
              <w:t xml:space="preserve"> </w:t>
            </w:r>
          </w:p>
          <w:p w14:paraId="638BE3A2" w14:textId="63F9F15F" w:rsidR="004446AF" w:rsidRDefault="004446AF" w:rsidP="004446AF">
            <w:pPr>
              <w:pStyle w:val="Smalltext"/>
              <w:rPr>
                <w:rFonts w:cs="Times New Roman"/>
                <w:szCs w:val="16"/>
              </w:rPr>
            </w:pPr>
            <w:r>
              <w:rPr>
                <w:rFonts w:cs="Times New Roman"/>
                <w:szCs w:val="16"/>
              </w:rPr>
              <w:t>COSMIN</w:t>
            </w:r>
            <w:r w:rsidR="00764D11">
              <w:rPr>
                <w:rFonts w:cs="Times New Roman"/>
                <w:szCs w:val="16"/>
              </w:rPr>
              <w:t xml:space="preserve"> </w:t>
            </w:r>
            <w:r>
              <w:rPr>
                <w:rFonts w:cs="Times New Roman"/>
                <w:szCs w:val="16"/>
              </w:rPr>
              <w:t>- fair</w:t>
            </w:r>
          </w:p>
          <w:p w14:paraId="06ADA3F4" w14:textId="77777777" w:rsidR="00764D11" w:rsidRDefault="004446AF" w:rsidP="00764D11">
            <w:pPr>
              <w:pStyle w:val="Smalltext"/>
              <w:rPr>
                <w:rFonts w:cs="Times New Roman"/>
                <w:szCs w:val="16"/>
                <w:lang w:eastAsia="en-AU"/>
              </w:rPr>
            </w:pPr>
            <w:r w:rsidRPr="005A76B1">
              <w:rPr>
                <w:rFonts w:cs="Times New Roman"/>
                <w:iCs/>
                <w:color w:val="000000"/>
                <w:szCs w:val="16"/>
                <w:lang w:eastAsia="en-AU"/>
              </w:rPr>
              <w:t>Responsiveness: significant increase scores for all scales pre and post vaccination (p&lt;0.001),</w:t>
            </w:r>
            <w:r w:rsidRPr="005A76B1">
              <w:rPr>
                <w:rFonts w:cs="Times New Roman"/>
                <w:szCs w:val="16"/>
                <w:lang w:eastAsia="en-AU"/>
              </w:rPr>
              <w:t xml:space="preserve"> FLACC (0.6 versus 6.5), MBPS (2.3 versus 7.7) &amp; NIPS (0.3 versus 5.3)</w:t>
            </w:r>
            <w:r w:rsidR="00764D11">
              <w:rPr>
                <w:rFonts w:cs="Times New Roman"/>
                <w:szCs w:val="16"/>
                <w:lang w:eastAsia="en-AU"/>
              </w:rPr>
              <w:t xml:space="preserve">. </w:t>
            </w:r>
          </w:p>
          <w:p w14:paraId="4E3A6809" w14:textId="4E778455" w:rsidR="004C20EA" w:rsidRPr="005A76B1" w:rsidRDefault="004446AF" w:rsidP="00764D11">
            <w:pPr>
              <w:pStyle w:val="Smalltext"/>
              <w:rPr>
                <w:rFonts w:cs="Times New Roman"/>
                <w:szCs w:val="16"/>
                <w:lang w:eastAsia="en-AU"/>
              </w:rPr>
            </w:pPr>
            <w:r>
              <w:rPr>
                <w:rFonts w:cs="Times New Roman"/>
                <w:szCs w:val="16"/>
                <w:lang w:eastAsia="en-AU"/>
              </w:rPr>
              <w:t>COSMIN - good</w:t>
            </w:r>
          </w:p>
        </w:tc>
        <w:tc>
          <w:tcPr>
            <w:tcW w:w="1985" w:type="dxa"/>
            <w:shd w:val="clear" w:color="auto" w:fill="auto"/>
            <w:hideMark/>
          </w:tcPr>
          <w:p w14:paraId="31B5F797"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lastRenderedPageBreak/>
              <w:t>Feasibility: Agreement (ICC) for first score and final score, high for: FLACC (ICC, 0.98: 95% CI, 0.97–0.99), MBPS (ICC, 0.96: 95% CI, 0.94–</w:t>
            </w:r>
            <w:r w:rsidRPr="005A76B1">
              <w:rPr>
                <w:rFonts w:cs="Times New Roman"/>
                <w:iCs/>
                <w:color w:val="000000"/>
                <w:szCs w:val="16"/>
                <w:lang w:eastAsia="en-AU"/>
              </w:rPr>
              <w:lastRenderedPageBreak/>
              <w:t>0.97) &amp; NIPS (ICC, 0.98:95%CI, 0.97–0.98)</w:t>
            </w:r>
          </w:p>
          <w:p w14:paraId="2CE82FED" w14:textId="3DD9AD3B"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Percentage of pain assessments recorded after one viewing did not differ significantly (p=0.06) among groups: MBPS (56%), NIPS (66%), FLACC (50%).</w:t>
            </w:r>
          </w:p>
          <w:p w14:paraId="6283694B"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Total time taken to assess pain lowest for MBPS (5h 25min), followed by the NIPS (5h 58min) and FLACC (6h 50min).</w:t>
            </w:r>
          </w:p>
          <w:p w14:paraId="666B460C"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User preference highest for MBPS (80%) </w:t>
            </w:r>
          </w:p>
        </w:tc>
        <w:tc>
          <w:tcPr>
            <w:tcW w:w="2268" w:type="dxa"/>
            <w:shd w:val="clear" w:color="auto" w:fill="auto"/>
          </w:tcPr>
          <w:p w14:paraId="14D32978" w14:textId="03EAA5E8" w:rsidR="005C37DC" w:rsidRDefault="005C37DC" w:rsidP="004C20EA">
            <w:pPr>
              <w:pStyle w:val="Smalltext"/>
              <w:rPr>
                <w:rFonts w:cs="Times New Roman"/>
                <w:color w:val="000000"/>
                <w:szCs w:val="16"/>
                <w:lang w:eastAsia="en-AU"/>
              </w:rPr>
            </w:pPr>
            <w:r>
              <w:rPr>
                <w:rFonts w:cs="Times New Roman"/>
                <w:color w:val="000000"/>
                <w:szCs w:val="16"/>
                <w:lang w:eastAsia="en-AU"/>
              </w:rPr>
              <w:lastRenderedPageBreak/>
              <w:t xml:space="preserve">Correlations reported as </w:t>
            </w:r>
            <w:proofErr w:type="spellStart"/>
            <w:r>
              <w:rPr>
                <w:rFonts w:cs="Times New Roman"/>
                <w:color w:val="000000"/>
                <w:szCs w:val="16"/>
                <w:lang w:eastAsia="en-AU"/>
              </w:rPr>
              <w:t>criterionvalidity</w:t>
            </w:r>
            <w:proofErr w:type="spellEnd"/>
            <w:r>
              <w:rPr>
                <w:rFonts w:cs="Times New Roman"/>
                <w:color w:val="000000"/>
                <w:szCs w:val="16"/>
                <w:lang w:eastAsia="en-AU"/>
              </w:rPr>
              <w:t xml:space="preserve"> - observational scale used as reference – not a gold standard</w:t>
            </w:r>
          </w:p>
          <w:p w14:paraId="3C6B3877"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725D1ACF" w14:textId="77777777" w:rsidR="004C20EA" w:rsidRPr="005A76B1" w:rsidRDefault="004C20EA" w:rsidP="005C37DC">
            <w:pPr>
              <w:pStyle w:val="Smalltext"/>
              <w:rPr>
                <w:rFonts w:cs="Times New Roman"/>
                <w:iCs/>
                <w:color w:val="000000"/>
                <w:szCs w:val="16"/>
                <w:lang w:eastAsia="en-AU"/>
              </w:rPr>
            </w:pPr>
          </w:p>
        </w:tc>
      </w:tr>
      <w:tr w:rsidR="004C20EA" w:rsidRPr="005A76B1" w14:paraId="3E3F7B2D" w14:textId="77777777" w:rsidTr="000A20DE">
        <w:trPr>
          <w:trHeight w:val="823"/>
        </w:trPr>
        <w:tc>
          <w:tcPr>
            <w:tcW w:w="1149" w:type="dxa"/>
            <w:shd w:val="clear" w:color="auto" w:fill="auto"/>
          </w:tcPr>
          <w:p w14:paraId="6C9A04D3" w14:textId="36723478" w:rsidR="004C20EA" w:rsidRPr="005A76B1" w:rsidRDefault="004446AF" w:rsidP="00F728A6">
            <w:pPr>
              <w:pStyle w:val="Smalltext"/>
              <w:rPr>
                <w:rFonts w:cs="Times New Roman"/>
                <w:szCs w:val="16"/>
                <w:lang w:eastAsia="en-AU"/>
              </w:rPr>
            </w:pPr>
            <w:proofErr w:type="spellStart"/>
            <w:r>
              <w:rPr>
                <w:rFonts w:cs="Times New Roman"/>
                <w:szCs w:val="16"/>
                <w:lang w:eastAsia="en-AU"/>
              </w:rPr>
              <w:lastRenderedPageBreak/>
              <w:t>Voepel</w:t>
            </w:r>
            <w:proofErr w:type="spellEnd"/>
            <w:r>
              <w:rPr>
                <w:rFonts w:cs="Times New Roman"/>
                <w:szCs w:val="16"/>
                <w:lang w:eastAsia="en-AU"/>
              </w:rPr>
              <w:t xml:space="preserve">-Lewis et al, 2010 </w:t>
            </w:r>
            <w:r w:rsidR="004C20EA" w:rsidRPr="005A76B1">
              <w:rPr>
                <w:rFonts w:cs="Times New Roman"/>
                <w:szCs w:val="16"/>
                <w:lang w:eastAsia="en-AU"/>
              </w:rPr>
              <w:fldChar w:fldCharType="begin">
                <w:fldData xml:space="preserve">PEVuZE5vdGU+PENpdGU+PEF1dGhvcj5Wb2VwZWwtTGV3aXM8L0F1dGhvcj48WWVhcj4yMDEwPC9Z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Wb2VwZWwtTGV3aXM8L0F1dGhvcj48WWVhcj4yMDEwPC9Z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23" w:tooltip="Voepel-Lewis, 2010 #1762" w:history="1">
              <w:r w:rsidR="00F728A6">
                <w:rPr>
                  <w:rFonts w:cs="Times New Roman"/>
                  <w:noProof/>
                  <w:szCs w:val="16"/>
                  <w:lang w:eastAsia="en-AU"/>
                </w:rPr>
                <w:t>23</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shd w:val="clear" w:color="auto" w:fill="auto"/>
            <w:hideMark/>
          </w:tcPr>
          <w:p w14:paraId="58FAE4BA"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 xml:space="preserve">To evaluate the reliability and validity of the Face, Legs, Activity, Cry, </w:t>
            </w:r>
            <w:proofErr w:type="spellStart"/>
            <w:r w:rsidRPr="005A76B1">
              <w:rPr>
                <w:rFonts w:cs="Times New Roman"/>
                <w:iCs/>
                <w:color w:val="000000"/>
                <w:szCs w:val="16"/>
                <w:lang w:eastAsia="en-AU"/>
              </w:rPr>
              <w:t>Consolability</w:t>
            </w:r>
            <w:proofErr w:type="spellEnd"/>
            <w:r w:rsidRPr="005A76B1">
              <w:rPr>
                <w:rFonts w:cs="Times New Roman"/>
                <w:iCs/>
                <w:color w:val="000000"/>
                <w:szCs w:val="16"/>
                <w:lang w:eastAsia="en-AU"/>
              </w:rPr>
              <w:t xml:space="preserve"> (FLACC) Behavioural Scale in assessing pain in critically ill adults and children unable to self-report pain.</w:t>
            </w:r>
          </w:p>
          <w:p w14:paraId="2C259EF2"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Observational design.</w:t>
            </w:r>
          </w:p>
          <w:p w14:paraId="3A4F688E"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3 nurses independently, observed and scored pain behaviours (2 using FLACC and 1 Checklist of Nonverbal Pain</w:t>
            </w:r>
          </w:p>
          <w:p w14:paraId="760FD705" w14:textId="1FD3C019" w:rsidR="004C20EA" w:rsidRPr="005A76B1" w:rsidRDefault="004C20EA" w:rsidP="004C20EA">
            <w:pPr>
              <w:pStyle w:val="Smalltext"/>
              <w:rPr>
                <w:rFonts w:cs="Times New Roman"/>
                <w:iCs/>
                <w:color w:val="000000"/>
                <w:szCs w:val="16"/>
                <w:lang w:eastAsia="en-AU"/>
              </w:rPr>
            </w:pPr>
            <w:r w:rsidRPr="005A76B1">
              <w:rPr>
                <w:rFonts w:cs="Times New Roman"/>
                <w:szCs w:val="16"/>
                <w:lang w:eastAsia="en-AU"/>
              </w:rPr>
              <w:t>Indicators (for adults) or the COMFORT scale (for children) before analgesic or during a painful procedure, and 15 to 30 minutes after analgesic or the procedure concluded</w:t>
            </w:r>
          </w:p>
        </w:tc>
        <w:tc>
          <w:tcPr>
            <w:tcW w:w="2126" w:type="dxa"/>
            <w:shd w:val="clear" w:color="auto" w:fill="auto"/>
          </w:tcPr>
          <w:p w14:paraId="58B8DA91" w14:textId="77777777" w:rsidR="004C20EA" w:rsidRPr="004446AF" w:rsidRDefault="004C20EA" w:rsidP="004C20EA">
            <w:pPr>
              <w:pStyle w:val="Smalltext"/>
              <w:rPr>
                <w:rFonts w:cs="Times New Roman"/>
                <w:iCs/>
                <w:color w:val="000000"/>
                <w:szCs w:val="16"/>
                <w:lang w:eastAsia="en-AU"/>
              </w:rPr>
            </w:pPr>
            <w:r w:rsidRPr="004446AF">
              <w:rPr>
                <w:rFonts w:cs="Times New Roman"/>
                <w:iCs/>
                <w:color w:val="000000"/>
                <w:szCs w:val="16"/>
                <w:lang w:eastAsia="en-AU"/>
              </w:rPr>
              <w:t>37 critically ill patients (8 children aged 5.6 years) to (results pooled for adults and children)</w:t>
            </w:r>
          </w:p>
          <w:p w14:paraId="46A5E157" w14:textId="77777777" w:rsidR="004C20EA" w:rsidRPr="004446AF" w:rsidRDefault="004C20EA" w:rsidP="004C20EA">
            <w:pPr>
              <w:pStyle w:val="Smalltext"/>
              <w:rPr>
                <w:rFonts w:cs="Times New Roman"/>
                <w:iCs/>
                <w:color w:val="000000"/>
                <w:szCs w:val="16"/>
                <w:lang w:eastAsia="en-AU"/>
              </w:rPr>
            </w:pPr>
          </w:p>
          <w:p w14:paraId="64C29953" w14:textId="77777777" w:rsidR="004C20EA" w:rsidRPr="004446AF" w:rsidRDefault="004C20EA" w:rsidP="004C20EA">
            <w:pPr>
              <w:pStyle w:val="Smalltext"/>
              <w:rPr>
                <w:rFonts w:cs="Times New Roman"/>
                <w:iCs/>
                <w:color w:val="000000"/>
                <w:szCs w:val="16"/>
                <w:lang w:eastAsia="en-AU"/>
              </w:rPr>
            </w:pPr>
            <w:r w:rsidRPr="004446AF">
              <w:rPr>
                <w:rFonts w:cs="Times New Roman"/>
                <w:iCs/>
                <w:color w:val="000000"/>
                <w:szCs w:val="16"/>
                <w:lang w:eastAsia="en-AU"/>
              </w:rPr>
              <w:t>Setting: ICU and PICU</w:t>
            </w:r>
          </w:p>
          <w:p w14:paraId="125B215A" w14:textId="77777777" w:rsidR="004C20EA" w:rsidRDefault="004C20EA" w:rsidP="004C20EA">
            <w:pPr>
              <w:pStyle w:val="Smalltext"/>
              <w:rPr>
                <w:rFonts w:cs="Times New Roman"/>
                <w:iCs/>
                <w:color w:val="000000"/>
                <w:szCs w:val="16"/>
                <w:lang w:eastAsia="en-AU"/>
              </w:rPr>
            </w:pPr>
            <w:r w:rsidRPr="004446AF">
              <w:rPr>
                <w:rFonts w:cs="Times New Roman"/>
                <w:iCs/>
                <w:color w:val="000000"/>
                <w:szCs w:val="16"/>
                <w:lang w:eastAsia="en-AU"/>
              </w:rPr>
              <w:t xml:space="preserve">Pain: acute pain pre-analgesic  or procedural </w:t>
            </w:r>
          </w:p>
          <w:p w14:paraId="09C61A8B" w14:textId="77777777" w:rsidR="004446AF" w:rsidRPr="004446AF" w:rsidRDefault="004446AF" w:rsidP="004C20EA">
            <w:pPr>
              <w:pStyle w:val="Smalltext"/>
              <w:rPr>
                <w:rFonts w:cs="Times New Roman"/>
                <w:iCs/>
                <w:color w:val="000000"/>
                <w:szCs w:val="16"/>
                <w:lang w:eastAsia="en-AU"/>
              </w:rPr>
            </w:pPr>
          </w:p>
          <w:p w14:paraId="3957FC7C" w14:textId="4D1B4406" w:rsidR="004C20EA" w:rsidRPr="004446AF" w:rsidRDefault="004C20EA" w:rsidP="004C20EA">
            <w:pPr>
              <w:pStyle w:val="Smalltext"/>
              <w:rPr>
                <w:rFonts w:cs="Times New Roman"/>
                <w:iCs/>
                <w:color w:val="000000"/>
                <w:szCs w:val="16"/>
                <w:lang w:eastAsia="en-AU"/>
              </w:rPr>
            </w:pPr>
            <w:r w:rsidRPr="004446AF">
              <w:rPr>
                <w:rFonts w:cs="Times New Roman"/>
                <w:iCs/>
                <w:color w:val="000000"/>
                <w:szCs w:val="16"/>
                <w:lang w:eastAsia="en-AU"/>
              </w:rPr>
              <w:t>Index: FLACC</w:t>
            </w:r>
          </w:p>
          <w:p w14:paraId="1880F360" w14:textId="7F7DF8B6" w:rsidR="004C20EA" w:rsidRPr="004446AF" w:rsidRDefault="004C20EA" w:rsidP="004C20EA">
            <w:pPr>
              <w:pStyle w:val="Smalltext"/>
              <w:rPr>
                <w:rFonts w:cs="Times New Roman"/>
                <w:iCs/>
                <w:color w:val="000000"/>
                <w:szCs w:val="16"/>
                <w:lang w:eastAsia="en-AU"/>
              </w:rPr>
            </w:pPr>
            <w:r w:rsidRPr="004446AF">
              <w:rPr>
                <w:rFonts w:cs="Times New Roman"/>
                <w:iCs/>
                <w:color w:val="000000"/>
                <w:szCs w:val="16"/>
                <w:lang w:eastAsia="en-AU"/>
              </w:rPr>
              <w:t>Reference: COMFORT scale, NVPI</w:t>
            </w:r>
          </w:p>
        </w:tc>
        <w:tc>
          <w:tcPr>
            <w:tcW w:w="2126" w:type="dxa"/>
            <w:shd w:val="clear" w:color="auto" w:fill="auto"/>
            <w:hideMark/>
          </w:tcPr>
          <w:p w14:paraId="260564C5" w14:textId="77777777" w:rsidR="004C20EA" w:rsidRDefault="004C20EA" w:rsidP="004C20EA">
            <w:pPr>
              <w:pStyle w:val="Smalltext"/>
              <w:rPr>
                <w:rFonts w:cs="Times New Roman"/>
                <w:iCs/>
                <w:color w:val="000000"/>
                <w:szCs w:val="16"/>
                <w:lang w:eastAsia="en-AU"/>
              </w:rPr>
            </w:pPr>
            <w:r w:rsidRPr="005A76B1">
              <w:rPr>
                <w:rFonts w:cs="Times New Roman"/>
                <w:iCs/>
                <w:color w:val="000000"/>
                <w:szCs w:val="16"/>
                <w:lang w:eastAsia="en-AU"/>
              </w:rPr>
              <w:t>Inter-</w:t>
            </w:r>
            <w:proofErr w:type="spellStart"/>
            <w:r w:rsidRPr="005A76B1">
              <w:rPr>
                <w:rFonts w:cs="Times New Roman"/>
                <w:iCs/>
                <w:color w:val="000000"/>
                <w:szCs w:val="16"/>
                <w:lang w:eastAsia="en-AU"/>
              </w:rPr>
              <w:t>rater</w:t>
            </w:r>
            <w:proofErr w:type="spellEnd"/>
            <w:r w:rsidRPr="005A76B1">
              <w:rPr>
                <w:rFonts w:cs="Times New Roman"/>
                <w:iCs/>
                <w:color w:val="000000"/>
                <w:szCs w:val="16"/>
                <w:lang w:eastAsia="en-AU"/>
              </w:rPr>
              <w:t>: (children) - exact agreement (58% - 83%), κ statistics (0.33 – 0.71) and ICC (0.43 -0.92) for items and total FLACC = 0.85 (CI: 0.52 – 0.96)</w:t>
            </w:r>
          </w:p>
          <w:p w14:paraId="0FF4FB06" w14:textId="56E37A4A" w:rsidR="004446AF" w:rsidRPr="005A76B1" w:rsidRDefault="004446AF" w:rsidP="004C20EA">
            <w:pPr>
              <w:pStyle w:val="Smalltext"/>
              <w:rPr>
                <w:rFonts w:cs="Times New Roman"/>
                <w:iCs/>
                <w:color w:val="000000"/>
                <w:szCs w:val="16"/>
                <w:lang w:eastAsia="en-AU"/>
              </w:rPr>
            </w:pPr>
            <w:r>
              <w:rPr>
                <w:rFonts w:cs="Times New Roman"/>
                <w:iCs/>
                <w:color w:val="000000"/>
                <w:szCs w:val="16"/>
                <w:lang w:eastAsia="en-AU"/>
              </w:rPr>
              <w:t xml:space="preserve">COSMIN - </w:t>
            </w:r>
            <w:r w:rsidR="00764D11">
              <w:rPr>
                <w:rFonts w:cs="Times New Roman"/>
                <w:iCs/>
                <w:color w:val="000000"/>
                <w:szCs w:val="16"/>
                <w:lang w:eastAsia="en-AU"/>
              </w:rPr>
              <w:t>Good</w:t>
            </w:r>
          </w:p>
          <w:p w14:paraId="1F5A70D9" w14:textId="77777777" w:rsidR="004446AF" w:rsidRDefault="004C20EA" w:rsidP="004C20EA">
            <w:pPr>
              <w:pStyle w:val="Smalltext"/>
              <w:rPr>
                <w:rFonts w:cs="Times New Roman"/>
                <w:iCs/>
                <w:color w:val="000000"/>
                <w:szCs w:val="16"/>
                <w:lang w:eastAsia="en-AU"/>
              </w:rPr>
            </w:pPr>
            <w:r w:rsidRPr="005A76B1">
              <w:rPr>
                <w:rFonts w:cs="Times New Roman"/>
                <w:iCs/>
                <w:color w:val="000000"/>
                <w:szCs w:val="16"/>
                <w:lang w:eastAsia="en-AU"/>
              </w:rPr>
              <w:t>Internal consistency: Cronbach α = 0.882 when all items included. Improved (00.934) with removal of cry</w:t>
            </w:r>
          </w:p>
          <w:p w14:paraId="37F7AA91" w14:textId="3186351A" w:rsidR="004C20EA" w:rsidRPr="005A76B1" w:rsidRDefault="004446AF" w:rsidP="004C20EA">
            <w:pPr>
              <w:pStyle w:val="Smalltext"/>
              <w:rPr>
                <w:rFonts w:cs="Times New Roman"/>
                <w:iCs/>
                <w:color w:val="000000"/>
                <w:szCs w:val="16"/>
                <w:lang w:eastAsia="en-AU"/>
              </w:rPr>
            </w:pPr>
            <w:r>
              <w:rPr>
                <w:rFonts w:cs="Times New Roman"/>
                <w:iCs/>
                <w:color w:val="000000"/>
                <w:szCs w:val="16"/>
                <w:lang w:eastAsia="en-AU"/>
              </w:rPr>
              <w:t xml:space="preserve">COSMIN - </w:t>
            </w:r>
            <w:r w:rsidR="00764D11">
              <w:rPr>
                <w:rFonts w:cs="Times New Roman"/>
                <w:iCs/>
                <w:color w:val="000000"/>
                <w:szCs w:val="16"/>
                <w:lang w:eastAsia="en-AU"/>
              </w:rPr>
              <w:t>fair</w:t>
            </w:r>
          </w:p>
        </w:tc>
        <w:tc>
          <w:tcPr>
            <w:tcW w:w="2126" w:type="dxa"/>
            <w:shd w:val="clear" w:color="auto" w:fill="auto"/>
            <w:hideMark/>
          </w:tcPr>
          <w:p w14:paraId="33573DB7" w14:textId="353B968C" w:rsidR="004C20EA" w:rsidRDefault="00196CE4" w:rsidP="004C20EA">
            <w:pPr>
              <w:pStyle w:val="Smalltext"/>
              <w:rPr>
                <w:rFonts w:cs="Times New Roman"/>
                <w:iCs/>
                <w:color w:val="000000"/>
                <w:szCs w:val="16"/>
                <w:lang w:eastAsia="en-AU"/>
              </w:rPr>
            </w:pPr>
            <w:r>
              <w:rPr>
                <w:rFonts w:cs="Times New Roman"/>
                <w:iCs/>
                <w:color w:val="000000"/>
                <w:szCs w:val="16"/>
                <w:lang w:eastAsia="en-AU"/>
              </w:rPr>
              <w:t>Criterion (c</w:t>
            </w:r>
            <w:r w:rsidR="004C20EA" w:rsidRPr="005A76B1">
              <w:rPr>
                <w:rFonts w:cs="Times New Roman"/>
                <w:iCs/>
                <w:color w:val="000000"/>
                <w:szCs w:val="16"/>
                <w:lang w:eastAsia="en-AU"/>
              </w:rPr>
              <w:t>on</w:t>
            </w:r>
            <w:r>
              <w:rPr>
                <w:rFonts w:cs="Times New Roman"/>
                <w:iCs/>
                <w:color w:val="000000"/>
                <w:szCs w:val="16"/>
                <w:lang w:eastAsia="en-AU"/>
              </w:rPr>
              <w:t>current)</w:t>
            </w:r>
            <w:r w:rsidR="004C20EA" w:rsidRPr="005A76B1">
              <w:rPr>
                <w:rFonts w:cs="Times New Roman"/>
                <w:iCs/>
                <w:color w:val="000000"/>
                <w:szCs w:val="16"/>
                <w:lang w:eastAsia="en-AU"/>
              </w:rPr>
              <w:t>: FLACC scores correlated highly with NVPI and COMFORT scores (rho = 0.963 and 0.849, respectively)</w:t>
            </w:r>
          </w:p>
          <w:p w14:paraId="2968000A" w14:textId="04AFFBCB" w:rsidR="00764D11" w:rsidRPr="005A76B1" w:rsidRDefault="00764D11" w:rsidP="004C20EA">
            <w:pPr>
              <w:pStyle w:val="Smalltext"/>
              <w:rPr>
                <w:rFonts w:cs="Times New Roman"/>
                <w:iCs/>
                <w:color w:val="000000"/>
                <w:szCs w:val="16"/>
                <w:lang w:eastAsia="en-AU"/>
              </w:rPr>
            </w:pPr>
            <w:r>
              <w:rPr>
                <w:rFonts w:cs="Times New Roman"/>
                <w:iCs/>
                <w:color w:val="000000"/>
                <w:szCs w:val="16"/>
                <w:lang w:eastAsia="en-AU"/>
              </w:rPr>
              <w:t>COSMIN - poor</w:t>
            </w:r>
          </w:p>
          <w:p w14:paraId="5A1C8FA9" w14:textId="77777777" w:rsidR="00764D11" w:rsidRDefault="004C20EA" w:rsidP="004C20EA">
            <w:pPr>
              <w:pStyle w:val="Smalltext"/>
              <w:rPr>
                <w:rFonts w:cs="Times New Roman"/>
                <w:iCs/>
                <w:color w:val="000000"/>
                <w:szCs w:val="16"/>
                <w:lang w:eastAsia="en-AU"/>
              </w:rPr>
            </w:pPr>
            <w:r w:rsidRPr="005A76B1">
              <w:rPr>
                <w:rFonts w:cs="Times New Roman"/>
                <w:iCs/>
                <w:color w:val="000000"/>
                <w:szCs w:val="16"/>
                <w:lang w:eastAsia="en-AU"/>
              </w:rPr>
              <w:t>Responsiveness: decreases in FLACC scores after analgesic (or from painful to non-painful) (mean=5.27; SD, 2.3 versus mean= 0.52; SD, 1.1; p&lt;.001)</w:t>
            </w:r>
            <w:r w:rsidR="00764D11">
              <w:rPr>
                <w:rFonts w:cs="Times New Roman"/>
                <w:iCs/>
                <w:color w:val="000000"/>
                <w:szCs w:val="16"/>
                <w:lang w:eastAsia="en-AU"/>
              </w:rPr>
              <w:t xml:space="preserve"> </w:t>
            </w:r>
          </w:p>
          <w:p w14:paraId="34E7626F" w14:textId="14C03DFC" w:rsidR="004C20EA" w:rsidRPr="005A76B1" w:rsidRDefault="00764D11" w:rsidP="004C20EA">
            <w:pPr>
              <w:pStyle w:val="Smalltext"/>
              <w:rPr>
                <w:rFonts w:cs="Times New Roman"/>
                <w:iCs/>
                <w:color w:val="000000"/>
                <w:szCs w:val="16"/>
                <w:lang w:eastAsia="en-AU"/>
              </w:rPr>
            </w:pPr>
            <w:r>
              <w:rPr>
                <w:rFonts w:cs="Times New Roman"/>
                <w:iCs/>
                <w:color w:val="000000"/>
                <w:szCs w:val="16"/>
                <w:lang w:eastAsia="en-AU"/>
              </w:rPr>
              <w:t>COSMIN - fair</w:t>
            </w:r>
          </w:p>
        </w:tc>
        <w:tc>
          <w:tcPr>
            <w:tcW w:w="1985" w:type="dxa"/>
            <w:shd w:val="clear" w:color="auto" w:fill="auto"/>
            <w:hideMark/>
          </w:tcPr>
          <w:p w14:paraId="2BB804B5"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Not assessed</w:t>
            </w:r>
          </w:p>
        </w:tc>
        <w:tc>
          <w:tcPr>
            <w:tcW w:w="2268" w:type="dxa"/>
            <w:shd w:val="clear" w:color="auto" w:fill="auto"/>
          </w:tcPr>
          <w:p w14:paraId="5BEB696E" w14:textId="4CADF0F9" w:rsidR="005C37DC" w:rsidRDefault="005C37DC" w:rsidP="004C20EA">
            <w:pPr>
              <w:pStyle w:val="Smalltext"/>
              <w:rPr>
                <w:rFonts w:cs="Times New Roman"/>
                <w:iCs/>
                <w:color w:val="000000"/>
                <w:szCs w:val="16"/>
                <w:lang w:eastAsia="en-AU"/>
              </w:rPr>
            </w:pPr>
            <w:r>
              <w:rPr>
                <w:rFonts w:cs="Times New Roman"/>
                <w:color w:val="000000"/>
                <w:szCs w:val="16"/>
                <w:lang w:eastAsia="en-AU"/>
              </w:rPr>
              <w:t>Correlations reported as criterion validity - observational scale used as reference – not a gold standard</w:t>
            </w:r>
          </w:p>
          <w:p w14:paraId="4D995910" w14:textId="77777777" w:rsidR="004C20EA" w:rsidRPr="005A76B1" w:rsidRDefault="004C20EA" w:rsidP="004C20EA">
            <w:pPr>
              <w:pStyle w:val="Smalltext"/>
              <w:rPr>
                <w:rFonts w:cs="Times New Roman"/>
                <w:iCs/>
                <w:color w:val="000000"/>
                <w:szCs w:val="16"/>
                <w:lang w:eastAsia="en-AU"/>
              </w:rPr>
            </w:pPr>
            <w:r w:rsidRPr="005A76B1">
              <w:rPr>
                <w:rFonts w:cs="Times New Roman"/>
                <w:iCs/>
                <w:color w:val="000000"/>
                <w:szCs w:val="16"/>
                <w:lang w:eastAsia="en-AU"/>
              </w:rPr>
              <w:t>Author a member of original scale development and validation study team</w:t>
            </w:r>
          </w:p>
          <w:p w14:paraId="0EFA9554" w14:textId="1305A7A7" w:rsidR="004C20EA" w:rsidRPr="005A76B1" w:rsidRDefault="004C20EA" w:rsidP="004C20EA">
            <w:pPr>
              <w:pStyle w:val="Smalltext"/>
              <w:rPr>
                <w:rFonts w:cs="Times New Roman"/>
                <w:iCs/>
                <w:vanish/>
                <w:color w:val="000000"/>
                <w:szCs w:val="16"/>
                <w:lang w:eastAsia="en-AU"/>
              </w:rPr>
            </w:pPr>
          </w:p>
        </w:tc>
      </w:tr>
      <w:tr w:rsidR="004C20EA" w:rsidRPr="005A76B1" w14:paraId="35EE2281" w14:textId="77777777" w:rsidTr="000A20DE">
        <w:trPr>
          <w:trHeight w:val="47"/>
        </w:trPr>
        <w:tc>
          <w:tcPr>
            <w:tcW w:w="1149" w:type="dxa"/>
            <w:shd w:val="clear" w:color="auto" w:fill="auto"/>
          </w:tcPr>
          <w:p w14:paraId="24654803" w14:textId="40BB0635" w:rsidR="004C20EA" w:rsidRPr="005A76B1" w:rsidRDefault="004446AF" w:rsidP="00F728A6">
            <w:pPr>
              <w:pStyle w:val="Smalltext"/>
              <w:rPr>
                <w:rFonts w:cs="Times New Roman"/>
                <w:szCs w:val="16"/>
                <w:lang w:eastAsia="en-AU"/>
              </w:rPr>
            </w:pPr>
            <w:proofErr w:type="spellStart"/>
            <w:r>
              <w:rPr>
                <w:rFonts w:cs="Times New Roman"/>
                <w:szCs w:val="16"/>
                <w:lang w:eastAsia="en-AU"/>
              </w:rPr>
              <w:lastRenderedPageBreak/>
              <w:t>Voepel_Lewis</w:t>
            </w:r>
            <w:proofErr w:type="spellEnd"/>
            <w:r>
              <w:rPr>
                <w:rFonts w:cs="Times New Roman"/>
                <w:szCs w:val="16"/>
                <w:lang w:eastAsia="en-AU"/>
              </w:rPr>
              <w:t xml:space="preserve"> et al, 2008 </w:t>
            </w:r>
            <w:r w:rsidR="004C20EA" w:rsidRPr="005A76B1">
              <w:rPr>
                <w:rFonts w:cs="Times New Roman"/>
                <w:szCs w:val="16"/>
                <w:lang w:eastAsia="en-AU"/>
              </w:rPr>
              <w:fldChar w:fldCharType="begin">
                <w:fldData xml:space="preserve">PEVuZE5vdGU+PENpdGU+PEF1dGhvcj5Wb2VwZWwtTGV3aXM8L0F1dGhvcj48WWVhcj4yMDA4PC9Z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Wb2VwZWwtTGV3aXM8L0F1dGhvcj48WWVhcj4yMDA4PC9Z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21" w:tooltip="Voepel-Lewis, 2008 #1786" w:history="1">
              <w:r w:rsidR="00F728A6">
                <w:rPr>
                  <w:rFonts w:cs="Times New Roman"/>
                  <w:noProof/>
                  <w:szCs w:val="16"/>
                  <w:lang w:eastAsia="en-AU"/>
                </w:rPr>
                <w:t>21</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shd w:val="clear" w:color="auto" w:fill="auto"/>
            <w:hideMark/>
          </w:tcPr>
          <w:p w14:paraId="133355F4"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evaluate pragmatic attributes or clinical utility properties of 3 recently developed pain assessment tools for children with CI</w:t>
            </w:r>
          </w:p>
          <w:p w14:paraId="337529C3"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Observational </w:t>
            </w:r>
          </w:p>
          <w:p w14:paraId="35A57CA7"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 xml:space="preserve">Clinicians scored 15 videotaped observations recorded during previous study over first 3 postoperative days </w:t>
            </w:r>
          </w:p>
          <w:p w14:paraId="28ABD1C2" w14:textId="77777777" w:rsidR="004C20EA" w:rsidRPr="005A76B1" w:rsidRDefault="004C20EA" w:rsidP="004C20EA">
            <w:pPr>
              <w:pStyle w:val="Smalltext"/>
              <w:rPr>
                <w:rFonts w:cs="Times New Roman"/>
                <w:szCs w:val="16"/>
                <w:lang w:eastAsia="en-AU"/>
              </w:rPr>
            </w:pPr>
            <w:r w:rsidRPr="005A76B1">
              <w:rPr>
                <w:rFonts w:cs="Times New Roman"/>
                <w:szCs w:val="16"/>
                <w:lang w:eastAsia="en-AU"/>
              </w:rPr>
              <w:t>Applied scale to 5 video segments each.</w:t>
            </w:r>
          </w:p>
          <w:p w14:paraId="0BBEA341" w14:textId="600891C0" w:rsidR="004C20EA" w:rsidRPr="005A76B1" w:rsidRDefault="004C20EA" w:rsidP="004C20EA">
            <w:pPr>
              <w:pStyle w:val="Smalltext"/>
              <w:rPr>
                <w:rFonts w:cs="Times New Roman"/>
                <w:color w:val="000000"/>
                <w:szCs w:val="16"/>
                <w:lang w:eastAsia="en-AU"/>
              </w:rPr>
            </w:pPr>
            <w:r w:rsidRPr="005A76B1">
              <w:rPr>
                <w:rFonts w:cs="Times New Roman"/>
                <w:szCs w:val="16"/>
                <w:lang w:eastAsia="en-AU"/>
              </w:rPr>
              <w:t>Completion of Clinical Utility Attributes Questionnaire (CUAQ)</w:t>
            </w:r>
          </w:p>
        </w:tc>
        <w:tc>
          <w:tcPr>
            <w:tcW w:w="2126" w:type="dxa"/>
            <w:shd w:val="clear" w:color="auto" w:fill="auto"/>
          </w:tcPr>
          <w:p w14:paraId="2B89A0BF" w14:textId="77777777" w:rsidR="004C20EA" w:rsidRPr="006929AA"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20 clinicians (5 physicians </w:t>
            </w:r>
            <w:r w:rsidRPr="006929AA">
              <w:rPr>
                <w:rFonts w:cs="Times New Roman"/>
                <w:color w:val="000000"/>
                <w:szCs w:val="16"/>
                <w:lang w:eastAsia="en-AU"/>
              </w:rPr>
              <w:t>and 15 nurses)</w:t>
            </w:r>
          </w:p>
          <w:p w14:paraId="59E898B3" w14:textId="5396B97D" w:rsidR="004C20EA" w:rsidRPr="005A76B1" w:rsidRDefault="004C20EA" w:rsidP="004C20EA">
            <w:pPr>
              <w:pStyle w:val="Smalltext"/>
              <w:rPr>
                <w:rFonts w:cs="Times New Roman"/>
                <w:color w:val="000000"/>
                <w:szCs w:val="16"/>
                <w:lang w:eastAsia="en-AU"/>
              </w:rPr>
            </w:pPr>
            <w:r w:rsidRPr="006929AA">
              <w:rPr>
                <w:rFonts w:cs="Times New Roman"/>
                <w:color w:val="000000"/>
                <w:szCs w:val="16"/>
                <w:lang w:eastAsia="en-AU"/>
              </w:rPr>
              <w:t xml:space="preserve">15 cognitively impaired children </w:t>
            </w:r>
          </w:p>
          <w:p w14:paraId="4B36F8A6" w14:textId="77777777" w:rsidR="004C20EA" w:rsidRPr="005A76B1" w:rsidRDefault="004C20EA" w:rsidP="004C20EA">
            <w:pPr>
              <w:pStyle w:val="Smalltext"/>
              <w:rPr>
                <w:rFonts w:cs="Times New Roman"/>
                <w:color w:val="000000"/>
                <w:szCs w:val="16"/>
                <w:lang w:eastAsia="en-AU"/>
              </w:rPr>
            </w:pPr>
          </w:p>
          <w:p w14:paraId="16EDC82E"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not documented</w:t>
            </w:r>
          </w:p>
          <w:p w14:paraId="25D7B9C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w:t>
            </w:r>
          </w:p>
          <w:p w14:paraId="15FEEF62" w14:textId="5FFEBA8B"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r-FLACC (modified descriptors), NAPI &amp; NCCPC-PV</w:t>
            </w:r>
          </w:p>
          <w:p w14:paraId="3B255850" w14:textId="70324DFA"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w:t>
            </w:r>
            <w:proofErr w:type="spellStart"/>
            <w:r w:rsidRPr="005A76B1">
              <w:rPr>
                <w:rFonts w:cs="Times New Roman"/>
                <w:color w:val="000000"/>
                <w:szCs w:val="16"/>
                <w:lang w:eastAsia="en-AU"/>
              </w:rPr>
              <w:t>na</w:t>
            </w:r>
            <w:proofErr w:type="spellEnd"/>
          </w:p>
        </w:tc>
        <w:tc>
          <w:tcPr>
            <w:tcW w:w="2126" w:type="dxa"/>
            <w:shd w:val="clear" w:color="auto" w:fill="auto"/>
          </w:tcPr>
          <w:p w14:paraId="081C563C" w14:textId="77777777" w:rsidR="004C20EA" w:rsidRDefault="004C20EA" w:rsidP="004C20EA">
            <w:pPr>
              <w:pStyle w:val="Smalltext"/>
              <w:rPr>
                <w:rFonts w:cs="Times New Roman"/>
                <w:color w:val="000000"/>
                <w:szCs w:val="16"/>
                <w:lang w:eastAsia="en-AU"/>
              </w:rPr>
            </w:pPr>
            <w:proofErr w:type="spellStart"/>
            <w:r w:rsidRPr="005A76B1">
              <w:rPr>
                <w:rFonts w:cs="Times New Roman"/>
                <w:color w:val="000000"/>
                <w:szCs w:val="16"/>
                <w:lang w:eastAsia="en-AU"/>
              </w:rPr>
              <w:t>Interrater</w:t>
            </w:r>
            <w:proofErr w:type="spellEnd"/>
            <w:r w:rsidRPr="005A76B1">
              <w:rPr>
                <w:rFonts w:cs="Times New Roman"/>
                <w:color w:val="000000"/>
                <w:szCs w:val="16"/>
                <w:lang w:eastAsia="en-AU"/>
              </w:rPr>
              <w:t xml:space="preserve">: ICC between participant scores and </w:t>
            </w:r>
            <w:r w:rsidRPr="005A76B1">
              <w:rPr>
                <w:rStyle w:val="Emphasis"/>
                <w:rFonts w:cs="Times New Roman"/>
                <w:i w:val="0"/>
                <w:szCs w:val="16"/>
              </w:rPr>
              <w:t>originally</w:t>
            </w:r>
            <w:r w:rsidRPr="005A76B1">
              <w:rPr>
                <w:rFonts w:cs="Times New Roman"/>
                <w:color w:val="000000"/>
                <w:szCs w:val="16"/>
                <w:lang w:eastAsia="en-AU"/>
              </w:rPr>
              <w:t xml:space="preserve"> assigned scores range from -0.06 (NCCPC-PV to NAPI) to 0.92 (r-FLACC to r-FLACC) and kappa scores &gt; 0.71 for all scores (r-FLACC to r-FLACC highest at 0.96)</w:t>
            </w:r>
          </w:p>
          <w:p w14:paraId="22B9D978" w14:textId="5B48987A" w:rsidR="004446AF" w:rsidRPr="005A76B1" w:rsidRDefault="004446AF" w:rsidP="004C20EA">
            <w:pPr>
              <w:pStyle w:val="Smalltext"/>
              <w:rPr>
                <w:rFonts w:cs="Times New Roman"/>
                <w:color w:val="000000"/>
                <w:szCs w:val="16"/>
                <w:lang w:eastAsia="en-AU"/>
              </w:rPr>
            </w:pPr>
            <w:r>
              <w:rPr>
                <w:rFonts w:cs="Times New Roman"/>
                <w:color w:val="000000"/>
                <w:szCs w:val="16"/>
                <w:lang w:eastAsia="en-AU"/>
              </w:rPr>
              <w:t xml:space="preserve">COSMIN - </w:t>
            </w:r>
            <w:r w:rsidR="00112C80">
              <w:rPr>
                <w:rFonts w:cs="Times New Roman"/>
                <w:color w:val="000000"/>
                <w:szCs w:val="16"/>
                <w:lang w:eastAsia="en-AU"/>
              </w:rPr>
              <w:t>poor</w:t>
            </w:r>
          </w:p>
        </w:tc>
        <w:tc>
          <w:tcPr>
            <w:tcW w:w="2126" w:type="dxa"/>
            <w:shd w:val="clear" w:color="auto" w:fill="auto"/>
            <w:hideMark/>
          </w:tcPr>
          <w:p w14:paraId="4ED8935B"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assessed</w:t>
            </w:r>
          </w:p>
          <w:p w14:paraId="6599DDD4" w14:textId="77777777" w:rsidR="004C20EA" w:rsidRPr="005A76B1" w:rsidRDefault="004C20EA" w:rsidP="004C20EA">
            <w:pPr>
              <w:pStyle w:val="Smalltext"/>
              <w:rPr>
                <w:rFonts w:cs="Times New Roman"/>
                <w:color w:val="000000"/>
                <w:szCs w:val="16"/>
                <w:lang w:eastAsia="en-AU"/>
              </w:rPr>
            </w:pPr>
          </w:p>
        </w:tc>
        <w:tc>
          <w:tcPr>
            <w:tcW w:w="1985" w:type="dxa"/>
            <w:shd w:val="clear" w:color="auto" w:fill="auto"/>
            <w:hideMark/>
          </w:tcPr>
          <w:p w14:paraId="5ADFEAB3" w14:textId="32E0A845" w:rsidR="004C20EA" w:rsidRPr="005A76B1" w:rsidRDefault="004C20EA" w:rsidP="004C20EA">
            <w:pPr>
              <w:pStyle w:val="Smalltext"/>
              <w:rPr>
                <w:rFonts w:cs="Times New Roman"/>
                <w:szCs w:val="16"/>
              </w:rPr>
            </w:pPr>
            <w:r w:rsidRPr="005A76B1">
              <w:rPr>
                <w:rFonts w:cs="Times New Roman"/>
                <w:szCs w:val="16"/>
              </w:rPr>
              <w:t>Utility: CUAQ scores higher for r-FLACC (</w:t>
            </w:r>
            <w:proofErr w:type="gramStart"/>
            <w:r w:rsidRPr="005A76B1">
              <w:rPr>
                <w:rFonts w:cs="Times New Roman"/>
                <w:szCs w:val="16"/>
              </w:rPr>
              <w:t>49.6  ±</w:t>
            </w:r>
            <w:proofErr w:type="gramEnd"/>
            <w:r w:rsidRPr="005A76B1">
              <w:rPr>
                <w:rFonts w:cs="Times New Roman"/>
                <w:szCs w:val="16"/>
              </w:rPr>
              <w:t xml:space="preserve"> 4.6) and NAPI (43.7 ± 6.7) compared to NCCPC-PV (24.9 ± 8.1.)</w:t>
            </w:r>
          </w:p>
          <w:p w14:paraId="5B3BC951" w14:textId="11C83C6C" w:rsidR="004C20EA" w:rsidRPr="005A76B1" w:rsidRDefault="004C20EA" w:rsidP="004C20EA">
            <w:pPr>
              <w:pStyle w:val="Smalltext"/>
              <w:rPr>
                <w:rFonts w:cs="Times New Roman"/>
                <w:szCs w:val="16"/>
              </w:rPr>
            </w:pPr>
            <w:r w:rsidRPr="005A76B1">
              <w:rPr>
                <w:rFonts w:cs="Times New Roman"/>
                <w:szCs w:val="16"/>
              </w:rPr>
              <w:t>Feasibility: time taken to score the r-FLACC and NAPI (2.9 ± 1.7 and 2.8 ± 1.5) shorter than for NCCPC-PV (5.1 ± 2.2 min) p &lt; 0.001)</w:t>
            </w:r>
          </w:p>
        </w:tc>
        <w:tc>
          <w:tcPr>
            <w:tcW w:w="2268" w:type="dxa"/>
            <w:shd w:val="clear" w:color="auto" w:fill="auto"/>
          </w:tcPr>
          <w:p w14:paraId="5429AD83" w14:textId="77777777" w:rsidR="004C20EA" w:rsidRPr="005A76B1" w:rsidRDefault="004C20EA" w:rsidP="004C20EA">
            <w:pPr>
              <w:pStyle w:val="Smalltext"/>
              <w:rPr>
                <w:rFonts w:cs="Times New Roman"/>
                <w:color w:val="000000"/>
                <w:szCs w:val="16"/>
                <w:lang w:eastAsia="en-AU"/>
              </w:rPr>
            </w:pPr>
            <w:proofErr w:type="gramStart"/>
            <w:r w:rsidRPr="005A76B1">
              <w:rPr>
                <w:rFonts w:cs="Times New Roman"/>
                <w:color w:val="000000"/>
                <w:szCs w:val="16"/>
                <w:lang w:eastAsia="en-AU"/>
              </w:rPr>
              <w:t>Participants</w:t>
            </w:r>
            <w:proofErr w:type="gramEnd"/>
            <w:r w:rsidRPr="005A76B1">
              <w:rPr>
                <w:rFonts w:cs="Times New Roman"/>
                <w:color w:val="000000"/>
                <w:szCs w:val="16"/>
                <w:lang w:eastAsia="en-AU"/>
              </w:rPr>
              <w:t xml:space="preserve"> familiar with several assessment tools but unfamiliar with NAPI and NCCPC-PV which may influence assessment of ease in application.</w:t>
            </w:r>
          </w:p>
          <w:p w14:paraId="7FF0F493" w14:textId="77777777" w:rsidR="005C37DC" w:rsidRPr="005A76B1" w:rsidRDefault="005C37DC" w:rsidP="005C37DC">
            <w:pPr>
              <w:pStyle w:val="Smalltext"/>
              <w:rPr>
                <w:rFonts w:cs="Times New Roman"/>
                <w:color w:val="000000"/>
                <w:szCs w:val="16"/>
                <w:lang w:eastAsia="en-AU"/>
              </w:rPr>
            </w:pPr>
            <w:r w:rsidRPr="005A76B1">
              <w:rPr>
                <w:rFonts w:cs="Times New Roman"/>
                <w:color w:val="000000"/>
                <w:szCs w:val="16"/>
                <w:lang w:eastAsia="en-AU"/>
              </w:rPr>
              <w:t>Potential that all scale items can’t be adequately assessed from video footage.</w:t>
            </w:r>
          </w:p>
          <w:p w14:paraId="5DF25D32" w14:textId="77777777" w:rsidR="004C20EA" w:rsidRPr="005A76B1" w:rsidRDefault="004C20EA" w:rsidP="004C20EA">
            <w:pPr>
              <w:pStyle w:val="Smalltext"/>
              <w:rPr>
                <w:rFonts w:cs="Times New Roman"/>
                <w:color w:val="000000"/>
                <w:szCs w:val="16"/>
                <w:lang w:eastAsia="en-AU"/>
              </w:rPr>
            </w:pPr>
            <w:r w:rsidRPr="005A76B1">
              <w:rPr>
                <w:rFonts w:cs="Times New Roman"/>
                <w:iCs/>
                <w:color w:val="000000"/>
                <w:szCs w:val="16"/>
                <w:lang w:eastAsia="en-AU"/>
              </w:rPr>
              <w:t>Author a member of original scale development and validation study team</w:t>
            </w:r>
          </w:p>
        </w:tc>
      </w:tr>
      <w:tr w:rsidR="004C20EA" w:rsidRPr="005A76B1" w14:paraId="4C3B5CC1" w14:textId="77777777" w:rsidTr="0056148E">
        <w:trPr>
          <w:trHeight w:val="454"/>
        </w:trPr>
        <w:tc>
          <w:tcPr>
            <w:tcW w:w="1149" w:type="dxa"/>
            <w:shd w:val="clear" w:color="auto" w:fill="auto"/>
          </w:tcPr>
          <w:p w14:paraId="0BAE7274" w14:textId="0AD41762" w:rsidR="004C20EA" w:rsidRPr="005A76B1" w:rsidRDefault="00112C80" w:rsidP="004C20EA">
            <w:pPr>
              <w:pStyle w:val="Smalltext"/>
              <w:rPr>
                <w:rFonts w:cs="Times New Roman"/>
                <w:szCs w:val="16"/>
                <w:lang w:eastAsia="en-AU"/>
              </w:rPr>
            </w:pPr>
            <w:proofErr w:type="spellStart"/>
            <w:r>
              <w:rPr>
                <w:rFonts w:cs="Times New Roman"/>
                <w:szCs w:val="16"/>
                <w:lang w:eastAsia="en-AU"/>
              </w:rPr>
              <w:t>Voepel_Lewis</w:t>
            </w:r>
            <w:proofErr w:type="spellEnd"/>
            <w:r>
              <w:rPr>
                <w:rFonts w:cs="Times New Roman"/>
                <w:szCs w:val="16"/>
                <w:lang w:eastAsia="en-AU"/>
              </w:rPr>
              <w:t xml:space="preserve"> et al, 2005 </w:t>
            </w:r>
            <w:r w:rsidR="004C20EA" w:rsidRPr="005A76B1">
              <w:rPr>
                <w:rFonts w:cs="Times New Roman"/>
                <w:szCs w:val="16"/>
                <w:lang w:eastAsia="en-AU"/>
              </w:rPr>
              <w:fldChar w:fldCharType="begin">
                <w:fldData xml:space="preserve">PEVuZE5vdGU+PENpdGU+PEF1dGhvcj5Wb2VwZWwtTGV3aXM8L0F1dGhvcj48WWVhcj4yMDA1PC9Z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Wb2VwZWwtTGV3aXM8L0F1dGhvcj48WWVhcj4yMDA1PC9Z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20" w:tooltip="Voepel-Lewis, 2005 #1760" w:history="1">
              <w:r w:rsidR="00F728A6">
                <w:rPr>
                  <w:rFonts w:cs="Times New Roman"/>
                  <w:noProof/>
                  <w:szCs w:val="16"/>
                  <w:lang w:eastAsia="en-AU"/>
                </w:rPr>
                <w:t>20</w:t>
              </w:r>
            </w:hyperlink>
            <w:r w:rsidR="00F728A6">
              <w:rPr>
                <w:rFonts w:cs="Times New Roman"/>
                <w:noProof/>
                <w:szCs w:val="16"/>
                <w:lang w:eastAsia="en-AU"/>
              </w:rPr>
              <w:t>]</w:t>
            </w:r>
            <w:r w:rsidR="004C20EA" w:rsidRPr="005A76B1">
              <w:rPr>
                <w:rFonts w:cs="Times New Roman"/>
                <w:szCs w:val="16"/>
                <w:lang w:eastAsia="en-AU"/>
              </w:rPr>
              <w:fldChar w:fldCharType="end"/>
            </w:r>
          </w:p>
          <w:p w14:paraId="3E697979" w14:textId="77777777" w:rsidR="004C20EA" w:rsidRPr="005A76B1" w:rsidRDefault="004C20EA" w:rsidP="004C20EA">
            <w:pPr>
              <w:pStyle w:val="Smalltext"/>
              <w:rPr>
                <w:rFonts w:cs="Times New Roman"/>
                <w:szCs w:val="16"/>
                <w:lang w:eastAsia="en-AU"/>
              </w:rPr>
            </w:pPr>
          </w:p>
        </w:tc>
        <w:tc>
          <w:tcPr>
            <w:tcW w:w="2552" w:type="dxa"/>
            <w:shd w:val="clear" w:color="auto" w:fill="auto"/>
            <w:hideMark/>
          </w:tcPr>
          <w:p w14:paraId="1821A85A"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To evaluate the validity of parental pain scores of children with CI</w:t>
            </w:r>
          </w:p>
          <w:p w14:paraId="5E4434DF"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Observational design</w:t>
            </w:r>
          </w:p>
          <w:p w14:paraId="79AD475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rents individualised FLACC descriptors before application</w:t>
            </w:r>
          </w:p>
          <w:p w14:paraId="0796F03C"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ost-operatively children scored independently by 2 nurses and parent (who also scored using NRS) using FLACC</w:t>
            </w:r>
          </w:p>
          <w:p w14:paraId="1EE2E43F" w14:textId="207DBA42"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Observations repeated following analgesics for those who received analgesics</w:t>
            </w:r>
          </w:p>
        </w:tc>
        <w:tc>
          <w:tcPr>
            <w:tcW w:w="2126" w:type="dxa"/>
            <w:shd w:val="clear" w:color="auto" w:fill="auto"/>
          </w:tcPr>
          <w:p w14:paraId="015B0D59"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52 children aged 4 – 19years (mean = 11.3 ±4.7 years) </w:t>
            </w:r>
          </w:p>
          <w:p w14:paraId="1D1BB54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with cognitive impairment </w:t>
            </w:r>
          </w:p>
          <w:p w14:paraId="4B050848" w14:textId="77777777" w:rsidR="004C20EA" w:rsidRPr="005A76B1" w:rsidRDefault="004C20EA" w:rsidP="004C20EA">
            <w:pPr>
              <w:pStyle w:val="Smalltext"/>
              <w:rPr>
                <w:rFonts w:cs="Times New Roman"/>
                <w:color w:val="000000"/>
                <w:szCs w:val="16"/>
                <w:lang w:eastAsia="en-AU"/>
              </w:rPr>
            </w:pPr>
          </w:p>
          <w:p w14:paraId="1B1B81B2"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not documented</w:t>
            </w:r>
          </w:p>
          <w:p w14:paraId="0A538B8B"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w:t>
            </w:r>
          </w:p>
          <w:p w14:paraId="5106E690" w14:textId="421CFBE2"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Index: parent applied </w:t>
            </w:r>
            <w:proofErr w:type="spellStart"/>
            <w:r w:rsidRPr="005A76B1">
              <w:rPr>
                <w:rFonts w:cs="Times New Roman"/>
                <w:color w:val="000000"/>
                <w:szCs w:val="16"/>
                <w:lang w:eastAsia="en-AU"/>
              </w:rPr>
              <w:t>FLACCr</w:t>
            </w:r>
            <w:proofErr w:type="spellEnd"/>
            <w:r w:rsidRPr="005A76B1">
              <w:rPr>
                <w:rFonts w:cs="Times New Roman"/>
                <w:color w:val="000000"/>
                <w:szCs w:val="16"/>
                <w:lang w:eastAsia="en-AU"/>
              </w:rPr>
              <w:t xml:space="preserve"> (modified descriptors)</w:t>
            </w:r>
          </w:p>
          <w:p w14:paraId="094B490F" w14:textId="10C7F496"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Reference: simplified FACES Scale, observer NRS</w:t>
            </w:r>
          </w:p>
        </w:tc>
        <w:tc>
          <w:tcPr>
            <w:tcW w:w="2126" w:type="dxa"/>
            <w:shd w:val="clear" w:color="auto" w:fill="auto"/>
          </w:tcPr>
          <w:p w14:paraId="283E6B3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Not reported (2 nurses applied FLACC independently but data not reported)</w:t>
            </w:r>
          </w:p>
          <w:p w14:paraId="4171BF62" w14:textId="77777777" w:rsidR="004C20EA" w:rsidRDefault="004C20EA" w:rsidP="004C20EA">
            <w:pPr>
              <w:pStyle w:val="Smalltext"/>
              <w:rPr>
                <w:rFonts w:cs="Times New Roman"/>
                <w:szCs w:val="16"/>
              </w:rPr>
            </w:pPr>
            <w:r w:rsidRPr="005A76B1">
              <w:rPr>
                <w:rFonts w:cs="Times New Roman"/>
                <w:color w:val="000000"/>
                <w:szCs w:val="16"/>
                <w:lang w:eastAsia="en-AU"/>
              </w:rPr>
              <w:t xml:space="preserve">Agreement between parents and nurses FLACC scores (ICC = 0.78; CI = 0.63–0.87) and parents’ NRS rating and nurse FLACC scores (ICC = 0.73; CI = 0.59–0.83). </w:t>
            </w:r>
            <w:r w:rsidRPr="005A76B1">
              <w:rPr>
                <w:rFonts w:cs="Times New Roman"/>
                <w:szCs w:val="16"/>
              </w:rPr>
              <w:t>Parent scores tended to be slightly higher than the nurse ratings (FLACC bias = 0.98± 2.2; NRS bias = 1.45 ± 2.2).</w:t>
            </w:r>
          </w:p>
          <w:p w14:paraId="7DA2E6C0" w14:textId="2E169C21" w:rsidR="00112C80" w:rsidRPr="005A76B1" w:rsidRDefault="00112C80" w:rsidP="004C20EA">
            <w:pPr>
              <w:pStyle w:val="Smalltext"/>
              <w:rPr>
                <w:rFonts w:cs="Times New Roman"/>
                <w:color w:val="000000"/>
                <w:szCs w:val="16"/>
                <w:lang w:eastAsia="en-AU"/>
              </w:rPr>
            </w:pPr>
            <w:r>
              <w:rPr>
                <w:rFonts w:cs="Times New Roman"/>
                <w:szCs w:val="16"/>
              </w:rPr>
              <w:t xml:space="preserve">COSMIN - </w:t>
            </w:r>
            <w:r w:rsidR="00764D11">
              <w:rPr>
                <w:rFonts w:cs="Times New Roman"/>
                <w:szCs w:val="16"/>
              </w:rPr>
              <w:t>good</w:t>
            </w:r>
          </w:p>
        </w:tc>
        <w:tc>
          <w:tcPr>
            <w:tcW w:w="2126" w:type="dxa"/>
            <w:shd w:val="clear" w:color="auto" w:fill="auto"/>
            <w:hideMark/>
          </w:tcPr>
          <w:p w14:paraId="6D7B5D8A" w14:textId="372B42C0"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C</w:t>
            </w:r>
            <w:r w:rsidR="00112C80">
              <w:rPr>
                <w:rFonts w:cs="Times New Roman"/>
                <w:color w:val="000000"/>
                <w:szCs w:val="16"/>
                <w:lang w:eastAsia="en-AU"/>
              </w:rPr>
              <w:t>riterion (c</w:t>
            </w:r>
            <w:r w:rsidRPr="005A76B1">
              <w:rPr>
                <w:rFonts w:cs="Times New Roman"/>
                <w:color w:val="000000"/>
                <w:szCs w:val="16"/>
                <w:lang w:eastAsia="en-AU"/>
              </w:rPr>
              <w:t>oncurrent</w:t>
            </w:r>
            <w:r w:rsidR="00112C80">
              <w:rPr>
                <w:rFonts w:cs="Times New Roman"/>
                <w:color w:val="000000"/>
                <w:szCs w:val="16"/>
                <w:lang w:eastAsia="en-AU"/>
              </w:rPr>
              <w:t>)</w:t>
            </w:r>
            <w:r w:rsidRPr="005A76B1">
              <w:rPr>
                <w:rFonts w:cs="Times New Roman"/>
                <w:color w:val="000000"/>
                <w:szCs w:val="16"/>
                <w:lang w:eastAsia="en-AU"/>
              </w:rPr>
              <w:t xml:space="preserve">: Agreement between child’s rating and parents’ FLACC score (к=0.43), </w:t>
            </w:r>
          </w:p>
          <w:p w14:paraId="69161751" w14:textId="34705E94" w:rsidR="00112C80" w:rsidRPr="005A76B1" w:rsidRDefault="00112C80" w:rsidP="004C20EA">
            <w:pPr>
              <w:pStyle w:val="Smalltext"/>
              <w:rPr>
                <w:rFonts w:cs="Times New Roman"/>
                <w:color w:val="000000"/>
                <w:szCs w:val="16"/>
                <w:lang w:eastAsia="en-AU"/>
              </w:rPr>
            </w:pPr>
            <w:r>
              <w:rPr>
                <w:rFonts w:cs="Times New Roman"/>
                <w:color w:val="000000"/>
                <w:szCs w:val="16"/>
                <w:lang w:eastAsia="en-AU"/>
              </w:rPr>
              <w:t xml:space="preserve">COSMIN - </w:t>
            </w:r>
            <w:r w:rsidR="00764D11">
              <w:rPr>
                <w:rFonts w:cs="Times New Roman"/>
                <w:color w:val="000000"/>
                <w:szCs w:val="16"/>
                <w:lang w:eastAsia="en-AU"/>
              </w:rPr>
              <w:t>poor</w:t>
            </w:r>
          </w:p>
          <w:p w14:paraId="62E86D67" w14:textId="16439E69" w:rsidR="004C20EA" w:rsidRDefault="00764D11" w:rsidP="004C20EA">
            <w:pPr>
              <w:pStyle w:val="Smalltext"/>
              <w:rPr>
                <w:rFonts w:cs="Times New Roman"/>
                <w:color w:val="000000"/>
                <w:szCs w:val="16"/>
                <w:lang w:eastAsia="en-AU"/>
              </w:rPr>
            </w:pPr>
            <w:r>
              <w:rPr>
                <w:rFonts w:cs="Times New Roman"/>
                <w:color w:val="000000"/>
                <w:szCs w:val="16"/>
                <w:lang w:eastAsia="en-AU"/>
              </w:rPr>
              <w:t>Hypothesis (c</w:t>
            </w:r>
            <w:r w:rsidR="004C20EA" w:rsidRPr="005A76B1">
              <w:rPr>
                <w:rFonts w:cs="Times New Roman"/>
                <w:color w:val="000000"/>
                <w:szCs w:val="16"/>
                <w:lang w:eastAsia="en-AU"/>
              </w:rPr>
              <w:t>onvergent</w:t>
            </w:r>
            <w:r>
              <w:rPr>
                <w:rFonts w:cs="Times New Roman"/>
                <w:color w:val="000000"/>
                <w:szCs w:val="16"/>
                <w:lang w:eastAsia="en-AU"/>
              </w:rPr>
              <w:t>)</w:t>
            </w:r>
            <w:r w:rsidR="004C20EA" w:rsidRPr="005A76B1">
              <w:rPr>
                <w:rFonts w:cs="Times New Roman"/>
                <w:color w:val="000000"/>
                <w:szCs w:val="16"/>
                <w:lang w:eastAsia="en-AU"/>
              </w:rPr>
              <w:t>: correlation between parents’ NRS score and FLACC scores - (ICC = 0.81; CI = 0.70–0.89). NRS scores tended to be higher than their FLACC ratings (bias = 0.56 ± 1.82)</w:t>
            </w:r>
            <w:r w:rsidR="006929AA">
              <w:rPr>
                <w:rFonts w:cs="Times New Roman"/>
                <w:color w:val="000000"/>
                <w:szCs w:val="16"/>
                <w:lang w:eastAsia="en-AU"/>
              </w:rPr>
              <w:t>,</w:t>
            </w:r>
            <w:r w:rsidR="006929AA" w:rsidRPr="005A76B1">
              <w:rPr>
                <w:rFonts w:cs="Times New Roman"/>
                <w:color w:val="000000"/>
                <w:szCs w:val="16"/>
                <w:lang w:eastAsia="en-AU"/>
              </w:rPr>
              <w:t xml:space="preserve"> nurses FLACC score (к=0.65) &amp; parents NRS score (к=0.39)</w:t>
            </w:r>
          </w:p>
          <w:p w14:paraId="26CC0F2F" w14:textId="3B20EB80" w:rsidR="00112C80" w:rsidRPr="005A76B1" w:rsidRDefault="00112C80" w:rsidP="004C20EA">
            <w:pPr>
              <w:pStyle w:val="Smalltext"/>
              <w:rPr>
                <w:rFonts w:cs="Times New Roman"/>
                <w:color w:val="000000"/>
                <w:szCs w:val="16"/>
                <w:lang w:eastAsia="en-AU"/>
              </w:rPr>
            </w:pPr>
            <w:r>
              <w:rPr>
                <w:rFonts w:cs="Times New Roman"/>
                <w:color w:val="000000"/>
                <w:szCs w:val="16"/>
                <w:lang w:eastAsia="en-AU"/>
              </w:rPr>
              <w:t xml:space="preserve">COSMIN - </w:t>
            </w:r>
            <w:r w:rsidR="00764D11">
              <w:rPr>
                <w:rFonts w:cs="Times New Roman"/>
                <w:color w:val="000000"/>
                <w:szCs w:val="16"/>
                <w:lang w:eastAsia="en-AU"/>
              </w:rPr>
              <w:t>fair</w:t>
            </w:r>
          </w:p>
          <w:p w14:paraId="2E6DB8A7"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Responsiveness: Parental assessment of pain decreased after analgesics (FLACC 6.6 ± 2.4 vs. 2.6±2; p = .003; NRS: 6.4 ± 2.5 vs. 3.1 ± 2.3; p = .004)</w:t>
            </w:r>
          </w:p>
          <w:p w14:paraId="09B9E316" w14:textId="78F760AB" w:rsidR="00112C80" w:rsidRPr="005A76B1" w:rsidRDefault="00112C80" w:rsidP="004C20EA">
            <w:pPr>
              <w:pStyle w:val="Smalltext"/>
              <w:rPr>
                <w:rFonts w:cs="Times New Roman"/>
                <w:color w:val="000000"/>
                <w:szCs w:val="16"/>
                <w:lang w:eastAsia="en-AU"/>
              </w:rPr>
            </w:pPr>
            <w:r>
              <w:rPr>
                <w:rFonts w:cs="Times New Roman"/>
                <w:color w:val="000000"/>
                <w:szCs w:val="16"/>
                <w:lang w:eastAsia="en-AU"/>
              </w:rPr>
              <w:lastRenderedPageBreak/>
              <w:t xml:space="preserve">COSMIN - </w:t>
            </w:r>
            <w:r w:rsidR="00764D11">
              <w:rPr>
                <w:rFonts w:cs="Times New Roman"/>
                <w:color w:val="000000"/>
                <w:szCs w:val="16"/>
                <w:lang w:eastAsia="en-AU"/>
              </w:rPr>
              <w:t>fair</w:t>
            </w:r>
          </w:p>
        </w:tc>
        <w:tc>
          <w:tcPr>
            <w:tcW w:w="1985" w:type="dxa"/>
            <w:shd w:val="clear" w:color="auto" w:fill="auto"/>
            <w:hideMark/>
          </w:tcPr>
          <w:p w14:paraId="3B496E3A" w14:textId="77777777" w:rsidR="004C20EA" w:rsidRPr="005A76B1" w:rsidRDefault="004C20EA" w:rsidP="004C20EA">
            <w:pPr>
              <w:pStyle w:val="Smalltext"/>
              <w:rPr>
                <w:rFonts w:cs="Times New Roman"/>
                <w:szCs w:val="16"/>
              </w:rPr>
            </w:pPr>
            <w:r w:rsidRPr="005A76B1">
              <w:rPr>
                <w:rFonts w:cs="Times New Roman"/>
                <w:szCs w:val="16"/>
              </w:rPr>
              <w:lastRenderedPageBreak/>
              <w:t>Not assessed</w:t>
            </w:r>
          </w:p>
          <w:p w14:paraId="0B16797F" w14:textId="77777777" w:rsidR="004C20EA" w:rsidRPr="005A76B1" w:rsidRDefault="004C20EA" w:rsidP="004C20EA">
            <w:pPr>
              <w:pStyle w:val="Smalltext"/>
              <w:rPr>
                <w:rFonts w:cs="Times New Roman"/>
                <w:szCs w:val="16"/>
              </w:rPr>
            </w:pPr>
          </w:p>
        </w:tc>
        <w:tc>
          <w:tcPr>
            <w:tcW w:w="2268" w:type="dxa"/>
            <w:shd w:val="clear" w:color="auto" w:fill="auto"/>
          </w:tcPr>
          <w:p w14:paraId="00502B75" w14:textId="77777777" w:rsidR="005C37DC" w:rsidRPr="005A76B1" w:rsidRDefault="005C37DC" w:rsidP="005C37DC">
            <w:pPr>
              <w:pStyle w:val="Smalltext"/>
              <w:rPr>
                <w:rFonts w:cs="Times New Roman"/>
                <w:szCs w:val="16"/>
              </w:rPr>
            </w:pPr>
            <w:r w:rsidRPr="005A76B1">
              <w:rPr>
                <w:rFonts w:cs="Times New Roman"/>
                <w:szCs w:val="16"/>
              </w:rPr>
              <w:t xml:space="preserve">Small numbers of children able to self-report n = 12 </w:t>
            </w:r>
          </w:p>
          <w:p w14:paraId="3D47D5A4" w14:textId="77777777" w:rsidR="004C20EA" w:rsidRPr="005A76B1" w:rsidRDefault="004C20EA" w:rsidP="004C20EA">
            <w:pPr>
              <w:pStyle w:val="Smalltext"/>
              <w:rPr>
                <w:rFonts w:cs="Times New Roman"/>
                <w:szCs w:val="16"/>
              </w:rPr>
            </w:pPr>
            <w:r w:rsidRPr="005A76B1">
              <w:rPr>
                <w:rFonts w:cs="Times New Roman"/>
                <w:szCs w:val="16"/>
              </w:rPr>
              <w:t>FLACC reaches acceptable levels but lower than nurses or parents NRS</w:t>
            </w:r>
          </w:p>
          <w:p w14:paraId="1503C222" w14:textId="77777777" w:rsidR="004C20EA" w:rsidRPr="005A76B1" w:rsidRDefault="004C20EA" w:rsidP="004C20EA">
            <w:pPr>
              <w:pStyle w:val="Smalltext"/>
              <w:rPr>
                <w:rFonts w:cs="Times New Roman"/>
                <w:szCs w:val="16"/>
              </w:rPr>
            </w:pPr>
            <w:r w:rsidRPr="005A76B1">
              <w:rPr>
                <w:rFonts w:cs="Times New Roman"/>
                <w:iCs/>
                <w:color w:val="000000"/>
                <w:szCs w:val="16"/>
                <w:lang w:eastAsia="en-AU"/>
              </w:rPr>
              <w:t>Author a member of original scale development and validation study team</w:t>
            </w:r>
          </w:p>
        </w:tc>
      </w:tr>
      <w:tr w:rsidR="004C20EA" w:rsidRPr="005A76B1" w14:paraId="7FE81F6F" w14:textId="77777777" w:rsidTr="000A20DE">
        <w:trPr>
          <w:trHeight w:val="1017"/>
        </w:trPr>
        <w:tc>
          <w:tcPr>
            <w:tcW w:w="1149" w:type="dxa"/>
            <w:tcBorders>
              <w:bottom w:val="nil"/>
            </w:tcBorders>
            <w:shd w:val="clear" w:color="auto" w:fill="auto"/>
          </w:tcPr>
          <w:p w14:paraId="1C62401E" w14:textId="04272363" w:rsidR="004C20EA" w:rsidRPr="005A76B1" w:rsidRDefault="007C57FD" w:rsidP="00F728A6">
            <w:pPr>
              <w:pStyle w:val="Smalltext"/>
              <w:rPr>
                <w:rFonts w:cs="Times New Roman"/>
                <w:szCs w:val="16"/>
                <w:lang w:eastAsia="en-AU"/>
              </w:rPr>
            </w:pPr>
            <w:proofErr w:type="spellStart"/>
            <w:r>
              <w:rPr>
                <w:rFonts w:cs="Times New Roman"/>
                <w:szCs w:val="16"/>
                <w:lang w:eastAsia="en-AU"/>
              </w:rPr>
              <w:lastRenderedPageBreak/>
              <w:t>Voepel</w:t>
            </w:r>
            <w:proofErr w:type="spellEnd"/>
            <w:r>
              <w:rPr>
                <w:rFonts w:cs="Times New Roman"/>
                <w:szCs w:val="16"/>
                <w:lang w:eastAsia="en-AU"/>
              </w:rPr>
              <w:t xml:space="preserve">-Lewis et al, 2002 </w:t>
            </w:r>
            <w:r w:rsidR="004C20EA" w:rsidRPr="005A76B1">
              <w:rPr>
                <w:rFonts w:cs="Times New Roman"/>
                <w:szCs w:val="16"/>
                <w:lang w:eastAsia="en-AU"/>
              </w:rPr>
              <w:fldChar w:fldCharType="begin">
                <w:fldData xml:space="preserve">PEVuZE5vdGU+PENpdGU+PEF1dGhvcj5Wb2VwZWwtTGV3aXM8L0F1dGhvcj48WWVhcj4yMDAyPC9Z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</w:fldData>
              </w:fldChar>
            </w:r>
            <w:r w:rsidR="00F728A6">
              <w:rPr>
                <w:rFonts w:cs="Times New Roman"/>
                <w:szCs w:val="16"/>
                <w:lang w:eastAsia="en-AU"/>
              </w:rPr>
              <w:instrText xml:space="preserve"> ADDIN EN.CITE </w:instrText>
            </w:r>
            <w:r w:rsidR="00F728A6">
              <w:rPr>
                <w:rFonts w:cs="Times New Roman"/>
                <w:szCs w:val="16"/>
                <w:lang w:eastAsia="en-AU"/>
              </w:rPr>
              <w:fldChar w:fldCharType="begin">
                <w:fldData xml:space="preserve">PEVuZE5vdGU+PENpdGU+PEF1dGhvcj5Wb2VwZWwtTGV3aXM8L0F1dGhvcj48WWVhcj4yMDAyPC9Z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</w:fldData>
              </w:fldChar>
            </w:r>
            <w:r w:rsidR="00F728A6">
              <w:rPr>
                <w:rFonts w:cs="Times New Roman"/>
                <w:szCs w:val="16"/>
                <w:lang w:eastAsia="en-AU"/>
              </w:rPr>
              <w:instrText xml:space="preserve"> ADDIN EN.CITE.DATA </w:instrText>
            </w:r>
            <w:r w:rsidR="00F728A6">
              <w:rPr>
                <w:rFonts w:cs="Times New Roman"/>
                <w:szCs w:val="16"/>
                <w:lang w:eastAsia="en-AU"/>
              </w:rPr>
            </w:r>
            <w:r w:rsidR="00F728A6">
              <w:rPr>
                <w:rFonts w:cs="Times New Roman"/>
                <w:szCs w:val="16"/>
                <w:lang w:eastAsia="en-AU"/>
              </w:rPr>
              <w:fldChar w:fldCharType="end"/>
            </w:r>
            <w:r w:rsidR="004C20EA" w:rsidRPr="005A76B1">
              <w:rPr>
                <w:rFonts w:cs="Times New Roman"/>
                <w:szCs w:val="16"/>
                <w:lang w:eastAsia="en-AU"/>
              </w:rPr>
            </w:r>
            <w:r w:rsidR="004C20EA" w:rsidRPr="005A76B1">
              <w:rPr>
                <w:rFonts w:cs="Times New Roman"/>
                <w:szCs w:val="16"/>
                <w:lang w:eastAsia="en-AU"/>
              </w:rPr>
              <w:fldChar w:fldCharType="separate"/>
            </w:r>
            <w:r w:rsidR="00F728A6">
              <w:rPr>
                <w:rFonts w:cs="Times New Roman"/>
                <w:noProof/>
                <w:szCs w:val="16"/>
                <w:lang w:eastAsia="en-AU"/>
              </w:rPr>
              <w:t>[</w:t>
            </w:r>
            <w:hyperlink w:anchor="_ENREF_22" w:tooltip="Voepel-Lewis, 2002 #69" w:history="1">
              <w:r w:rsidR="00F728A6">
                <w:rPr>
                  <w:rFonts w:cs="Times New Roman"/>
                  <w:noProof/>
                  <w:szCs w:val="16"/>
                  <w:lang w:eastAsia="en-AU"/>
                </w:rPr>
                <w:t>22</w:t>
              </w:r>
            </w:hyperlink>
            <w:r w:rsidR="00F728A6">
              <w:rPr>
                <w:rFonts w:cs="Times New Roman"/>
                <w:noProof/>
                <w:szCs w:val="16"/>
                <w:lang w:eastAsia="en-AU"/>
              </w:rPr>
              <w:t>]</w:t>
            </w:r>
            <w:r w:rsidR="004C20EA" w:rsidRPr="005A76B1">
              <w:rPr>
                <w:rFonts w:cs="Times New Roman"/>
                <w:szCs w:val="16"/>
                <w:lang w:eastAsia="en-AU"/>
              </w:rPr>
              <w:fldChar w:fldCharType="end"/>
            </w:r>
          </w:p>
        </w:tc>
        <w:tc>
          <w:tcPr>
            <w:tcW w:w="2552" w:type="dxa"/>
            <w:tcBorders>
              <w:bottom w:val="nil"/>
            </w:tcBorders>
            <w:shd w:val="clear" w:color="auto" w:fill="auto"/>
            <w:hideMark/>
          </w:tcPr>
          <w:p w14:paraId="4839D5C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To evaluate the validity and reliability of the Face, Legs, Activity, Cry, </w:t>
            </w:r>
            <w:proofErr w:type="spellStart"/>
            <w:r w:rsidRPr="005A76B1">
              <w:rPr>
                <w:rFonts w:cs="Times New Roman"/>
                <w:color w:val="000000"/>
                <w:szCs w:val="16"/>
                <w:lang w:eastAsia="en-AU"/>
              </w:rPr>
              <w:t>Consolability</w:t>
            </w:r>
            <w:proofErr w:type="spellEnd"/>
            <w:r w:rsidRPr="005A76B1">
              <w:rPr>
                <w:rFonts w:cs="Times New Roman"/>
                <w:color w:val="000000"/>
                <w:szCs w:val="16"/>
                <w:lang w:eastAsia="en-AU"/>
              </w:rPr>
              <w:t xml:space="preserve"> (FLACC) tool for assessing pain in children with CI</w:t>
            </w:r>
          </w:p>
          <w:p w14:paraId="6DCA021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Observational design</w:t>
            </w:r>
          </w:p>
          <w:p w14:paraId="79BEEFF0"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The child’s nurse observed and scored pain with the FLACC tool before &amp;after analgesics. Parents also scored pain using a </w:t>
            </w:r>
            <w:proofErr w:type="spellStart"/>
            <w:r w:rsidRPr="005A76B1">
              <w:rPr>
                <w:rFonts w:cs="Times New Roman"/>
                <w:color w:val="000000"/>
                <w:szCs w:val="16"/>
                <w:lang w:eastAsia="en-AU"/>
              </w:rPr>
              <w:t>VASobs</w:t>
            </w:r>
            <w:proofErr w:type="spellEnd"/>
            <w:r w:rsidRPr="005A76B1">
              <w:rPr>
                <w:rFonts w:cs="Times New Roman"/>
                <w:color w:val="000000"/>
                <w:szCs w:val="16"/>
                <w:lang w:eastAsia="en-AU"/>
              </w:rPr>
              <w:t>, and where possible children self-reported pain</w:t>
            </w:r>
          </w:p>
          <w:p w14:paraId="2D07C466"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Observations videotaped for FLACC scoring by 2 nurses blinded to analgesics &amp; real time pain scores. Reassessed 50 randomly selected observations 2-3 months later.</w:t>
            </w:r>
          </w:p>
          <w:p w14:paraId="3F01986B" w14:textId="197D302A"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Pain scores were coded as mild (0–3), moderate (4–6), and severe (7–10).</w:t>
            </w:r>
          </w:p>
        </w:tc>
        <w:tc>
          <w:tcPr>
            <w:tcW w:w="2126" w:type="dxa"/>
            <w:tcBorders>
              <w:bottom w:val="nil"/>
            </w:tcBorders>
            <w:shd w:val="clear" w:color="auto" w:fill="auto"/>
          </w:tcPr>
          <w:p w14:paraId="3B4126B3"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79 cognitively impaired children aged 4 – 18 (mean 10.11 ± 4.3 </w:t>
            </w:r>
            <w:proofErr w:type="spellStart"/>
            <w:r w:rsidRPr="005A76B1">
              <w:rPr>
                <w:rFonts w:cs="Times New Roman"/>
                <w:color w:val="000000"/>
                <w:szCs w:val="16"/>
                <w:lang w:eastAsia="en-AU"/>
              </w:rPr>
              <w:t>yr</w:t>
            </w:r>
            <w:proofErr w:type="spellEnd"/>
            <w:r w:rsidRPr="005A76B1">
              <w:rPr>
                <w:rFonts w:cs="Times New Roman"/>
                <w:color w:val="000000"/>
                <w:szCs w:val="16"/>
                <w:lang w:eastAsia="en-AU"/>
              </w:rPr>
              <w:t>) resulting in 140 observations.</w:t>
            </w:r>
          </w:p>
          <w:p w14:paraId="4D767519" w14:textId="77777777" w:rsidR="004C20EA" w:rsidRPr="005A76B1" w:rsidRDefault="004C20EA" w:rsidP="004C20EA">
            <w:pPr>
              <w:pStyle w:val="Smalltext"/>
              <w:rPr>
                <w:rFonts w:cs="Times New Roman"/>
                <w:color w:val="000000"/>
                <w:szCs w:val="16"/>
                <w:lang w:eastAsia="en-AU"/>
              </w:rPr>
            </w:pPr>
          </w:p>
          <w:p w14:paraId="54771247"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Setting: Bedside</w:t>
            </w:r>
          </w:p>
          <w:p w14:paraId="489B0C38"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Pain: Post-operative (orthopaedic or general surgery) </w:t>
            </w:r>
          </w:p>
          <w:p w14:paraId="74CAEB04" w14:textId="7F309A08"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dex: FLACC</w:t>
            </w:r>
          </w:p>
          <w:p w14:paraId="77051198" w14:textId="27A6DC42"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Reference: VAS </w:t>
            </w:r>
            <w:proofErr w:type="spellStart"/>
            <w:r w:rsidRPr="005A76B1">
              <w:rPr>
                <w:rFonts w:cs="Times New Roman"/>
                <w:color w:val="000000"/>
                <w:szCs w:val="16"/>
                <w:lang w:eastAsia="en-AU"/>
              </w:rPr>
              <w:t>obs</w:t>
            </w:r>
            <w:proofErr w:type="spellEnd"/>
            <w:r w:rsidRPr="005A76B1">
              <w:rPr>
                <w:rFonts w:cs="Times New Roman"/>
                <w:color w:val="000000"/>
                <w:szCs w:val="16"/>
                <w:lang w:eastAsia="en-AU"/>
              </w:rPr>
              <w:t>, simplified FACES or NRS for self-report</w:t>
            </w:r>
          </w:p>
        </w:tc>
        <w:tc>
          <w:tcPr>
            <w:tcW w:w="2126" w:type="dxa"/>
            <w:tcBorders>
              <w:bottom w:val="nil"/>
            </w:tcBorders>
            <w:shd w:val="clear" w:color="auto" w:fill="auto"/>
          </w:tcPr>
          <w:p w14:paraId="1880F253" w14:textId="77777777"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Inter-</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xml:space="preserve">: Moderate agreement between all observers for total scores (r = 0.507-0.778 p≤0.0001) and for each FLACC item (0.339 – 0826, p≤0.0001). Measures of exact agreement highest between blinded observers for all categories (к scores, face = 0.346, legs = 0.477, activity = 0.405, cry = 0.652, </w:t>
            </w:r>
            <w:proofErr w:type="spellStart"/>
            <w:r w:rsidRPr="005A76B1">
              <w:rPr>
                <w:rFonts w:cs="Times New Roman"/>
                <w:color w:val="000000"/>
                <w:szCs w:val="16"/>
                <w:lang w:eastAsia="en-AU"/>
              </w:rPr>
              <w:t>consolability</w:t>
            </w:r>
            <w:proofErr w:type="spellEnd"/>
            <w:r w:rsidRPr="005A76B1">
              <w:rPr>
                <w:rFonts w:cs="Times New Roman"/>
                <w:color w:val="000000"/>
                <w:szCs w:val="16"/>
                <w:lang w:eastAsia="en-AU"/>
              </w:rPr>
              <w:t xml:space="preserve"> = 0.555) </w:t>
            </w:r>
          </w:p>
          <w:p w14:paraId="3A4B8AF5" w14:textId="77777777" w:rsidR="004C20EA" w:rsidRDefault="004C20EA" w:rsidP="004C20EA">
            <w:pPr>
              <w:pStyle w:val="Smalltext"/>
              <w:rPr>
                <w:rFonts w:cs="Times New Roman"/>
                <w:color w:val="000000"/>
                <w:szCs w:val="16"/>
                <w:lang w:eastAsia="en-AU"/>
              </w:rPr>
            </w:pPr>
            <w:r w:rsidRPr="005A76B1">
              <w:rPr>
                <w:rFonts w:cs="Times New Roman"/>
                <w:color w:val="000000"/>
                <w:szCs w:val="16"/>
                <w:lang w:eastAsia="en-AU"/>
              </w:rPr>
              <w:t>Intra-</w:t>
            </w:r>
            <w:proofErr w:type="spellStart"/>
            <w:r w:rsidRPr="005A76B1">
              <w:rPr>
                <w:rFonts w:cs="Times New Roman"/>
                <w:color w:val="000000"/>
                <w:szCs w:val="16"/>
                <w:lang w:eastAsia="en-AU"/>
              </w:rPr>
              <w:t>rater</w:t>
            </w:r>
            <w:proofErr w:type="spellEnd"/>
            <w:r w:rsidRPr="005A76B1">
              <w:rPr>
                <w:rFonts w:cs="Times New Roman"/>
                <w:color w:val="000000"/>
                <w:szCs w:val="16"/>
                <w:lang w:eastAsia="en-AU"/>
              </w:rPr>
              <w:t>: correlations for test-retest FLACC scores for the blinded observers (r = 0.8–0.883; p&lt; 0.001)</w:t>
            </w:r>
          </w:p>
          <w:p w14:paraId="25DD289B" w14:textId="555F36C5" w:rsidR="007C57FD" w:rsidRPr="005A76B1" w:rsidRDefault="007C57FD" w:rsidP="004C20EA">
            <w:pPr>
              <w:pStyle w:val="Smalltext"/>
              <w:rPr>
                <w:rFonts w:cs="Times New Roman"/>
                <w:color w:val="000000"/>
                <w:szCs w:val="16"/>
                <w:lang w:eastAsia="en-AU"/>
              </w:rPr>
            </w:pPr>
            <w:r>
              <w:rPr>
                <w:rFonts w:cs="Times New Roman"/>
                <w:color w:val="000000"/>
                <w:szCs w:val="16"/>
                <w:lang w:eastAsia="en-AU"/>
              </w:rPr>
              <w:t xml:space="preserve">COSMIN - </w:t>
            </w:r>
            <w:r w:rsidR="00764D11">
              <w:rPr>
                <w:rFonts w:cs="Times New Roman"/>
                <w:color w:val="000000"/>
                <w:szCs w:val="16"/>
                <w:lang w:eastAsia="en-AU"/>
              </w:rPr>
              <w:t>fair</w:t>
            </w:r>
          </w:p>
        </w:tc>
        <w:tc>
          <w:tcPr>
            <w:tcW w:w="2126" w:type="dxa"/>
            <w:tcBorders>
              <w:bottom w:val="nil"/>
            </w:tcBorders>
            <w:shd w:val="clear" w:color="auto" w:fill="auto"/>
            <w:hideMark/>
          </w:tcPr>
          <w:p w14:paraId="269805ED" w14:textId="16EE3620" w:rsidR="004C20EA" w:rsidRPr="00764D11" w:rsidRDefault="00764D11" w:rsidP="004C20EA">
            <w:pPr>
              <w:pStyle w:val="Smalltext"/>
              <w:rPr>
                <w:rFonts w:cs="Times New Roman"/>
                <w:szCs w:val="16"/>
                <w:lang w:eastAsia="en-AU"/>
              </w:rPr>
            </w:pPr>
            <w:r w:rsidRPr="00764D11">
              <w:rPr>
                <w:rFonts w:cs="Times New Roman"/>
                <w:szCs w:val="16"/>
                <w:lang w:eastAsia="en-AU"/>
              </w:rPr>
              <w:t>Hypothesis (c</w:t>
            </w:r>
            <w:r w:rsidR="004C20EA" w:rsidRPr="00764D11">
              <w:rPr>
                <w:rFonts w:cs="Times New Roman"/>
                <w:szCs w:val="16"/>
                <w:lang w:eastAsia="en-AU"/>
              </w:rPr>
              <w:t>onvergent</w:t>
            </w:r>
            <w:r w:rsidRPr="00764D11">
              <w:rPr>
                <w:rFonts w:cs="Times New Roman"/>
                <w:szCs w:val="16"/>
                <w:lang w:eastAsia="en-AU"/>
              </w:rPr>
              <w:t>)</w:t>
            </w:r>
            <w:r w:rsidR="004C20EA" w:rsidRPr="00764D11">
              <w:rPr>
                <w:rFonts w:cs="Times New Roman"/>
                <w:szCs w:val="16"/>
                <w:lang w:eastAsia="en-AU"/>
              </w:rPr>
              <w:t xml:space="preserve">: Correlation between FLACC scores of bedside nurse (r113, 0.651) &amp; both blinded nurses (r94 = 0.609 and 0.519) with parent scores significant (p&lt; 0.001), </w:t>
            </w:r>
          </w:p>
          <w:p w14:paraId="1E27492D" w14:textId="77777777" w:rsidR="004C20EA" w:rsidRPr="00764D11" w:rsidRDefault="004C20EA" w:rsidP="004C20EA">
            <w:pPr>
              <w:pStyle w:val="Smalltext"/>
              <w:rPr>
                <w:rFonts w:cs="Times New Roman"/>
                <w:szCs w:val="16"/>
                <w:lang w:eastAsia="en-AU"/>
              </w:rPr>
            </w:pPr>
            <w:r w:rsidRPr="00764D11">
              <w:rPr>
                <w:rFonts w:cs="Times New Roman"/>
                <w:szCs w:val="16"/>
                <w:lang w:eastAsia="en-AU"/>
              </w:rPr>
              <w:t xml:space="preserve">Parent scores higher than FLACC scores of bedside nurse (bias 0.59, precision ±2.3) and blinded nurses (0.51 ±2.4 and 0.65 ±2.6). Bedside nurses scores higher than blinded nurses (0.2 ±1.6 and 0.09 ±2.4) </w:t>
            </w:r>
          </w:p>
          <w:p w14:paraId="0F7974FE" w14:textId="40C50F2A" w:rsidR="007C57FD" w:rsidRPr="00764D11" w:rsidRDefault="007C57FD" w:rsidP="004C20EA">
            <w:pPr>
              <w:pStyle w:val="Smalltext"/>
              <w:rPr>
                <w:rFonts w:cs="Times New Roman"/>
                <w:szCs w:val="16"/>
                <w:lang w:eastAsia="en-AU"/>
              </w:rPr>
            </w:pPr>
            <w:r w:rsidRPr="00764D11">
              <w:rPr>
                <w:rFonts w:cs="Times New Roman"/>
                <w:szCs w:val="16"/>
                <w:lang w:eastAsia="en-AU"/>
              </w:rPr>
              <w:t xml:space="preserve">COSMIN - </w:t>
            </w:r>
            <w:r w:rsidR="00764D11">
              <w:rPr>
                <w:rFonts w:cs="Times New Roman"/>
                <w:szCs w:val="16"/>
                <w:lang w:eastAsia="en-AU"/>
              </w:rPr>
              <w:t>poor</w:t>
            </w:r>
          </w:p>
          <w:p w14:paraId="7159E266" w14:textId="642F159E" w:rsidR="004C20EA" w:rsidRPr="00764D11" w:rsidRDefault="004C20EA" w:rsidP="004C20EA">
            <w:pPr>
              <w:pStyle w:val="Smalltext"/>
              <w:rPr>
                <w:rFonts w:cs="Times New Roman"/>
                <w:szCs w:val="16"/>
                <w:lang w:eastAsia="en-AU"/>
              </w:rPr>
            </w:pPr>
            <w:r w:rsidRPr="00764D11">
              <w:rPr>
                <w:rFonts w:cs="Times New Roman"/>
                <w:szCs w:val="16"/>
                <w:lang w:eastAsia="en-AU"/>
              </w:rPr>
              <w:t>Responsiveness: Decrease in FLACC scores after analgesics (5.3 ± 2.8 versus 2.0 ± 2.4 for the bedside nurses’ scores, p &lt; 0.001; 5.1 ± 2.9 versus 2.2 ± 3.0 for the blinded nurses’ scores, p = 0.001)</w:t>
            </w:r>
          </w:p>
          <w:p w14:paraId="594108CF" w14:textId="62E391CD" w:rsidR="007C57FD" w:rsidRPr="00764D11" w:rsidRDefault="007C57FD" w:rsidP="004C20EA">
            <w:pPr>
              <w:pStyle w:val="Smalltext"/>
              <w:rPr>
                <w:rFonts w:cs="Times New Roman"/>
                <w:szCs w:val="16"/>
                <w:lang w:eastAsia="en-AU"/>
              </w:rPr>
            </w:pPr>
            <w:r w:rsidRPr="00764D11">
              <w:rPr>
                <w:rFonts w:cs="Times New Roman"/>
                <w:szCs w:val="16"/>
                <w:lang w:eastAsia="en-AU"/>
              </w:rPr>
              <w:t>COSMIN -</w:t>
            </w:r>
            <w:r w:rsidR="00764D11">
              <w:rPr>
                <w:rFonts w:cs="Times New Roman"/>
                <w:szCs w:val="16"/>
                <w:lang w:eastAsia="en-AU"/>
              </w:rPr>
              <w:t xml:space="preserve"> fair</w:t>
            </w:r>
          </w:p>
          <w:p w14:paraId="312810BE" w14:textId="77777777" w:rsidR="004C20EA" w:rsidRPr="00764D11" w:rsidRDefault="004C20EA" w:rsidP="004C20EA">
            <w:pPr>
              <w:pStyle w:val="Smalltext"/>
              <w:rPr>
                <w:rFonts w:cs="Times New Roman"/>
                <w:szCs w:val="16"/>
                <w:lang w:eastAsia="en-AU"/>
              </w:rPr>
            </w:pPr>
          </w:p>
        </w:tc>
        <w:tc>
          <w:tcPr>
            <w:tcW w:w="1985" w:type="dxa"/>
            <w:tcBorders>
              <w:bottom w:val="nil"/>
            </w:tcBorders>
            <w:shd w:val="clear" w:color="auto" w:fill="auto"/>
          </w:tcPr>
          <w:p w14:paraId="691712FA" w14:textId="4CF1AB13" w:rsidR="004C20EA" w:rsidRPr="005A76B1" w:rsidRDefault="004C20EA" w:rsidP="004C20EA">
            <w:pPr>
              <w:pStyle w:val="Smalltext"/>
              <w:rPr>
                <w:rFonts w:cs="Times New Roman"/>
                <w:color w:val="000000"/>
                <w:szCs w:val="16"/>
                <w:lang w:eastAsia="en-AU"/>
              </w:rPr>
            </w:pPr>
            <w:r w:rsidRPr="005A76B1">
              <w:rPr>
                <w:rFonts w:cs="Times New Roman"/>
                <w:color w:val="000000"/>
                <w:szCs w:val="16"/>
                <w:lang w:eastAsia="en-AU"/>
              </w:rPr>
              <w:t xml:space="preserve">Utility: excellent </w:t>
            </w:r>
            <w:proofErr w:type="spellStart"/>
            <w:r w:rsidRPr="005A76B1">
              <w:rPr>
                <w:rFonts w:cs="Times New Roman"/>
                <w:color w:val="000000"/>
                <w:szCs w:val="16"/>
                <w:lang w:eastAsia="en-AU"/>
              </w:rPr>
              <w:t>greement</w:t>
            </w:r>
            <w:proofErr w:type="spellEnd"/>
            <w:r w:rsidRPr="005A76B1">
              <w:rPr>
                <w:rFonts w:cs="Times New Roman"/>
                <w:color w:val="000000"/>
                <w:szCs w:val="16"/>
                <w:lang w:eastAsia="en-AU"/>
              </w:rPr>
              <w:t xml:space="preserve"> for mild and severe pain categories (and good agreement for moderate pain. Children with mild pain most often received no analgesic (64%) or non-opioids (18%), those with moderate to severe pain most often received morphine (60%) or diazepam (6%) for muscle spasms</w:t>
            </w:r>
          </w:p>
        </w:tc>
        <w:tc>
          <w:tcPr>
            <w:tcW w:w="2268" w:type="dxa"/>
            <w:tcBorders>
              <w:bottom w:val="nil"/>
            </w:tcBorders>
            <w:shd w:val="clear" w:color="auto" w:fill="auto"/>
          </w:tcPr>
          <w:p w14:paraId="353FE560" w14:textId="77777777" w:rsidR="004C20EA" w:rsidRPr="003E7E78" w:rsidRDefault="004C20EA" w:rsidP="003E7E78">
            <w:pPr>
              <w:pStyle w:val="Smalltext"/>
            </w:pPr>
            <w:r w:rsidRPr="003E7E78">
              <w:t>Potential that all scale items can’t be adequately assessed from video footage.</w:t>
            </w:r>
          </w:p>
          <w:p w14:paraId="6F4F6492" w14:textId="5D6B6DFA" w:rsidR="004C20EA" w:rsidRPr="003E7E78" w:rsidRDefault="004C20EA" w:rsidP="003E7E78">
            <w:pPr>
              <w:pStyle w:val="Smalltext"/>
            </w:pPr>
            <w:r w:rsidRPr="003E7E78">
              <w:t xml:space="preserve">Video observers blinded – reducing the bias </w:t>
            </w:r>
            <w:r w:rsidR="003E7E78" w:rsidRPr="003E7E78">
              <w:t xml:space="preserve">supports the influence of clinical information as scores </w:t>
            </w:r>
            <w:proofErr w:type="spellStart"/>
            <w:r w:rsidR="003E7E78" w:rsidRPr="003E7E78">
              <w:t>consistenyly</w:t>
            </w:r>
            <w:proofErr w:type="spellEnd"/>
            <w:r w:rsidR="003E7E78" w:rsidRPr="003E7E78">
              <w:t xml:space="preserve"> </w:t>
            </w:r>
            <w:r w:rsidRPr="003E7E78">
              <w:t>lower than both bedside nurses and parents</w:t>
            </w:r>
            <w:r w:rsidR="003E7E78" w:rsidRPr="003E7E78">
              <w:t xml:space="preserve"> scores</w:t>
            </w:r>
          </w:p>
          <w:p w14:paraId="402C55E6" w14:textId="77777777" w:rsidR="004C20EA" w:rsidRPr="003E7E78" w:rsidRDefault="004C20EA" w:rsidP="003E7E78">
            <w:pPr>
              <w:pStyle w:val="Smalltext"/>
            </w:pPr>
            <w:r w:rsidRPr="003E7E78">
              <w:t>Author a member of original scale development and validation study team</w:t>
            </w:r>
          </w:p>
        </w:tc>
      </w:tr>
    </w:tbl>
    <w:p w14:paraId="070ADF16" w14:textId="72AD6DC2" w:rsidR="005043C9" w:rsidRDefault="005043C9"/>
    <w:tbl>
      <w:tblPr>
        <w:tblW w:w="14332" w:type="dxa"/>
        <w:tblInd w:w="93" w:type="dxa"/>
        <w:tblBorders>
          <w:top w:val="single" w:sz="8" w:space="0" w:color="auto"/>
          <w:bottom w:val="single" w:sz="8" w:space="0" w:color="auto"/>
        </w:tblBorders>
        <w:tblLayout w:type="fixed"/>
        <w:tblCellMar>
          <w:top w:w="57" w:type="dxa"/>
          <w:bottom w:w="57" w:type="dxa"/>
        </w:tblCellMar>
        <w:tblLook w:val="04A0" w:firstRow="1" w:lastRow="0" w:firstColumn="1" w:lastColumn="0" w:noHBand="0" w:noVBand="1"/>
      </w:tblPr>
      <w:tblGrid>
        <w:gridCol w:w="1149"/>
        <w:gridCol w:w="2552"/>
        <w:gridCol w:w="2126"/>
        <w:gridCol w:w="2126"/>
        <w:gridCol w:w="2127"/>
        <w:gridCol w:w="1984"/>
        <w:gridCol w:w="2268"/>
      </w:tblGrid>
      <w:tr w:rsidR="00752C07" w:rsidRPr="00322BA2" w14:paraId="344EA474" w14:textId="77777777" w:rsidTr="0056148E">
        <w:trPr>
          <w:trHeight w:val="615"/>
          <w:tblHeader/>
        </w:trPr>
        <w:tc>
          <w:tcPr>
            <w:tcW w:w="1149" w:type="dxa"/>
            <w:tcBorders>
              <w:top w:val="single" w:sz="8" w:space="0" w:color="auto"/>
              <w:bottom w:val="nil"/>
            </w:tcBorders>
            <w:shd w:val="clear" w:color="auto" w:fill="auto"/>
            <w:vAlign w:val="center"/>
            <w:hideMark/>
          </w:tcPr>
          <w:p w14:paraId="471D08E9"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Study</w:t>
            </w:r>
          </w:p>
        </w:tc>
        <w:tc>
          <w:tcPr>
            <w:tcW w:w="2552" w:type="dxa"/>
            <w:tcBorders>
              <w:top w:val="single" w:sz="8" w:space="0" w:color="auto"/>
              <w:bottom w:val="nil"/>
            </w:tcBorders>
            <w:shd w:val="clear" w:color="auto" w:fill="auto"/>
            <w:vAlign w:val="center"/>
            <w:hideMark/>
          </w:tcPr>
          <w:p w14:paraId="519DA7B0" w14:textId="007FE71B" w:rsidR="00752C07" w:rsidRPr="00322BA2" w:rsidRDefault="00752C07" w:rsidP="00752C07">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Study aim</w:t>
            </w:r>
            <w:r>
              <w:rPr>
                <w:rFonts w:ascii="Calibri" w:eastAsia="Times New Roman" w:hAnsi="Calibri" w:cs="Times New Roman"/>
                <w:b/>
                <w:bCs/>
                <w:color w:val="000000"/>
                <w:sz w:val="18"/>
                <w:szCs w:val="18"/>
                <w:lang w:eastAsia="en-AU"/>
              </w:rPr>
              <w:t xml:space="preserve"> / </w:t>
            </w:r>
            <w:r w:rsidRPr="00322BA2">
              <w:rPr>
                <w:rFonts w:ascii="Calibri" w:eastAsia="Times New Roman" w:hAnsi="Calibri" w:cs="Times New Roman"/>
                <w:b/>
                <w:bCs/>
                <w:color w:val="000000"/>
                <w:sz w:val="18"/>
                <w:szCs w:val="18"/>
                <w:lang w:eastAsia="en-AU"/>
              </w:rPr>
              <w:t>Study design</w:t>
            </w:r>
          </w:p>
        </w:tc>
        <w:tc>
          <w:tcPr>
            <w:tcW w:w="2126" w:type="dxa"/>
            <w:tcBorders>
              <w:top w:val="single" w:sz="8" w:space="0" w:color="auto"/>
              <w:bottom w:val="nil"/>
            </w:tcBorders>
            <w:shd w:val="clear" w:color="auto" w:fill="auto"/>
            <w:vAlign w:val="center"/>
            <w:hideMark/>
          </w:tcPr>
          <w:p w14:paraId="2836F962"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Sample</w:t>
            </w:r>
            <w:r>
              <w:rPr>
                <w:rFonts w:ascii="Calibri" w:eastAsia="Times New Roman" w:hAnsi="Calibri" w:cs="Times New Roman"/>
                <w:b/>
                <w:bCs/>
                <w:color w:val="000000"/>
                <w:sz w:val="18"/>
                <w:szCs w:val="18"/>
                <w:lang w:eastAsia="en-AU"/>
              </w:rPr>
              <w:t>/Setting/ Pain experience</w:t>
            </w:r>
          </w:p>
        </w:tc>
        <w:tc>
          <w:tcPr>
            <w:tcW w:w="2126" w:type="dxa"/>
            <w:tcBorders>
              <w:top w:val="single" w:sz="8" w:space="0" w:color="auto"/>
              <w:bottom w:val="nil"/>
            </w:tcBorders>
            <w:shd w:val="clear" w:color="auto" w:fill="auto"/>
            <w:vAlign w:val="center"/>
            <w:hideMark/>
          </w:tcPr>
          <w:p w14:paraId="6009F466"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 xml:space="preserve">Reliability </w:t>
            </w:r>
          </w:p>
        </w:tc>
        <w:tc>
          <w:tcPr>
            <w:tcW w:w="2127" w:type="dxa"/>
            <w:tcBorders>
              <w:top w:val="single" w:sz="8" w:space="0" w:color="auto"/>
              <w:bottom w:val="nil"/>
            </w:tcBorders>
            <w:shd w:val="clear" w:color="auto" w:fill="auto"/>
            <w:vAlign w:val="center"/>
            <w:hideMark/>
          </w:tcPr>
          <w:p w14:paraId="78F1D80D"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Validity</w:t>
            </w:r>
          </w:p>
        </w:tc>
        <w:tc>
          <w:tcPr>
            <w:tcW w:w="1984" w:type="dxa"/>
            <w:tcBorders>
              <w:top w:val="single" w:sz="8" w:space="0" w:color="auto"/>
              <w:bottom w:val="nil"/>
            </w:tcBorders>
            <w:shd w:val="clear" w:color="auto" w:fill="auto"/>
            <w:vAlign w:val="center"/>
            <w:hideMark/>
          </w:tcPr>
          <w:p w14:paraId="70FA533F"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Feasibility and clinical utility</w:t>
            </w:r>
          </w:p>
        </w:tc>
        <w:tc>
          <w:tcPr>
            <w:tcW w:w="2268" w:type="dxa"/>
            <w:tcBorders>
              <w:top w:val="single" w:sz="8" w:space="0" w:color="auto"/>
              <w:bottom w:val="nil"/>
            </w:tcBorders>
            <w:shd w:val="clear" w:color="auto" w:fill="auto"/>
            <w:vAlign w:val="center"/>
          </w:tcPr>
          <w:p w14:paraId="4E5880B6" w14:textId="77777777" w:rsidR="00752C07" w:rsidRPr="00322BA2" w:rsidRDefault="00752C07" w:rsidP="002D70A4">
            <w:pPr>
              <w:spacing w:line="240" w:lineRule="auto"/>
              <w:rPr>
                <w:rFonts w:ascii="Calibri" w:eastAsia="Times New Roman" w:hAnsi="Calibri" w:cs="Times New Roman"/>
                <w:b/>
                <w:bCs/>
                <w:color w:val="000000"/>
                <w:sz w:val="18"/>
                <w:szCs w:val="18"/>
                <w:lang w:eastAsia="en-AU"/>
              </w:rPr>
            </w:pPr>
            <w:r w:rsidRPr="00322BA2">
              <w:rPr>
                <w:rFonts w:ascii="Calibri" w:eastAsia="Times New Roman" w:hAnsi="Calibri" w:cs="Times New Roman"/>
                <w:b/>
                <w:bCs/>
                <w:color w:val="000000"/>
                <w:sz w:val="18"/>
                <w:szCs w:val="18"/>
                <w:lang w:eastAsia="en-AU"/>
              </w:rPr>
              <w:t>Comments</w:t>
            </w:r>
          </w:p>
        </w:tc>
      </w:tr>
      <w:tr w:rsidR="007E68C4" w:rsidRPr="004D2C35" w14:paraId="6CF3D6AD" w14:textId="77777777" w:rsidTr="007E68C4">
        <w:trPr>
          <w:trHeight w:val="118"/>
        </w:trPr>
        <w:tc>
          <w:tcPr>
            <w:tcW w:w="14332" w:type="dxa"/>
            <w:gridSpan w:val="7"/>
            <w:tcBorders>
              <w:top w:val="nil"/>
              <w:bottom w:val="nil"/>
            </w:tcBorders>
            <w:shd w:val="clear" w:color="auto" w:fill="D9D9D9" w:themeFill="background1" w:themeFillShade="D9"/>
          </w:tcPr>
          <w:p w14:paraId="4807C3EB" w14:textId="77777777" w:rsidR="007E68C4" w:rsidRPr="00DA0216" w:rsidRDefault="007E68C4" w:rsidP="00780ABD">
            <w:pPr>
              <w:pStyle w:val="Smalltext"/>
              <w:rPr>
                <w:szCs w:val="16"/>
              </w:rPr>
            </w:pPr>
            <w:r w:rsidRPr="00DA0216">
              <w:t xml:space="preserve">Alternate </w:t>
            </w:r>
            <w:r w:rsidR="00780ABD">
              <w:t>index scale (FLACC as reference scale -</w:t>
            </w:r>
            <w:r w:rsidRPr="00DA0216">
              <w:t xml:space="preserve"> concurrent validity</w:t>
            </w:r>
            <w:r w:rsidR="00780ABD">
              <w:t xml:space="preserve"> testing</w:t>
            </w:r>
            <w:r w:rsidRPr="00DA0216">
              <w:t>)</w:t>
            </w:r>
            <w:r w:rsidR="00F57950">
              <w:t xml:space="preserve">  [5]</w:t>
            </w:r>
          </w:p>
        </w:tc>
      </w:tr>
      <w:tr w:rsidR="00752C07" w:rsidRPr="004D2C35" w14:paraId="75C932C3" w14:textId="77777777" w:rsidTr="0056148E">
        <w:trPr>
          <w:trHeight w:val="1067"/>
        </w:trPr>
        <w:tc>
          <w:tcPr>
            <w:tcW w:w="1149" w:type="dxa"/>
            <w:tcBorders>
              <w:top w:val="nil"/>
              <w:bottom w:val="nil"/>
            </w:tcBorders>
            <w:shd w:val="clear" w:color="auto" w:fill="auto"/>
          </w:tcPr>
          <w:p w14:paraId="617F8F8D" w14:textId="415D25D4" w:rsidR="00752C07" w:rsidRPr="00534A7F" w:rsidRDefault="00F728A6" w:rsidP="00F728A6">
            <w:pPr>
              <w:pStyle w:val="Smalltext"/>
              <w:rPr>
                <w:szCs w:val="16"/>
                <w:lang w:eastAsia="en-AU"/>
              </w:rPr>
            </w:pPr>
            <w:r>
              <w:rPr>
                <w:szCs w:val="16"/>
                <w:lang w:eastAsia="en-AU"/>
              </w:rPr>
              <w:lastRenderedPageBreak/>
              <w:t xml:space="preserve">Chorney et al, 2011 </w:t>
            </w:r>
            <w:r>
              <w:rPr>
                <w:szCs w:val="16"/>
                <w:lang w:eastAsia="en-AU"/>
              </w:rPr>
              <w:fldChar w:fldCharType="begin"/>
            </w:r>
            <w:r>
              <w:rPr>
                <w:szCs w:val="16"/>
                <w:lang w:eastAsia="en-AU"/>
              </w:rPr>
              <w:instrText xml:space="preserve"> ADDIN EN.CITE &lt;EndNote&gt;&lt;Cite&gt;&lt;Author&gt;Chorney&lt;/Author&gt;&lt;Year&gt;2011&lt;/Year&gt;&lt;RecNum&gt;9171&lt;/RecNum&gt;&lt;DisplayText&gt;[4]&lt;/DisplayText&gt;&lt;record&gt;&lt;rec-number&gt;9171&lt;/rec-number&gt;&lt;foreign-keys&gt;&lt;key app="EN" db-id="tvzzvf9xytse06e0ef65d09vtp0tsda05zfd"&gt;9171&lt;/key&gt;&lt;/foreign-keys&gt;&lt;ref-type name="Journal Article"&gt;17&lt;/ref-type&gt;&lt;contributors&gt;&lt;authors&gt;&lt;author&gt;Chorney, Jill MacLaren&lt;/author&gt;&lt;author&gt;Tan, Edwin T.&lt;/author&gt;&lt;author&gt;Martin, Sarah R.&lt;/author&gt;&lt;author&gt;Fortier, Michelle A.&lt;/author&gt;&lt;author&gt;Kain, Zeev N.&lt;/author&gt;&lt;/authors&gt;&lt;/contributors&gt;&lt;titles&gt;&lt;title&gt;Children&amp;apos;s Behavior in the Postanesthesia Care Unit: The Development of the Child Behavior Coding System-PACU (CBCS-P)&lt;/title&gt;&lt;secondary-title&gt;Journal of Pediatric Psychology&lt;/secondary-title&gt;&lt;/titles&gt;&lt;periodical&gt;&lt;full-title&gt;Journal of Pediatric Psychology&lt;/full-title&gt;&lt;/periodical&gt;&lt;dates&gt;&lt;year&gt;2011&lt;/year&gt;&lt;pub-dates&gt;&lt;date&gt;December 13, 2011&lt;/date&gt;&lt;/pub-dates&gt;&lt;/dates&gt;&lt;urls&gt;&lt;related-urls&gt;&lt;url&gt;http://jpepsy.oxfordjournals.org/content/early/2011/12/13/jpepsy.jsr101.abstract&lt;/url&gt;&lt;url&gt;http://jpepsy.oxfordjournals.org/content/37/3/338.full.pdf&lt;/url&gt;&lt;/related-urls&gt;&lt;/urls&gt;&lt;electronic-resource-num&gt;10.1093/jpepsy/jsr101&lt;/electronic-resource-num&gt;&lt;remote-database-name&gt;Google Scholar&lt;/remote-database-name&gt;&lt;/record&gt;&lt;/Cite&gt;&lt;/EndNote&gt;</w:instrText>
            </w:r>
            <w:r>
              <w:rPr>
                <w:szCs w:val="16"/>
                <w:lang w:eastAsia="en-AU"/>
              </w:rPr>
              <w:fldChar w:fldCharType="separate"/>
            </w:r>
            <w:r>
              <w:rPr>
                <w:noProof/>
                <w:szCs w:val="16"/>
                <w:lang w:eastAsia="en-AU"/>
              </w:rPr>
              <w:t>[</w:t>
            </w:r>
            <w:hyperlink w:anchor="_ENREF_4" w:tooltip="Chorney, 2011 #9171" w:history="1">
              <w:r>
                <w:rPr>
                  <w:noProof/>
                  <w:szCs w:val="16"/>
                  <w:lang w:eastAsia="en-AU"/>
                </w:rPr>
                <w:t>4</w:t>
              </w:r>
            </w:hyperlink>
            <w:r>
              <w:rPr>
                <w:noProof/>
                <w:szCs w:val="16"/>
                <w:lang w:eastAsia="en-AU"/>
              </w:rPr>
              <w:t>]</w:t>
            </w:r>
            <w:r>
              <w:rPr>
                <w:szCs w:val="16"/>
                <w:lang w:eastAsia="en-AU"/>
              </w:rPr>
              <w:fldChar w:fldCharType="end"/>
            </w:r>
          </w:p>
        </w:tc>
        <w:tc>
          <w:tcPr>
            <w:tcW w:w="2552" w:type="dxa"/>
            <w:tcBorders>
              <w:top w:val="nil"/>
              <w:bottom w:val="nil"/>
            </w:tcBorders>
            <w:shd w:val="clear" w:color="auto" w:fill="auto"/>
          </w:tcPr>
          <w:p w14:paraId="4A4712B1" w14:textId="77777777" w:rsidR="00752C07" w:rsidRPr="00534A7F" w:rsidRDefault="00752C07" w:rsidP="006C0412">
            <w:pPr>
              <w:pStyle w:val="Smalltext"/>
            </w:pPr>
            <w:r w:rsidRPr="00534A7F">
              <w:t xml:space="preserve">To develop and validate a </w:t>
            </w:r>
            <w:proofErr w:type="spellStart"/>
            <w:r w:rsidRPr="00534A7F">
              <w:t>behavioral</w:t>
            </w:r>
            <w:proofErr w:type="spellEnd"/>
            <w:r w:rsidRPr="00534A7F">
              <w:t xml:space="preserve"> coding measure, the Children’s </w:t>
            </w:r>
            <w:proofErr w:type="spellStart"/>
            <w:r w:rsidRPr="00534A7F">
              <w:t>Behavior</w:t>
            </w:r>
            <w:proofErr w:type="spellEnd"/>
            <w:r w:rsidRPr="00534A7F">
              <w:t xml:space="preserve"> Coding System-PACU (CBCS-P), for children’s distress and </w:t>
            </w:r>
            <w:proofErr w:type="spellStart"/>
            <w:r w:rsidRPr="00534A7F">
              <w:t>nondistress</w:t>
            </w:r>
            <w:proofErr w:type="spellEnd"/>
            <w:r w:rsidRPr="00534A7F">
              <w:t xml:space="preserve"> </w:t>
            </w:r>
            <w:proofErr w:type="spellStart"/>
            <w:r w:rsidRPr="00534A7F">
              <w:t>behaviors</w:t>
            </w:r>
            <w:proofErr w:type="spellEnd"/>
            <w:r w:rsidRPr="00534A7F">
              <w:t xml:space="preserve"> while in the post-</w:t>
            </w:r>
            <w:proofErr w:type="spellStart"/>
            <w:r w:rsidRPr="00534A7F">
              <w:t>anesthesia</w:t>
            </w:r>
            <w:proofErr w:type="spellEnd"/>
            <w:r w:rsidRPr="00534A7F">
              <w:t xml:space="preserve"> recovery unit.</w:t>
            </w:r>
          </w:p>
          <w:p w14:paraId="23A4EDD0" w14:textId="77777777" w:rsidR="00752C07" w:rsidRPr="00534A7F" w:rsidRDefault="00752C07" w:rsidP="00752C07">
            <w:pPr>
              <w:pStyle w:val="Smalltext"/>
              <w:rPr>
                <w:szCs w:val="16"/>
                <w:lang w:eastAsia="en-AU"/>
              </w:rPr>
            </w:pPr>
            <w:r w:rsidRPr="00534A7F">
              <w:rPr>
                <w:szCs w:val="16"/>
                <w:lang w:eastAsia="en-AU"/>
              </w:rPr>
              <w:t>Observational study</w:t>
            </w:r>
          </w:p>
          <w:p w14:paraId="0944126B" w14:textId="77777777" w:rsidR="00752C07" w:rsidRPr="00534A7F" w:rsidRDefault="00752C07" w:rsidP="00752C07">
            <w:pPr>
              <w:pStyle w:val="Smalltext"/>
              <w:rPr>
                <w:szCs w:val="16"/>
                <w:lang w:eastAsia="en-AU"/>
              </w:rPr>
            </w:pPr>
            <w:r w:rsidRPr="00534A7F">
              <w:rPr>
                <w:szCs w:val="16"/>
                <w:lang w:eastAsia="en-AU"/>
              </w:rPr>
              <w:t>Children videoed and other scales reviewed to identify scale items</w:t>
            </w:r>
          </w:p>
          <w:p w14:paraId="13833BC9" w14:textId="77777777" w:rsidR="00752C07" w:rsidRPr="00534A7F" w:rsidRDefault="00752C07" w:rsidP="00752C07">
            <w:pPr>
              <w:pStyle w:val="Smalltext"/>
              <w:rPr>
                <w:szCs w:val="16"/>
                <w:lang w:eastAsia="en-AU"/>
              </w:rPr>
            </w:pPr>
            <w:r w:rsidRPr="00534A7F">
              <w:rPr>
                <w:szCs w:val="16"/>
                <w:lang w:eastAsia="en-AU"/>
              </w:rPr>
              <w:t xml:space="preserve">Nurse pain scores (using FLACC) and analgesic use recorded from medical record. </w:t>
            </w:r>
          </w:p>
          <w:p w14:paraId="589DC096" w14:textId="2C99483E" w:rsidR="00752C07" w:rsidRPr="00534A7F" w:rsidRDefault="00752C07" w:rsidP="00A24F33">
            <w:pPr>
              <w:pStyle w:val="Smalltext"/>
              <w:rPr>
                <w:szCs w:val="16"/>
                <w:lang w:eastAsia="en-AU"/>
              </w:rPr>
            </w:pPr>
            <w:r w:rsidRPr="00534A7F">
              <w:rPr>
                <w:szCs w:val="16"/>
                <w:lang w:eastAsia="en-AU"/>
              </w:rPr>
              <w:t>Children videoed postoperatively, trained observers scored videos using CBCS-P.</w:t>
            </w:r>
          </w:p>
        </w:tc>
        <w:tc>
          <w:tcPr>
            <w:tcW w:w="2126" w:type="dxa"/>
            <w:tcBorders>
              <w:top w:val="nil"/>
              <w:bottom w:val="nil"/>
            </w:tcBorders>
            <w:shd w:val="clear" w:color="auto" w:fill="auto"/>
          </w:tcPr>
          <w:p w14:paraId="303D8C32" w14:textId="66BC60C7" w:rsidR="00752C07" w:rsidRPr="00534A7F" w:rsidRDefault="00752C07" w:rsidP="00B46CBD">
            <w:pPr>
              <w:pStyle w:val="Smalltext"/>
              <w:rPr>
                <w:color w:val="000000"/>
                <w:szCs w:val="16"/>
                <w:lang w:eastAsia="en-AU"/>
              </w:rPr>
            </w:pPr>
            <w:r w:rsidRPr="00534A7F">
              <w:rPr>
                <w:color w:val="000000"/>
                <w:szCs w:val="16"/>
                <w:lang w:eastAsia="en-AU"/>
              </w:rPr>
              <w:t>121 children aged  2 - 11 years and their parents</w:t>
            </w:r>
          </w:p>
          <w:p w14:paraId="1F8B9FC2" w14:textId="77777777" w:rsidR="00752C07" w:rsidRPr="00534A7F" w:rsidRDefault="00752C07" w:rsidP="00B46CBD">
            <w:pPr>
              <w:pStyle w:val="Smalltext"/>
              <w:rPr>
                <w:color w:val="000000"/>
                <w:szCs w:val="16"/>
                <w:lang w:eastAsia="en-AU"/>
              </w:rPr>
            </w:pPr>
            <w:r w:rsidRPr="00534A7F">
              <w:rPr>
                <w:color w:val="000000"/>
                <w:szCs w:val="16"/>
                <w:lang w:eastAsia="en-AU"/>
              </w:rPr>
              <w:t>Setting: PACU</w:t>
            </w:r>
          </w:p>
          <w:p w14:paraId="24FF1160" w14:textId="77777777" w:rsidR="00752C07" w:rsidRDefault="00752C07" w:rsidP="00B46CBD">
            <w:pPr>
              <w:pStyle w:val="Smalltext"/>
              <w:rPr>
                <w:color w:val="000000"/>
                <w:szCs w:val="16"/>
                <w:lang w:eastAsia="en-AU"/>
              </w:rPr>
            </w:pPr>
            <w:r w:rsidRPr="00534A7F">
              <w:rPr>
                <w:color w:val="000000"/>
                <w:szCs w:val="16"/>
                <w:lang w:eastAsia="en-AU"/>
              </w:rPr>
              <w:t>Pain: Postoperative</w:t>
            </w:r>
          </w:p>
          <w:p w14:paraId="36F22EB5" w14:textId="06322C03" w:rsidR="00752C07" w:rsidRPr="00534A7F" w:rsidRDefault="00752C07" w:rsidP="00B46CBD">
            <w:pPr>
              <w:pStyle w:val="Smalltext"/>
              <w:rPr>
                <w:color w:val="000000"/>
                <w:szCs w:val="16"/>
                <w:lang w:eastAsia="en-AU"/>
              </w:rPr>
            </w:pPr>
            <w:r w:rsidRPr="00534A7F">
              <w:t>Index: CBCS-P</w:t>
            </w:r>
          </w:p>
        </w:tc>
        <w:tc>
          <w:tcPr>
            <w:tcW w:w="2126" w:type="dxa"/>
            <w:tcBorders>
              <w:top w:val="nil"/>
              <w:bottom w:val="nil"/>
            </w:tcBorders>
            <w:shd w:val="clear" w:color="auto" w:fill="auto"/>
          </w:tcPr>
          <w:p w14:paraId="03F6A508" w14:textId="63D9A90D" w:rsidR="00752C07" w:rsidRPr="00534A7F" w:rsidRDefault="00752C07" w:rsidP="005819A6">
            <w:pPr>
              <w:pStyle w:val="Smalltext"/>
              <w:rPr>
                <w:color w:val="000000"/>
                <w:szCs w:val="16"/>
                <w:lang w:eastAsia="en-AU"/>
              </w:rPr>
            </w:pPr>
            <w:r w:rsidRPr="00534A7F">
              <w:rPr>
                <w:color w:val="000000"/>
                <w:szCs w:val="16"/>
                <w:lang w:eastAsia="en-AU"/>
              </w:rPr>
              <w:t>FLACC not assessed</w:t>
            </w:r>
          </w:p>
        </w:tc>
        <w:tc>
          <w:tcPr>
            <w:tcW w:w="2127" w:type="dxa"/>
            <w:tcBorders>
              <w:top w:val="nil"/>
              <w:bottom w:val="nil"/>
            </w:tcBorders>
            <w:shd w:val="clear" w:color="auto" w:fill="auto"/>
          </w:tcPr>
          <w:p w14:paraId="1EE6A0EB" w14:textId="77777777" w:rsidR="00752C07" w:rsidRDefault="0003292E" w:rsidP="00F3593C">
            <w:pPr>
              <w:pStyle w:val="Smalltext"/>
            </w:pPr>
            <w:r>
              <w:t xml:space="preserve">Hypothesis (convergent) </w:t>
            </w:r>
            <w:r w:rsidR="00752C07" w:rsidRPr="00534A7F">
              <w:t xml:space="preserve">Verbal Distress Composite score was significantly positively correlated with FLACC (r=0.24, p&lt;.05), and analgesic </w:t>
            </w:r>
            <w:proofErr w:type="gramStart"/>
            <w:r w:rsidR="00752C07" w:rsidRPr="00534A7F">
              <w:t>use  (</w:t>
            </w:r>
            <w:proofErr w:type="gramEnd"/>
            <w:r w:rsidR="00752C07" w:rsidRPr="00534A7F">
              <w:t>r=0.28, p&lt;.01), as was Nonverbal Distress Composite score (FLACC, r=0.40, p&lt;.001, analgesic, r=0.30, p&lt;.001).</w:t>
            </w:r>
          </w:p>
          <w:p w14:paraId="2825DE21" w14:textId="10B81D22" w:rsidR="0003292E" w:rsidRPr="00534A7F" w:rsidRDefault="0003292E" w:rsidP="00F3593C">
            <w:pPr>
              <w:pStyle w:val="Smalltext"/>
            </w:pPr>
            <w:r>
              <w:t>COSMIN - fair</w:t>
            </w:r>
          </w:p>
        </w:tc>
        <w:tc>
          <w:tcPr>
            <w:tcW w:w="1984" w:type="dxa"/>
            <w:tcBorders>
              <w:top w:val="nil"/>
              <w:bottom w:val="nil"/>
            </w:tcBorders>
            <w:shd w:val="clear" w:color="auto" w:fill="auto"/>
          </w:tcPr>
          <w:p w14:paraId="4FC750A2" w14:textId="544982A2" w:rsidR="00752C07" w:rsidRDefault="00752C07" w:rsidP="005819A6">
            <w:pPr>
              <w:pStyle w:val="Smalltext"/>
              <w:rPr>
                <w:color w:val="000000"/>
                <w:szCs w:val="16"/>
                <w:lang w:eastAsia="en-AU"/>
              </w:rPr>
            </w:pPr>
            <w:r w:rsidRPr="00534A7F">
              <w:rPr>
                <w:color w:val="000000"/>
                <w:szCs w:val="16"/>
                <w:lang w:eastAsia="en-AU"/>
              </w:rPr>
              <w:t>FLACC not assessed</w:t>
            </w:r>
          </w:p>
        </w:tc>
        <w:tc>
          <w:tcPr>
            <w:tcW w:w="2268" w:type="dxa"/>
            <w:tcBorders>
              <w:top w:val="nil"/>
              <w:bottom w:val="nil"/>
            </w:tcBorders>
            <w:shd w:val="clear" w:color="auto" w:fill="auto"/>
          </w:tcPr>
          <w:p w14:paraId="2C6D3CFB" w14:textId="6D8EB20D" w:rsidR="00752C07" w:rsidRDefault="003E7E78" w:rsidP="00B46CBD">
            <w:pPr>
              <w:pStyle w:val="Smalltext"/>
              <w:rPr>
                <w:color w:val="000000"/>
                <w:szCs w:val="16"/>
                <w:lang w:eastAsia="en-AU"/>
              </w:rPr>
            </w:pPr>
            <w:r>
              <w:rPr>
                <w:color w:val="000000"/>
                <w:szCs w:val="16"/>
                <w:lang w:eastAsia="en-AU"/>
              </w:rPr>
              <w:t xml:space="preserve">FLACC used as reference to test convergent validity of new </w:t>
            </w:r>
            <w:proofErr w:type="spellStart"/>
            <w:r>
              <w:rPr>
                <w:color w:val="000000"/>
                <w:szCs w:val="16"/>
                <w:lang w:eastAsia="en-AU"/>
              </w:rPr>
              <w:t>unvalidated</w:t>
            </w:r>
            <w:proofErr w:type="spellEnd"/>
            <w:r>
              <w:rPr>
                <w:color w:val="000000"/>
                <w:szCs w:val="16"/>
                <w:lang w:eastAsia="en-AU"/>
              </w:rPr>
              <w:t xml:space="preserve"> scale – therefore </w:t>
            </w:r>
            <w:proofErr w:type="spellStart"/>
            <w:r>
              <w:rPr>
                <w:color w:val="000000"/>
                <w:szCs w:val="16"/>
                <w:lang w:eastAsia="en-AU"/>
              </w:rPr>
              <w:t>can not</w:t>
            </w:r>
            <w:proofErr w:type="spellEnd"/>
            <w:r>
              <w:rPr>
                <w:color w:val="000000"/>
                <w:szCs w:val="16"/>
                <w:lang w:eastAsia="en-AU"/>
              </w:rPr>
              <w:t xml:space="preserve"> provide evidence of FLACC validity</w:t>
            </w:r>
          </w:p>
        </w:tc>
      </w:tr>
      <w:tr w:rsidR="00752C07" w:rsidRPr="004D2C35" w14:paraId="4002C49E" w14:textId="77777777" w:rsidTr="0056148E">
        <w:trPr>
          <w:trHeight w:val="1067"/>
        </w:trPr>
        <w:tc>
          <w:tcPr>
            <w:tcW w:w="1149" w:type="dxa"/>
            <w:tcBorders>
              <w:top w:val="nil"/>
              <w:bottom w:val="nil"/>
            </w:tcBorders>
            <w:shd w:val="clear" w:color="auto" w:fill="auto"/>
          </w:tcPr>
          <w:p w14:paraId="42AD4AEA" w14:textId="4C52C635" w:rsidR="00752C07" w:rsidRPr="004D2C35" w:rsidRDefault="00F728A6" w:rsidP="00F728A6">
            <w:pPr>
              <w:pStyle w:val="Smalltext"/>
              <w:rPr>
                <w:szCs w:val="16"/>
                <w:lang w:eastAsia="en-AU"/>
              </w:rPr>
            </w:pPr>
            <w:r>
              <w:rPr>
                <w:szCs w:val="16"/>
                <w:lang w:eastAsia="en-AU"/>
              </w:rPr>
              <w:t>Fournier-</w:t>
            </w:r>
            <w:proofErr w:type="spellStart"/>
            <w:r>
              <w:rPr>
                <w:szCs w:val="16"/>
                <w:lang w:eastAsia="en-AU"/>
              </w:rPr>
              <w:t>Charriere</w:t>
            </w:r>
            <w:proofErr w:type="spellEnd"/>
            <w:r>
              <w:rPr>
                <w:szCs w:val="16"/>
                <w:lang w:eastAsia="en-AU"/>
              </w:rPr>
              <w:t xml:space="preserve"> et al, 2012 </w:t>
            </w:r>
            <w:r w:rsidR="00752C07">
              <w:rPr>
                <w:szCs w:val="16"/>
                <w:lang w:eastAsia="en-AU"/>
              </w:rPr>
              <w:fldChar w:fldCharType="begin"/>
            </w:r>
            <w:r>
              <w:rPr>
                <w:szCs w:val="16"/>
                <w:lang w:eastAsia="en-AU"/>
              </w:rPr>
              <w:instrText xml:space="preserve"> ADDIN EN.CITE &lt;EndNote&gt;&lt;Cite&gt;&lt;Author&gt;Fournier-Charrière&lt;/Author&gt;&lt;Year&gt;2012&lt;/Year&gt;&lt;RecNum&gt;1341&lt;/RecNum&gt;&lt;DisplayText&gt;[7]&lt;/DisplayText&gt;&lt;record&gt;&lt;rec-number&gt;1341&lt;/rec-number&gt;&lt;foreign-keys&gt;&lt;key app="EN" db-id="tvzzvf9xytse06e0ef65d09vtp0tsda05zfd"&gt;1341&lt;/key&gt;&lt;/foreign-keys&gt;&lt;ref-type name="Journal Article"&gt;17&lt;/ref-type&gt;&lt;contributors&gt;&lt;authors&gt;&lt;author&gt;Fournier-Charrière, Elisabeth&lt;/author&gt;&lt;author&gt;Tourniaire, Barbara&lt;/author&gt;&lt;author&gt;Carbajal, Ricardo&lt;/author&gt;&lt;author&gt;Cimerman, Patricia&lt;/author&gt;&lt;author&gt;Lassauge, Frédérique&lt;/author&gt;&lt;author&gt;Ricard, Christine&lt;/author&gt;&lt;author&gt;Reiter, Florence&lt;/author&gt;&lt;author&gt;Turquin, Pascale&lt;/author&gt;&lt;author&gt;Lombart, Bénédicte&lt;/author&gt;&lt;author&gt;Letierce, Alexia&lt;/author&gt;&lt;author&gt;Falissard, Bruno&lt;/author&gt;&lt;/authors&gt;&lt;/contributors&gt;&lt;titles&gt;&lt;title&gt;EVENDOL, a new behavioral pain scale for children ages 0 to 7&amp;amp;#xa0;years in the emergency department: Design and validation&lt;/title&gt;&lt;secondary-title&gt;Pain&lt;/secondary-title&gt;&lt;/titles&gt;&lt;periodical&gt;&lt;full-title&gt;Pain&lt;/full-title&gt;&lt;/periodical&gt;&lt;pages&gt;1573-1582&lt;/pages&gt;&lt;volume&gt;153&lt;/volume&gt;&lt;number&gt;8&lt;/number&gt;&lt;keywords&gt;&lt;keyword&gt;Accident and emergency&lt;/keyword&gt;&lt;keyword&gt;Behavioral rating pain scale&lt;/keyword&gt;&lt;keyword&gt;Child&lt;/keyword&gt;&lt;keyword&gt;EVENDOL&lt;/keyword&gt;&lt;keyword&gt;Pain&lt;/keyword&gt;&lt;keyword&gt;Pain assessment&lt;/keyword&gt;&lt;/keywords&gt;&lt;dates&gt;&lt;year&gt;2012&lt;/year&gt;&lt;/dates&gt;&lt;isbn&gt;0304-3959&lt;/isbn&gt;&lt;reviewed-item&gt;yes&lt;/reviewed-item&gt;&lt;urls&gt;&lt;related-urls&gt;&lt;url&gt;http://www.sciencedirect.com/science/article/pii/S0304395912001194&lt;/url&gt;&lt;url&gt;http://ac.els-cdn.com/S0304395912001194/1-s2.0-S0304395912001194-main.pdf?_tid=0a6c89d2-53af-11e2-8b1d-00000aacb360&amp;amp;acdnat=1357002383_fd65bef2ab5065f7e298f7178ca5ec07&lt;/url&gt;&lt;/related-urls&gt;&lt;/urls&gt;&lt;custom3&gt;High&lt;/custom3&gt;&lt;custom4&gt;Background&amp;#xD;Scale studies&lt;/custom4&gt;&lt;electronic-resource-num&gt;http://dx.doi.org/10.1016/j.pain.2012.02.024&lt;/electronic-resource-num&gt;&lt;research-notes&gt;Extensive notes in PhD Note Book vol 1.&amp;#xD;&lt;/research-notes&gt;&lt;/record&gt;&lt;/Cite&gt;&lt;/EndNote&gt;</w:instrText>
            </w:r>
            <w:r w:rsidR="00752C07">
              <w:rPr>
                <w:szCs w:val="16"/>
                <w:lang w:eastAsia="en-AU"/>
              </w:rPr>
              <w:fldChar w:fldCharType="separate"/>
            </w:r>
            <w:r>
              <w:rPr>
                <w:noProof/>
                <w:szCs w:val="16"/>
                <w:lang w:eastAsia="en-AU"/>
              </w:rPr>
              <w:t>[</w:t>
            </w:r>
            <w:hyperlink w:anchor="_ENREF_7" w:tooltip="Fournier-Charrière, 2012 #1341" w:history="1">
              <w:r>
                <w:rPr>
                  <w:noProof/>
                  <w:szCs w:val="16"/>
                  <w:lang w:eastAsia="en-AU"/>
                </w:rPr>
                <w:t>7</w:t>
              </w:r>
            </w:hyperlink>
            <w:r>
              <w:rPr>
                <w:noProof/>
                <w:szCs w:val="16"/>
                <w:lang w:eastAsia="en-AU"/>
              </w:rPr>
              <w:t>]</w:t>
            </w:r>
            <w:r w:rsidR="00752C07">
              <w:rPr>
                <w:szCs w:val="16"/>
                <w:lang w:eastAsia="en-AU"/>
              </w:rPr>
              <w:fldChar w:fldCharType="end"/>
            </w:r>
          </w:p>
        </w:tc>
        <w:tc>
          <w:tcPr>
            <w:tcW w:w="2552" w:type="dxa"/>
            <w:tcBorders>
              <w:top w:val="nil"/>
              <w:bottom w:val="nil"/>
            </w:tcBorders>
            <w:shd w:val="clear" w:color="auto" w:fill="auto"/>
          </w:tcPr>
          <w:p w14:paraId="1BB0D0F0" w14:textId="77777777" w:rsidR="00752C07" w:rsidRDefault="00752C07" w:rsidP="00B46CBD">
            <w:pPr>
              <w:pStyle w:val="Smalltext"/>
              <w:rPr>
                <w:szCs w:val="16"/>
                <w:lang w:eastAsia="en-AU"/>
              </w:rPr>
            </w:pPr>
            <w:r>
              <w:rPr>
                <w:szCs w:val="16"/>
                <w:lang w:eastAsia="en-AU"/>
              </w:rPr>
              <w:t>T</w:t>
            </w:r>
            <w:r w:rsidRPr="00FE0A35">
              <w:rPr>
                <w:szCs w:val="16"/>
                <w:lang w:eastAsia="en-AU"/>
              </w:rPr>
              <w:t>o elaborate and validate a tool, relevant in any painful situa</w:t>
            </w:r>
            <w:r>
              <w:rPr>
                <w:szCs w:val="16"/>
                <w:lang w:eastAsia="en-AU"/>
              </w:rPr>
              <w:t>tion, with agitation or prostra</w:t>
            </w:r>
            <w:r w:rsidRPr="00FE0A35">
              <w:rPr>
                <w:szCs w:val="16"/>
                <w:lang w:eastAsia="en-AU"/>
              </w:rPr>
              <w:t>tion, and for any age under 7 years</w:t>
            </w:r>
          </w:p>
          <w:p w14:paraId="694C5915" w14:textId="77777777" w:rsidR="00752C07" w:rsidRDefault="00752C07" w:rsidP="00752C07">
            <w:pPr>
              <w:pStyle w:val="Smalltext"/>
              <w:rPr>
                <w:szCs w:val="16"/>
                <w:lang w:eastAsia="en-AU"/>
              </w:rPr>
            </w:pPr>
            <w:r>
              <w:rPr>
                <w:szCs w:val="16"/>
                <w:lang w:eastAsia="en-AU"/>
              </w:rPr>
              <w:t>Observational study</w:t>
            </w:r>
          </w:p>
          <w:p w14:paraId="310268ED" w14:textId="77777777" w:rsidR="00752C07" w:rsidRDefault="00752C07" w:rsidP="00752C07">
            <w:pPr>
              <w:pStyle w:val="Smalltext"/>
              <w:rPr>
                <w:szCs w:val="16"/>
                <w:lang w:eastAsia="en-AU"/>
              </w:rPr>
            </w:pPr>
            <w:r>
              <w:rPr>
                <w:szCs w:val="16"/>
                <w:lang w:eastAsia="en-AU"/>
              </w:rPr>
              <w:t>Parent, clinical nurse and researcher assessed pain (global score), need for analgesic and the level of fatigue &amp; anxiety</w:t>
            </w:r>
          </w:p>
          <w:p w14:paraId="44800DF6" w14:textId="77777777" w:rsidR="00752C07" w:rsidRDefault="00752C07" w:rsidP="00752C07">
            <w:pPr>
              <w:pStyle w:val="Smalltext"/>
              <w:rPr>
                <w:szCs w:val="16"/>
                <w:lang w:eastAsia="en-AU"/>
              </w:rPr>
            </w:pPr>
            <w:r>
              <w:rPr>
                <w:szCs w:val="16"/>
                <w:lang w:eastAsia="en-AU"/>
              </w:rPr>
              <w:t>Pain scored using EVENDOL(CHEOPS, TPPPS, FLACC and EDIN) by nurse and researcher and child&gt;4years at:</w:t>
            </w:r>
          </w:p>
          <w:p w14:paraId="7FA4633D" w14:textId="77777777" w:rsidR="00752C07" w:rsidRDefault="00752C07" w:rsidP="00752C07">
            <w:pPr>
              <w:pStyle w:val="Smalltext"/>
              <w:spacing w:after="0"/>
              <w:rPr>
                <w:szCs w:val="16"/>
                <w:lang w:eastAsia="en-AU"/>
              </w:rPr>
            </w:pPr>
            <w:r>
              <w:rPr>
                <w:szCs w:val="16"/>
                <w:lang w:eastAsia="en-AU"/>
              </w:rPr>
              <w:t>T1R – triage at rest</w:t>
            </w:r>
          </w:p>
          <w:p w14:paraId="6080294C" w14:textId="77777777" w:rsidR="00752C07" w:rsidRDefault="00752C07" w:rsidP="00752C07">
            <w:pPr>
              <w:pStyle w:val="Smalltext"/>
              <w:spacing w:after="0"/>
              <w:rPr>
                <w:szCs w:val="16"/>
                <w:lang w:eastAsia="en-AU"/>
              </w:rPr>
            </w:pPr>
            <w:r>
              <w:rPr>
                <w:szCs w:val="16"/>
                <w:lang w:eastAsia="en-AU"/>
              </w:rPr>
              <w:t>T1M – triage during examination</w:t>
            </w:r>
          </w:p>
          <w:p w14:paraId="2FBD387B" w14:textId="77777777" w:rsidR="00752C07" w:rsidRDefault="00752C07" w:rsidP="00752C07">
            <w:pPr>
              <w:pStyle w:val="Smalltext"/>
              <w:spacing w:after="0"/>
              <w:rPr>
                <w:szCs w:val="16"/>
                <w:lang w:eastAsia="en-AU"/>
              </w:rPr>
            </w:pPr>
            <w:r>
              <w:rPr>
                <w:szCs w:val="16"/>
                <w:lang w:eastAsia="en-AU"/>
              </w:rPr>
              <w:t>Post analgesic</w:t>
            </w:r>
          </w:p>
          <w:p w14:paraId="092C816E" w14:textId="77777777" w:rsidR="00752C07" w:rsidRDefault="00752C07" w:rsidP="00752C07">
            <w:pPr>
              <w:pStyle w:val="Smalltext"/>
              <w:spacing w:after="0"/>
              <w:rPr>
                <w:szCs w:val="16"/>
                <w:lang w:eastAsia="en-AU"/>
              </w:rPr>
            </w:pPr>
            <w:r>
              <w:rPr>
                <w:szCs w:val="16"/>
                <w:lang w:eastAsia="en-AU"/>
              </w:rPr>
              <w:t>T2R – at rest</w:t>
            </w:r>
          </w:p>
          <w:p w14:paraId="0B6E1C06" w14:textId="77777777" w:rsidR="00752C07" w:rsidRDefault="00752C07" w:rsidP="00752C07">
            <w:pPr>
              <w:pStyle w:val="Smalltext"/>
              <w:rPr>
                <w:szCs w:val="16"/>
                <w:lang w:eastAsia="en-AU"/>
              </w:rPr>
            </w:pPr>
            <w:r>
              <w:rPr>
                <w:szCs w:val="16"/>
                <w:lang w:eastAsia="en-AU"/>
              </w:rPr>
              <w:t xml:space="preserve">T2M – during examination </w:t>
            </w:r>
          </w:p>
          <w:p w14:paraId="776E8754" w14:textId="025895A7" w:rsidR="00752C07" w:rsidRDefault="00752C07" w:rsidP="00B46CBD">
            <w:pPr>
              <w:pStyle w:val="Smalltext"/>
              <w:rPr>
                <w:szCs w:val="16"/>
                <w:lang w:eastAsia="en-AU"/>
              </w:rPr>
            </w:pPr>
            <w:r>
              <w:rPr>
                <w:szCs w:val="16"/>
                <w:lang w:eastAsia="en-AU"/>
              </w:rPr>
              <w:t>Subset of children filmed for reliability assessment using 6 assessors</w:t>
            </w:r>
          </w:p>
        </w:tc>
        <w:tc>
          <w:tcPr>
            <w:tcW w:w="2126" w:type="dxa"/>
            <w:tcBorders>
              <w:top w:val="nil"/>
              <w:bottom w:val="nil"/>
            </w:tcBorders>
            <w:shd w:val="clear" w:color="auto" w:fill="auto"/>
          </w:tcPr>
          <w:p w14:paraId="664A8BC3" w14:textId="77777777" w:rsidR="00752C07" w:rsidRDefault="00752C07" w:rsidP="00B46CBD">
            <w:pPr>
              <w:pStyle w:val="Smalltext"/>
              <w:rPr>
                <w:color w:val="000000"/>
                <w:szCs w:val="16"/>
                <w:lang w:eastAsia="en-AU"/>
              </w:rPr>
            </w:pPr>
            <w:r>
              <w:rPr>
                <w:color w:val="000000"/>
                <w:szCs w:val="16"/>
                <w:lang w:eastAsia="en-AU"/>
              </w:rPr>
              <w:t>291 children aged 0 – 83 months</w:t>
            </w:r>
          </w:p>
          <w:p w14:paraId="54E0A78F" w14:textId="77777777" w:rsidR="00752C07" w:rsidRDefault="00752C07" w:rsidP="00B46CBD">
            <w:pPr>
              <w:pStyle w:val="Smalltext"/>
              <w:rPr>
                <w:color w:val="000000"/>
                <w:szCs w:val="16"/>
                <w:lang w:eastAsia="en-AU"/>
              </w:rPr>
            </w:pPr>
          </w:p>
          <w:p w14:paraId="4988EC1F" w14:textId="77777777" w:rsidR="00752C07" w:rsidRDefault="00752C07" w:rsidP="00B46CBD">
            <w:pPr>
              <w:pStyle w:val="Smalltext"/>
              <w:rPr>
                <w:color w:val="000000"/>
                <w:szCs w:val="16"/>
                <w:lang w:eastAsia="en-AU"/>
              </w:rPr>
            </w:pPr>
            <w:r>
              <w:rPr>
                <w:color w:val="000000"/>
                <w:szCs w:val="16"/>
                <w:lang w:eastAsia="en-AU"/>
              </w:rPr>
              <w:t>37 video recordings</w:t>
            </w:r>
          </w:p>
          <w:p w14:paraId="24D72C91" w14:textId="77777777" w:rsidR="00752C07" w:rsidRDefault="00752C07" w:rsidP="00B46CBD">
            <w:pPr>
              <w:pStyle w:val="Smalltext"/>
              <w:rPr>
                <w:color w:val="000000"/>
                <w:szCs w:val="16"/>
                <w:lang w:eastAsia="en-AU"/>
              </w:rPr>
            </w:pPr>
            <w:r>
              <w:rPr>
                <w:color w:val="000000"/>
                <w:szCs w:val="16"/>
                <w:lang w:eastAsia="en-AU"/>
              </w:rPr>
              <w:t>Setting: Emergency department (4 centres in France)</w:t>
            </w:r>
          </w:p>
          <w:p w14:paraId="18429960" w14:textId="77777777" w:rsidR="00752C07" w:rsidRDefault="00752C07" w:rsidP="00752C07">
            <w:pPr>
              <w:pStyle w:val="Smalltext"/>
              <w:rPr>
                <w:color w:val="000000"/>
                <w:szCs w:val="16"/>
                <w:lang w:eastAsia="en-AU"/>
              </w:rPr>
            </w:pPr>
            <w:r>
              <w:rPr>
                <w:color w:val="000000"/>
                <w:szCs w:val="16"/>
                <w:lang w:eastAsia="en-AU"/>
              </w:rPr>
              <w:t xml:space="preserve">Pain: Procedural  and acute pain </w:t>
            </w:r>
          </w:p>
          <w:p w14:paraId="668A55FD" w14:textId="4E02BB4F" w:rsidR="00752C07" w:rsidRDefault="00752C07" w:rsidP="00752C07">
            <w:pPr>
              <w:pStyle w:val="Smalltext"/>
              <w:rPr>
                <w:szCs w:val="16"/>
                <w:lang w:eastAsia="en-AU"/>
              </w:rPr>
            </w:pPr>
            <w:r>
              <w:rPr>
                <w:szCs w:val="16"/>
                <w:lang w:eastAsia="en-AU"/>
              </w:rPr>
              <w:t>Index: EVENDOL</w:t>
            </w:r>
          </w:p>
          <w:p w14:paraId="6DD57F34" w14:textId="6411C1BF" w:rsidR="00752C07" w:rsidRDefault="00752C07" w:rsidP="00752C07">
            <w:pPr>
              <w:pStyle w:val="Smalltext"/>
              <w:rPr>
                <w:color w:val="000000"/>
                <w:szCs w:val="16"/>
                <w:lang w:eastAsia="en-AU"/>
              </w:rPr>
            </w:pPr>
            <w:r>
              <w:rPr>
                <w:szCs w:val="16"/>
                <w:lang w:eastAsia="en-AU"/>
              </w:rPr>
              <w:t>Reference: FLACC, CHEOPS, EDIN &amp; TPPPS</w:t>
            </w:r>
          </w:p>
        </w:tc>
        <w:tc>
          <w:tcPr>
            <w:tcW w:w="2126" w:type="dxa"/>
            <w:tcBorders>
              <w:top w:val="nil"/>
              <w:bottom w:val="nil"/>
            </w:tcBorders>
            <w:shd w:val="clear" w:color="auto" w:fill="auto"/>
          </w:tcPr>
          <w:p w14:paraId="327DE780"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2326EBD9" w14:textId="77777777" w:rsidR="00752C07" w:rsidRDefault="00752C07" w:rsidP="00B46CBD">
            <w:pPr>
              <w:pStyle w:val="Smalltext"/>
              <w:rPr>
                <w:color w:val="000000"/>
                <w:szCs w:val="16"/>
                <w:lang w:eastAsia="en-AU"/>
              </w:rPr>
            </w:pPr>
          </w:p>
          <w:p w14:paraId="5E787A1D" w14:textId="77777777" w:rsidR="00752C07" w:rsidRDefault="00752C07" w:rsidP="0003292E">
            <w:pPr>
              <w:pStyle w:val="Smalltext"/>
              <w:rPr>
                <w:color w:val="000000"/>
                <w:szCs w:val="16"/>
                <w:lang w:eastAsia="en-AU"/>
              </w:rPr>
            </w:pPr>
          </w:p>
        </w:tc>
        <w:tc>
          <w:tcPr>
            <w:tcW w:w="2127" w:type="dxa"/>
            <w:tcBorders>
              <w:top w:val="nil"/>
              <w:bottom w:val="nil"/>
            </w:tcBorders>
            <w:shd w:val="clear" w:color="auto" w:fill="auto"/>
          </w:tcPr>
          <w:p w14:paraId="6C6F6C4B" w14:textId="315707B2" w:rsidR="00752C07" w:rsidRDefault="0003292E" w:rsidP="00B46CBD">
            <w:pPr>
              <w:pStyle w:val="Smalltext"/>
              <w:rPr>
                <w:color w:val="000000"/>
                <w:szCs w:val="16"/>
                <w:lang w:eastAsia="en-AU"/>
              </w:rPr>
            </w:pPr>
            <w:r>
              <w:rPr>
                <w:color w:val="000000"/>
                <w:szCs w:val="16"/>
                <w:lang w:eastAsia="en-AU"/>
              </w:rPr>
              <w:t>Hypothesis (c</w:t>
            </w:r>
            <w:r w:rsidR="00752C07">
              <w:rPr>
                <w:color w:val="000000"/>
                <w:szCs w:val="16"/>
                <w:lang w:eastAsia="en-AU"/>
              </w:rPr>
              <w:t>onvergent</w:t>
            </w:r>
            <w:r>
              <w:rPr>
                <w:color w:val="000000"/>
                <w:szCs w:val="16"/>
                <w:lang w:eastAsia="en-AU"/>
              </w:rPr>
              <w:t>)</w:t>
            </w:r>
            <w:r w:rsidR="00752C07">
              <w:rPr>
                <w:color w:val="000000"/>
                <w:szCs w:val="16"/>
                <w:lang w:eastAsia="en-AU"/>
              </w:rPr>
              <w:t>: correlations with other scales (incl. FLACC) all &gt;0.7 at T1 (FLACC not reported separately)</w:t>
            </w:r>
          </w:p>
          <w:p w14:paraId="72CEFBEC" w14:textId="37C49F0A" w:rsidR="0003292E" w:rsidRDefault="0003292E" w:rsidP="00B46CBD">
            <w:pPr>
              <w:pStyle w:val="Smalltext"/>
              <w:rPr>
                <w:color w:val="000000"/>
                <w:szCs w:val="16"/>
                <w:lang w:eastAsia="en-AU"/>
              </w:rPr>
            </w:pPr>
            <w:r>
              <w:rPr>
                <w:color w:val="000000"/>
                <w:szCs w:val="16"/>
                <w:lang w:eastAsia="en-AU"/>
              </w:rPr>
              <w:t xml:space="preserve">COSMIN - </w:t>
            </w:r>
            <w:r w:rsidR="00DE62B6">
              <w:rPr>
                <w:color w:val="000000"/>
                <w:szCs w:val="16"/>
                <w:lang w:eastAsia="en-AU"/>
              </w:rPr>
              <w:t>poor</w:t>
            </w:r>
          </w:p>
          <w:p w14:paraId="099A703C" w14:textId="33D66B51" w:rsidR="00752C07" w:rsidRPr="00CA3E22" w:rsidRDefault="00752C07" w:rsidP="00E72C96">
            <w:pPr>
              <w:pStyle w:val="Smalltext"/>
              <w:rPr>
                <w:vanish/>
                <w:color w:val="000000"/>
                <w:szCs w:val="16"/>
                <w:lang w:eastAsia="en-AU"/>
              </w:rPr>
            </w:pPr>
          </w:p>
        </w:tc>
        <w:tc>
          <w:tcPr>
            <w:tcW w:w="1984" w:type="dxa"/>
            <w:tcBorders>
              <w:top w:val="nil"/>
              <w:bottom w:val="nil"/>
            </w:tcBorders>
            <w:shd w:val="clear" w:color="auto" w:fill="auto"/>
          </w:tcPr>
          <w:p w14:paraId="04D0725C"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2896B2FB" w14:textId="024258F4" w:rsidR="00752C07" w:rsidRDefault="00752C07" w:rsidP="00B46CBD">
            <w:pPr>
              <w:pStyle w:val="Smalltext"/>
              <w:rPr>
                <w:color w:val="000000"/>
                <w:szCs w:val="16"/>
                <w:lang w:eastAsia="en-AU"/>
              </w:rPr>
            </w:pPr>
          </w:p>
        </w:tc>
        <w:tc>
          <w:tcPr>
            <w:tcW w:w="2268" w:type="dxa"/>
            <w:tcBorders>
              <w:top w:val="nil"/>
              <w:bottom w:val="nil"/>
            </w:tcBorders>
            <w:shd w:val="clear" w:color="auto" w:fill="auto"/>
          </w:tcPr>
          <w:p w14:paraId="0AFB4565" w14:textId="33542DCD" w:rsidR="003E7E78" w:rsidRDefault="003E7E78" w:rsidP="00B46CBD">
            <w:pPr>
              <w:pStyle w:val="Smalltext"/>
              <w:rPr>
                <w:color w:val="000000"/>
                <w:szCs w:val="16"/>
                <w:lang w:eastAsia="en-AU"/>
              </w:rPr>
            </w:pPr>
            <w:r>
              <w:rPr>
                <w:color w:val="000000"/>
                <w:szCs w:val="16"/>
                <w:lang w:eastAsia="en-AU"/>
              </w:rPr>
              <w:t xml:space="preserve">FLACC used as reference to test convergent validity of new </w:t>
            </w:r>
            <w:proofErr w:type="spellStart"/>
            <w:r>
              <w:rPr>
                <w:color w:val="000000"/>
                <w:szCs w:val="16"/>
                <w:lang w:eastAsia="en-AU"/>
              </w:rPr>
              <w:t>unvalidated</w:t>
            </w:r>
            <w:proofErr w:type="spellEnd"/>
            <w:r>
              <w:rPr>
                <w:color w:val="000000"/>
                <w:szCs w:val="16"/>
                <w:lang w:eastAsia="en-AU"/>
              </w:rPr>
              <w:t xml:space="preserve"> scale – therefore </w:t>
            </w:r>
            <w:proofErr w:type="spellStart"/>
            <w:r>
              <w:rPr>
                <w:color w:val="000000"/>
                <w:szCs w:val="16"/>
                <w:lang w:eastAsia="en-AU"/>
              </w:rPr>
              <w:t>can not</w:t>
            </w:r>
            <w:proofErr w:type="spellEnd"/>
            <w:r>
              <w:rPr>
                <w:color w:val="000000"/>
                <w:szCs w:val="16"/>
                <w:lang w:eastAsia="en-AU"/>
              </w:rPr>
              <w:t xml:space="preserve"> provide evidence of FLACC validity</w:t>
            </w:r>
          </w:p>
          <w:p w14:paraId="205965ED" w14:textId="77777777" w:rsidR="003E7E78" w:rsidRDefault="00752C07" w:rsidP="003E7E78">
            <w:pPr>
              <w:pStyle w:val="Smalltext"/>
              <w:rPr>
                <w:color w:val="000000"/>
                <w:szCs w:val="16"/>
                <w:lang w:eastAsia="en-AU"/>
              </w:rPr>
            </w:pPr>
            <w:r>
              <w:t>FLACC results not described separately from other BPS therefore doesn’t contribute to FLACC validation</w:t>
            </w:r>
            <w:r w:rsidR="003E7E78">
              <w:rPr>
                <w:color w:val="000000"/>
                <w:szCs w:val="16"/>
                <w:lang w:eastAsia="en-AU"/>
              </w:rPr>
              <w:t xml:space="preserve"> </w:t>
            </w:r>
          </w:p>
          <w:p w14:paraId="7043CBB7" w14:textId="20A7FC82" w:rsidR="003E7E78" w:rsidRDefault="003E7E78" w:rsidP="003E7E78">
            <w:pPr>
              <w:pStyle w:val="Smalltext"/>
              <w:rPr>
                <w:color w:val="000000"/>
                <w:szCs w:val="16"/>
                <w:lang w:eastAsia="en-AU"/>
              </w:rPr>
            </w:pPr>
            <w:r>
              <w:rPr>
                <w:color w:val="000000"/>
                <w:szCs w:val="16"/>
                <w:lang w:eastAsia="en-AU"/>
              </w:rPr>
              <w:t>Scoring of multiple tools may impact on convergence</w:t>
            </w:r>
          </w:p>
          <w:p w14:paraId="630E8B4C" w14:textId="77777777" w:rsidR="00752C07" w:rsidRPr="00D80BC2" w:rsidRDefault="00752C07" w:rsidP="000D7709">
            <w:pPr>
              <w:pStyle w:val="Smalltext"/>
            </w:pPr>
          </w:p>
        </w:tc>
      </w:tr>
      <w:tr w:rsidR="00752C07" w:rsidRPr="004D2C35" w14:paraId="05A33106" w14:textId="77777777" w:rsidTr="0056148E">
        <w:trPr>
          <w:trHeight w:val="3307"/>
        </w:trPr>
        <w:tc>
          <w:tcPr>
            <w:tcW w:w="1149" w:type="dxa"/>
            <w:tcBorders>
              <w:top w:val="nil"/>
              <w:bottom w:val="nil"/>
            </w:tcBorders>
            <w:shd w:val="clear" w:color="auto" w:fill="auto"/>
          </w:tcPr>
          <w:p w14:paraId="453DAB5A" w14:textId="4898D71D" w:rsidR="00752C07" w:rsidRPr="004D2C35" w:rsidRDefault="00F728A6" w:rsidP="00F728A6">
            <w:pPr>
              <w:pStyle w:val="Smalltext"/>
              <w:rPr>
                <w:szCs w:val="16"/>
                <w:lang w:eastAsia="en-AU"/>
              </w:rPr>
            </w:pPr>
            <w:proofErr w:type="spellStart"/>
            <w:r>
              <w:rPr>
                <w:szCs w:val="16"/>
                <w:lang w:eastAsia="en-AU"/>
              </w:rPr>
              <w:lastRenderedPageBreak/>
              <w:t>Hatrrick</w:t>
            </w:r>
            <w:proofErr w:type="spellEnd"/>
            <w:r>
              <w:rPr>
                <w:szCs w:val="16"/>
                <w:lang w:eastAsia="en-AU"/>
              </w:rPr>
              <w:t xml:space="preserve"> et al, 2002 </w:t>
            </w:r>
            <w:r w:rsidR="00752C07" w:rsidRPr="004D2C35">
              <w:rPr>
                <w:szCs w:val="16"/>
                <w:lang w:eastAsia="en-AU"/>
              </w:rPr>
              <w:fldChar w:fldCharType="begin">
                <w:fldData xml:space="preserve">PEVuZE5vdGU+PENpdGU+PEF1dGhvcj5IYXJ0cmljazwvQXV0aG9yPjxZZWFyPjIwMDI8L1llYXI+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</w:fldData>
              </w:fldChar>
            </w:r>
            <w:r>
              <w:rPr>
                <w:szCs w:val="16"/>
                <w:lang w:eastAsia="en-AU"/>
              </w:rPr>
              <w:instrText xml:space="preserve"> ADDIN EN.CITE </w:instrText>
            </w:r>
            <w:r>
              <w:rPr>
                <w:szCs w:val="16"/>
                <w:lang w:eastAsia="en-AU"/>
              </w:rPr>
              <w:fldChar w:fldCharType="begin">
                <w:fldData xml:space="preserve">PEVuZE5vdGU+PENpdGU+PEF1dGhvcj5IYXJ0cmljazwvQXV0aG9yPjxZZWFyPjIwMDI8L1llYXI+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</w:fldData>
              </w:fldChar>
            </w:r>
            <w:r>
              <w:rPr>
                <w:szCs w:val="16"/>
                <w:lang w:eastAsia="en-AU"/>
              </w:rPr>
              <w:instrText xml:space="preserve"> ADDIN EN.CITE.DATA </w:instrText>
            </w:r>
            <w:r>
              <w:rPr>
                <w:szCs w:val="16"/>
                <w:lang w:eastAsia="en-AU"/>
              </w:rPr>
            </w:r>
            <w:r>
              <w:rPr>
                <w:szCs w:val="16"/>
                <w:lang w:eastAsia="en-AU"/>
              </w:rPr>
              <w:fldChar w:fldCharType="end"/>
            </w:r>
            <w:r w:rsidR="00752C07" w:rsidRPr="004D2C35">
              <w:rPr>
                <w:szCs w:val="16"/>
                <w:lang w:eastAsia="en-AU"/>
              </w:rPr>
            </w:r>
            <w:r w:rsidR="00752C07" w:rsidRPr="004D2C35">
              <w:rPr>
                <w:szCs w:val="16"/>
                <w:lang w:eastAsia="en-AU"/>
              </w:rPr>
              <w:fldChar w:fldCharType="separate"/>
            </w:r>
            <w:r>
              <w:rPr>
                <w:noProof/>
                <w:szCs w:val="16"/>
                <w:lang w:eastAsia="en-AU"/>
              </w:rPr>
              <w:t>[</w:t>
            </w:r>
            <w:hyperlink w:anchor="_ENREF_9" w:tooltip="Hartrick, 2002 #1769" w:history="1">
              <w:r>
                <w:rPr>
                  <w:noProof/>
                  <w:szCs w:val="16"/>
                  <w:lang w:eastAsia="en-AU"/>
                </w:rPr>
                <w:t>9</w:t>
              </w:r>
            </w:hyperlink>
            <w:r>
              <w:rPr>
                <w:noProof/>
                <w:szCs w:val="16"/>
                <w:lang w:eastAsia="en-AU"/>
              </w:rPr>
              <w:t>]</w:t>
            </w:r>
            <w:r w:rsidR="00752C07" w:rsidRPr="004D2C35">
              <w:rPr>
                <w:szCs w:val="16"/>
                <w:lang w:eastAsia="en-AU"/>
              </w:rPr>
              <w:fldChar w:fldCharType="end"/>
            </w:r>
          </w:p>
        </w:tc>
        <w:tc>
          <w:tcPr>
            <w:tcW w:w="2552" w:type="dxa"/>
            <w:tcBorders>
              <w:top w:val="nil"/>
              <w:bottom w:val="nil"/>
            </w:tcBorders>
            <w:shd w:val="clear" w:color="auto" w:fill="auto"/>
            <w:hideMark/>
          </w:tcPr>
          <w:p w14:paraId="04078ACC" w14:textId="77777777" w:rsidR="00752C07" w:rsidRDefault="00752C07" w:rsidP="00B46CBD">
            <w:pPr>
              <w:pStyle w:val="Smalltext"/>
              <w:rPr>
                <w:szCs w:val="16"/>
                <w:lang w:eastAsia="en-AU"/>
              </w:rPr>
            </w:pPr>
            <w:r w:rsidRPr="004D2C35">
              <w:rPr>
                <w:szCs w:val="16"/>
                <w:lang w:eastAsia="en-AU"/>
              </w:rPr>
              <w:t>To evaluate the reliability</w:t>
            </w:r>
            <w:r>
              <w:rPr>
                <w:szCs w:val="16"/>
                <w:lang w:eastAsia="en-AU"/>
              </w:rPr>
              <w:t xml:space="preserve"> of the </w:t>
            </w:r>
            <w:r w:rsidRPr="004D2C35">
              <w:rPr>
                <w:szCs w:val="16"/>
                <w:lang w:eastAsia="en-AU"/>
              </w:rPr>
              <w:t>TP</w:t>
            </w:r>
            <w:r>
              <w:rPr>
                <w:szCs w:val="16"/>
                <w:lang w:eastAsia="en-AU"/>
              </w:rPr>
              <w:t>P</w:t>
            </w:r>
            <w:r w:rsidRPr="004D2C35">
              <w:rPr>
                <w:szCs w:val="16"/>
                <w:lang w:eastAsia="en-AU"/>
              </w:rPr>
              <w:t>PS following general an</w:t>
            </w:r>
            <w:r>
              <w:rPr>
                <w:szCs w:val="16"/>
                <w:lang w:eastAsia="en-AU"/>
              </w:rPr>
              <w:t>a</w:t>
            </w:r>
            <w:r w:rsidRPr="004D2C35">
              <w:rPr>
                <w:szCs w:val="16"/>
                <w:lang w:eastAsia="en-AU"/>
              </w:rPr>
              <w:t xml:space="preserve">esthesia as a guide to analgesic </w:t>
            </w:r>
            <w:r>
              <w:rPr>
                <w:szCs w:val="16"/>
                <w:lang w:eastAsia="en-AU"/>
              </w:rPr>
              <w:t>a</w:t>
            </w:r>
            <w:r w:rsidRPr="004D2C35">
              <w:rPr>
                <w:szCs w:val="16"/>
                <w:lang w:eastAsia="en-AU"/>
              </w:rPr>
              <w:t>dministration, and to</w:t>
            </w:r>
            <w:r>
              <w:rPr>
                <w:szCs w:val="16"/>
                <w:lang w:eastAsia="en-AU"/>
              </w:rPr>
              <w:t xml:space="preserve"> </w:t>
            </w:r>
            <w:r w:rsidRPr="004D2C35">
              <w:rPr>
                <w:szCs w:val="16"/>
                <w:lang w:eastAsia="en-AU"/>
              </w:rPr>
              <w:t>compare the validity of this scale with other observational measures of pain in children</w:t>
            </w:r>
          </w:p>
          <w:p w14:paraId="30646C9B" w14:textId="77777777" w:rsidR="00752C07" w:rsidRDefault="00752C07" w:rsidP="00752C07">
            <w:pPr>
              <w:pStyle w:val="Smalltext"/>
              <w:rPr>
                <w:szCs w:val="16"/>
                <w:lang w:eastAsia="en-AU"/>
              </w:rPr>
            </w:pPr>
            <w:r>
              <w:rPr>
                <w:rStyle w:val="CommentReference"/>
              </w:rPr>
              <w:t/>
            </w:r>
            <w:r>
              <w:rPr>
                <w:szCs w:val="16"/>
                <w:lang w:eastAsia="en-AU"/>
              </w:rPr>
              <w:t>Prospective, consecutive, single-blinded observation study.</w:t>
            </w:r>
          </w:p>
          <w:p w14:paraId="17A74E81" w14:textId="77777777" w:rsidR="00752C07" w:rsidRDefault="00752C07" w:rsidP="00752C07">
            <w:pPr>
              <w:pStyle w:val="Smalltext"/>
              <w:rPr>
                <w:szCs w:val="16"/>
                <w:lang w:eastAsia="en-AU"/>
              </w:rPr>
            </w:pPr>
            <w:r>
              <w:rPr>
                <w:szCs w:val="16"/>
                <w:lang w:eastAsia="en-AU"/>
              </w:rPr>
              <w:t xml:space="preserve">Two researchers blinded to </w:t>
            </w:r>
            <w:proofErr w:type="spellStart"/>
            <w:r>
              <w:rPr>
                <w:szCs w:val="16"/>
                <w:lang w:eastAsia="en-AU"/>
              </w:rPr>
              <w:t>each others’</w:t>
            </w:r>
            <w:proofErr w:type="spellEnd"/>
            <w:r>
              <w:rPr>
                <w:szCs w:val="16"/>
                <w:lang w:eastAsia="en-AU"/>
              </w:rPr>
              <w:t xml:space="preserve"> assessments applied scale(s).</w:t>
            </w:r>
          </w:p>
          <w:p w14:paraId="4F4D28B6" w14:textId="087B5653" w:rsidR="00752C07" w:rsidRPr="004D2C35" w:rsidRDefault="00752C07" w:rsidP="00B46CBD">
            <w:pPr>
              <w:pStyle w:val="Smalltext"/>
              <w:rPr>
                <w:szCs w:val="16"/>
                <w:lang w:eastAsia="en-AU"/>
              </w:rPr>
            </w:pPr>
            <w:r>
              <w:rPr>
                <w:szCs w:val="16"/>
                <w:lang w:eastAsia="en-AU"/>
              </w:rPr>
              <w:t>All scales applied by all assessors to subset of sample to detect changes in pain following analgesic</w:t>
            </w:r>
          </w:p>
        </w:tc>
        <w:tc>
          <w:tcPr>
            <w:tcW w:w="2126" w:type="dxa"/>
            <w:tcBorders>
              <w:top w:val="nil"/>
              <w:bottom w:val="nil"/>
            </w:tcBorders>
            <w:shd w:val="clear" w:color="auto" w:fill="auto"/>
          </w:tcPr>
          <w:p w14:paraId="5E1FB0A5" w14:textId="77777777" w:rsidR="00752C07" w:rsidRDefault="00752C07" w:rsidP="00B46CBD">
            <w:pPr>
              <w:pStyle w:val="Smalltext"/>
              <w:rPr>
                <w:color w:val="000000"/>
                <w:szCs w:val="16"/>
                <w:lang w:eastAsia="en-AU"/>
              </w:rPr>
            </w:pPr>
            <w:r>
              <w:rPr>
                <w:color w:val="000000"/>
                <w:szCs w:val="16"/>
                <w:lang w:eastAsia="en-AU"/>
              </w:rPr>
              <w:t xml:space="preserve">51 children* assessed aged </w:t>
            </w:r>
            <w:r w:rsidRPr="004D2C35">
              <w:rPr>
                <w:color w:val="000000"/>
                <w:szCs w:val="16"/>
                <w:lang w:eastAsia="en-AU"/>
              </w:rPr>
              <w:t>1</w:t>
            </w:r>
            <w:r>
              <w:rPr>
                <w:color w:val="000000"/>
                <w:szCs w:val="16"/>
                <w:lang w:eastAsia="en-AU"/>
              </w:rPr>
              <w:t>.1</w:t>
            </w:r>
            <w:r w:rsidRPr="004D2C35">
              <w:rPr>
                <w:color w:val="000000"/>
                <w:szCs w:val="16"/>
                <w:lang w:eastAsia="en-AU"/>
              </w:rPr>
              <w:t xml:space="preserve"> – 5</w:t>
            </w:r>
            <w:r>
              <w:rPr>
                <w:color w:val="000000"/>
                <w:szCs w:val="16"/>
                <w:lang w:eastAsia="en-AU"/>
              </w:rPr>
              <w:t>.1 (mean 2.9 years)</w:t>
            </w:r>
          </w:p>
          <w:p w14:paraId="00C8A4AE" w14:textId="77777777" w:rsidR="00752C07" w:rsidRDefault="00752C07" w:rsidP="00B46CBD">
            <w:pPr>
              <w:pStyle w:val="Smalltext"/>
              <w:rPr>
                <w:color w:val="000000"/>
                <w:szCs w:val="16"/>
                <w:lang w:eastAsia="en-AU"/>
              </w:rPr>
            </w:pPr>
          </w:p>
          <w:p w14:paraId="2C62488E" w14:textId="77777777" w:rsidR="00752C07" w:rsidRDefault="00752C07" w:rsidP="00B46CBD">
            <w:pPr>
              <w:pStyle w:val="Smalltext"/>
              <w:rPr>
                <w:color w:val="000000"/>
                <w:szCs w:val="16"/>
                <w:lang w:eastAsia="en-AU"/>
              </w:rPr>
            </w:pPr>
            <w:r>
              <w:rPr>
                <w:color w:val="000000"/>
                <w:szCs w:val="16"/>
                <w:lang w:eastAsia="en-AU"/>
              </w:rPr>
              <w:t>Setting: operative &amp; radiology suites</w:t>
            </w:r>
          </w:p>
          <w:p w14:paraId="518642E8" w14:textId="77777777" w:rsidR="00752C07" w:rsidRDefault="00752C07" w:rsidP="00B46CBD">
            <w:pPr>
              <w:pStyle w:val="Smalltext"/>
              <w:rPr>
                <w:color w:val="000000"/>
                <w:szCs w:val="16"/>
                <w:lang w:eastAsia="en-AU"/>
              </w:rPr>
            </w:pPr>
            <w:r>
              <w:rPr>
                <w:color w:val="000000"/>
                <w:szCs w:val="16"/>
                <w:lang w:eastAsia="en-AU"/>
              </w:rPr>
              <w:t>Pain: Post-operative &amp; non-painful radiological procedures</w:t>
            </w:r>
          </w:p>
          <w:p w14:paraId="6206702E" w14:textId="77777777" w:rsidR="00752C07" w:rsidRDefault="00752C07" w:rsidP="00752C07">
            <w:pPr>
              <w:pStyle w:val="Smalltext"/>
              <w:rPr>
                <w:color w:val="000000"/>
                <w:szCs w:val="16"/>
                <w:lang w:eastAsia="en-AU"/>
              </w:rPr>
            </w:pPr>
            <w:r>
              <w:rPr>
                <w:color w:val="000000"/>
                <w:szCs w:val="16"/>
                <w:lang w:eastAsia="en-AU"/>
              </w:rPr>
              <w:t>*12 children scored using all scales to detect changes pre and post analgesics</w:t>
            </w:r>
          </w:p>
          <w:p w14:paraId="3D0C3181" w14:textId="1B71E9FB" w:rsidR="00752C07" w:rsidRDefault="00752C07" w:rsidP="00752C07">
            <w:pPr>
              <w:pStyle w:val="Smalltext"/>
              <w:rPr>
                <w:szCs w:val="16"/>
                <w:lang w:eastAsia="en-AU"/>
              </w:rPr>
            </w:pPr>
            <w:r>
              <w:rPr>
                <w:szCs w:val="16"/>
                <w:lang w:eastAsia="en-AU"/>
              </w:rPr>
              <w:t xml:space="preserve">Index: TPPPS </w:t>
            </w:r>
          </w:p>
          <w:p w14:paraId="26C1A306" w14:textId="7EAB6F1D" w:rsidR="00752C07" w:rsidRPr="00752C07" w:rsidRDefault="00752C07" w:rsidP="00AB08FF">
            <w:pPr>
              <w:pStyle w:val="Smalltext"/>
              <w:rPr>
                <w:szCs w:val="16"/>
                <w:lang w:eastAsia="en-AU"/>
              </w:rPr>
            </w:pPr>
            <w:r>
              <w:rPr>
                <w:szCs w:val="16"/>
                <w:lang w:eastAsia="en-AU"/>
              </w:rPr>
              <w:t>Reference: FLACC, modified COMFORT*</w:t>
            </w:r>
          </w:p>
        </w:tc>
        <w:tc>
          <w:tcPr>
            <w:tcW w:w="2126" w:type="dxa"/>
            <w:tcBorders>
              <w:top w:val="nil"/>
              <w:bottom w:val="nil"/>
            </w:tcBorders>
            <w:shd w:val="clear" w:color="auto" w:fill="auto"/>
          </w:tcPr>
          <w:p w14:paraId="6D97EC27"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035D36BB" w14:textId="77777777" w:rsidR="00752C07" w:rsidRPr="004D2C35" w:rsidRDefault="00752C07" w:rsidP="00DE62B6">
            <w:pPr>
              <w:pStyle w:val="Smalltext"/>
              <w:rPr>
                <w:color w:val="000000"/>
                <w:szCs w:val="16"/>
                <w:lang w:eastAsia="en-AU"/>
              </w:rPr>
            </w:pPr>
          </w:p>
        </w:tc>
        <w:tc>
          <w:tcPr>
            <w:tcW w:w="2127" w:type="dxa"/>
            <w:tcBorders>
              <w:top w:val="nil"/>
              <w:bottom w:val="nil"/>
            </w:tcBorders>
            <w:shd w:val="clear" w:color="auto" w:fill="auto"/>
            <w:hideMark/>
          </w:tcPr>
          <w:p w14:paraId="0D160CE4" w14:textId="77777777" w:rsidR="00752C07" w:rsidRDefault="00752C07" w:rsidP="00E72C96">
            <w:pPr>
              <w:pStyle w:val="Smalltext"/>
              <w:rPr>
                <w:color w:val="000000"/>
                <w:szCs w:val="16"/>
                <w:lang w:eastAsia="en-AU"/>
              </w:rPr>
            </w:pPr>
            <w:r>
              <w:rPr>
                <w:color w:val="000000"/>
                <w:szCs w:val="16"/>
                <w:lang w:eastAsia="en-AU"/>
              </w:rPr>
              <w:t xml:space="preserve">Responsiveness: Significant decreases in scores detected following analgesic for all scales. (FLACC p&lt;.002) No decrease for children who did not receive analgesic. </w:t>
            </w:r>
          </w:p>
          <w:p w14:paraId="2A09693E" w14:textId="21F93A88" w:rsidR="00DE62B6" w:rsidRPr="004D2C35" w:rsidRDefault="00DE62B6" w:rsidP="00E72C96">
            <w:pPr>
              <w:pStyle w:val="Smalltext"/>
              <w:rPr>
                <w:color w:val="000000"/>
                <w:szCs w:val="16"/>
                <w:lang w:eastAsia="en-AU"/>
              </w:rPr>
            </w:pPr>
            <w:r>
              <w:rPr>
                <w:color w:val="000000"/>
                <w:szCs w:val="16"/>
                <w:lang w:eastAsia="en-AU"/>
              </w:rPr>
              <w:t>COSMIN - poor</w:t>
            </w:r>
          </w:p>
        </w:tc>
        <w:tc>
          <w:tcPr>
            <w:tcW w:w="1984" w:type="dxa"/>
            <w:tcBorders>
              <w:top w:val="nil"/>
              <w:bottom w:val="nil"/>
            </w:tcBorders>
            <w:shd w:val="clear" w:color="auto" w:fill="auto"/>
          </w:tcPr>
          <w:p w14:paraId="46174A09"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7D2388E8" w14:textId="77777777" w:rsidR="00752C07" w:rsidRPr="004D2C35" w:rsidRDefault="00752C07" w:rsidP="00DE62B6">
            <w:pPr>
              <w:pStyle w:val="Smalltext"/>
              <w:rPr>
                <w:color w:val="000000"/>
                <w:szCs w:val="16"/>
                <w:lang w:eastAsia="en-AU"/>
              </w:rPr>
            </w:pPr>
          </w:p>
        </w:tc>
        <w:tc>
          <w:tcPr>
            <w:tcW w:w="2268" w:type="dxa"/>
            <w:tcBorders>
              <w:top w:val="nil"/>
              <w:bottom w:val="nil"/>
            </w:tcBorders>
            <w:shd w:val="clear" w:color="auto" w:fill="auto"/>
          </w:tcPr>
          <w:p w14:paraId="5748243E" w14:textId="08C5BE36" w:rsidR="00752C07" w:rsidRPr="004D2C35" w:rsidRDefault="003E7E78" w:rsidP="00B46CBD">
            <w:pPr>
              <w:pStyle w:val="Smalltext"/>
              <w:rPr>
                <w:color w:val="000000"/>
                <w:szCs w:val="16"/>
                <w:lang w:eastAsia="en-AU"/>
              </w:rPr>
            </w:pPr>
            <w:r>
              <w:rPr>
                <w:color w:val="000000"/>
                <w:szCs w:val="16"/>
                <w:lang w:eastAsia="en-AU"/>
              </w:rPr>
              <w:t>Observers not blinded to circumstances</w:t>
            </w:r>
          </w:p>
        </w:tc>
      </w:tr>
      <w:tr w:rsidR="00752C07" w:rsidRPr="004D2C35" w14:paraId="1F438E07" w14:textId="77777777" w:rsidTr="0056148E">
        <w:trPr>
          <w:trHeight w:val="2598"/>
        </w:trPr>
        <w:tc>
          <w:tcPr>
            <w:tcW w:w="1149" w:type="dxa"/>
            <w:tcBorders>
              <w:top w:val="nil"/>
              <w:bottom w:val="nil"/>
            </w:tcBorders>
            <w:shd w:val="clear" w:color="auto" w:fill="auto"/>
          </w:tcPr>
          <w:p w14:paraId="609C6621" w14:textId="125E8448" w:rsidR="00752C07" w:rsidRPr="004D2C35" w:rsidRDefault="00F728A6" w:rsidP="00F728A6">
            <w:pPr>
              <w:pStyle w:val="Smalltext"/>
              <w:rPr>
                <w:noProof/>
                <w:szCs w:val="16"/>
                <w:lang w:eastAsia="en-AU"/>
              </w:rPr>
            </w:pPr>
            <w:r>
              <w:rPr>
                <w:noProof/>
                <w:szCs w:val="16"/>
                <w:lang w:eastAsia="en-AU"/>
              </w:rPr>
              <w:t xml:space="preserve">Ramlet et al, 2007 </w:t>
            </w:r>
            <w:r w:rsidR="00752C07" w:rsidRPr="004D2C35">
              <w:rPr>
                <w:noProof/>
                <w:szCs w:val="16"/>
                <w:lang w:eastAsia="en-AU"/>
              </w:rPr>
              <w:fldChar w:fldCharType="begin">
                <w:fldData xml:space="preserve">PEVuZE5vdGU+PENpdGU+PEF1dGhvcj5SYW1lbGV0PC9BdXRob3I+PFllYXI+MjAwNzwvWWVhcj48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</w:fldData>
              </w:fldChar>
            </w:r>
            <w:r>
              <w:rPr>
                <w:noProof/>
                <w:szCs w:val="16"/>
                <w:lang w:eastAsia="en-AU"/>
              </w:rPr>
              <w:instrText xml:space="preserve"> ADDIN EN.CITE </w:instrText>
            </w:r>
            <w:r>
              <w:rPr>
                <w:noProof/>
                <w:szCs w:val="16"/>
                <w:lang w:eastAsia="en-AU"/>
              </w:rPr>
              <w:fldChar w:fldCharType="begin">
                <w:fldData xml:space="preserve">PEVuZE5vdGU+PENpdGU+PEF1dGhvcj5SYW1lbGV0PC9BdXRob3I+PFllYXI+MjAwNzwvWWVhcj48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</w:fldData>
              </w:fldChar>
            </w:r>
            <w:r>
              <w:rPr>
                <w:noProof/>
                <w:szCs w:val="16"/>
                <w:lang w:eastAsia="en-AU"/>
              </w:rPr>
              <w:instrText xml:space="preserve"> ADDIN EN.CITE.DATA </w:instrText>
            </w:r>
            <w:r>
              <w:rPr>
                <w:noProof/>
                <w:szCs w:val="16"/>
                <w:lang w:eastAsia="en-AU"/>
              </w:rPr>
            </w:r>
            <w:r>
              <w:rPr>
                <w:noProof/>
                <w:szCs w:val="16"/>
                <w:lang w:eastAsia="en-AU"/>
              </w:rPr>
              <w:fldChar w:fldCharType="end"/>
            </w:r>
            <w:r w:rsidR="00752C07" w:rsidRPr="004D2C35">
              <w:rPr>
                <w:noProof/>
                <w:szCs w:val="16"/>
                <w:lang w:eastAsia="en-AU"/>
              </w:rPr>
            </w:r>
            <w:r w:rsidR="00752C07" w:rsidRPr="004D2C35">
              <w:rPr>
                <w:noProof/>
                <w:szCs w:val="16"/>
                <w:lang w:eastAsia="en-AU"/>
              </w:rPr>
              <w:fldChar w:fldCharType="separate"/>
            </w:r>
            <w:r>
              <w:rPr>
                <w:noProof/>
                <w:szCs w:val="16"/>
                <w:lang w:eastAsia="en-AU"/>
              </w:rPr>
              <w:t>[</w:t>
            </w:r>
            <w:hyperlink w:anchor="_ENREF_15" w:tooltip="Ramelet, 2007 #1752" w:history="1">
              <w:r>
                <w:rPr>
                  <w:noProof/>
                  <w:szCs w:val="16"/>
                  <w:lang w:eastAsia="en-AU"/>
                </w:rPr>
                <w:t>15</w:t>
              </w:r>
            </w:hyperlink>
            <w:r>
              <w:rPr>
                <w:noProof/>
                <w:szCs w:val="16"/>
                <w:lang w:eastAsia="en-AU"/>
              </w:rPr>
              <w:t>]</w:t>
            </w:r>
            <w:r w:rsidR="00752C07" w:rsidRPr="004D2C35">
              <w:rPr>
                <w:noProof/>
                <w:szCs w:val="16"/>
                <w:lang w:eastAsia="en-AU"/>
              </w:rPr>
              <w:fldChar w:fldCharType="end"/>
            </w:r>
          </w:p>
        </w:tc>
        <w:tc>
          <w:tcPr>
            <w:tcW w:w="2552" w:type="dxa"/>
            <w:tcBorders>
              <w:top w:val="nil"/>
              <w:bottom w:val="nil"/>
            </w:tcBorders>
            <w:shd w:val="clear" w:color="auto" w:fill="auto"/>
          </w:tcPr>
          <w:p w14:paraId="3AB6F4D3" w14:textId="77777777" w:rsidR="00752C07" w:rsidRDefault="00752C07" w:rsidP="00B46CBD">
            <w:pPr>
              <w:pStyle w:val="Smalltext"/>
              <w:rPr>
                <w:color w:val="000000"/>
                <w:szCs w:val="16"/>
                <w:lang w:eastAsia="en-AU"/>
              </w:rPr>
            </w:pPr>
            <w:r>
              <w:rPr>
                <w:color w:val="000000"/>
                <w:szCs w:val="16"/>
                <w:lang w:eastAsia="en-AU"/>
              </w:rPr>
              <w:t>T</w:t>
            </w:r>
            <w:r w:rsidRPr="00C66D83">
              <w:rPr>
                <w:color w:val="000000"/>
                <w:szCs w:val="16"/>
                <w:lang w:eastAsia="en-AU"/>
              </w:rPr>
              <w:t>o test the preliminary psychometric</w:t>
            </w:r>
            <w:r>
              <w:rPr>
                <w:color w:val="000000"/>
                <w:szCs w:val="16"/>
                <w:lang w:eastAsia="en-AU"/>
              </w:rPr>
              <w:t xml:space="preserve"> </w:t>
            </w:r>
            <w:r w:rsidRPr="00C66D83">
              <w:rPr>
                <w:color w:val="000000"/>
                <w:szCs w:val="16"/>
                <w:lang w:eastAsia="en-AU"/>
              </w:rPr>
              <w:t>properties of the Multidimensional Assessment Pain Scale (MAPS), a</w:t>
            </w:r>
            <w:r>
              <w:rPr>
                <w:color w:val="000000"/>
                <w:szCs w:val="16"/>
                <w:lang w:eastAsia="en-AU"/>
              </w:rPr>
              <w:t xml:space="preserve"> tool</w:t>
            </w:r>
            <w:r w:rsidRPr="00C66D83">
              <w:rPr>
                <w:color w:val="000000"/>
                <w:szCs w:val="16"/>
                <w:lang w:eastAsia="en-AU"/>
              </w:rPr>
              <w:t xml:space="preserve"> for assessing postoperative pain in</w:t>
            </w:r>
            <w:r>
              <w:rPr>
                <w:color w:val="000000"/>
                <w:szCs w:val="16"/>
                <w:lang w:eastAsia="en-AU"/>
              </w:rPr>
              <w:t xml:space="preserve"> </w:t>
            </w:r>
            <w:r w:rsidRPr="00C66D83">
              <w:rPr>
                <w:color w:val="000000"/>
                <w:szCs w:val="16"/>
                <w:lang w:eastAsia="en-AU"/>
              </w:rPr>
              <w:t>critically ill preverbal children</w:t>
            </w:r>
            <w:r>
              <w:rPr>
                <w:color w:val="000000"/>
                <w:szCs w:val="16"/>
                <w:lang w:eastAsia="en-AU"/>
              </w:rPr>
              <w:t>.</w:t>
            </w:r>
          </w:p>
          <w:p w14:paraId="17DB05F1" w14:textId="77777777" w:rsidR="00752C07" w:rsidRDefault="00752C07" w:rsidP="00752C07">
            <w:pPr>
              <w:pStyle w:val="Smalltext"/>
              <w:rPr>
                <w:color w:val="000000"/>
                <w:szCs w:val="16"/>
                <w:lang w:eastAsia="en-AU"/>
              </w:rPr>
            </w:pPr>
            <w:r>
              <w:rPr>
                <w:color w:val="000000"/>
                <w:szCs w:val="16"/>
                <w:lang w:eastAsia="en-AU"/>
              </w:rPr>
              <w:t>Repeated measures design</w:t>
            </w:r>
          </w:p>
          <w:p w14:paraId="487FA65F" w14:textId="77777777" w:rsidR="00752C07" w:rsidRDefault="00752C07" w:rsidP="00752C07">
            <w:pPr>
              <w:pStyle w:val="Smalltext"/>
              <w:rPr>
                <w:color w:val="000000"/>
                <w:szCs w:val="16"/>
                <w:lang w:eastAsia="en-AU"/>
              </w:rPr>
            </w:pPr>
            <w:r>
              <w:rPr>
                <w:color w:val="000000"/>
                <w:szCs w:val="16"/>
                <w:lang w:eastAsia="en-AU"/>
              </w:rPr>
              <w:t xml:space="preserve">Tool developed by authors and validated using FLACC and </w:t>
            </w:r>
            <w:proofErr w:type="spellStart"/>
            <w:r>
              <w:rPr>
                <w:color w:val="000000"/>
                <w:szCs w:val="16"/>
                <w:lang w:eastAsia="en-AU"/>
              </w:rPr>
              <w:t>VASobs</w:t>
            </w:r>
            <w:proofErr w:type="spellEnd"/>
          </w:p>
          <w:p w14:paraId="641E70B6" w14:textId="77777777" w:rsidR="00752C07" w:rsidRDefault="00752C07" w:rsidP="00752C07">
            <w:pPr>
              <w:pStyle w:val="Smalltext"/>
              <w:rPr>
                <w:color w:val="000000"/>
                <w:szCs w:val="16"/>
                <w:lang w:eastAsia="en-AU"/>
              </w:rPr>
            </w:pPr>
            <w:r>
              <w:rPr>
                <w:color w:val="000000"/>
                <w:szCs w:val="16"/>
                <w:lang w:eastAsia="en-AU"/>
              </w:rPr>
              <w:t>Up to 8</w:t>
            </w:r>
            <w:r w:rsidRPr="002F6E0D">
              <w:rPr>
                <w:color w:val="000000"/>
                <w:szCs w:val="16"/>
                <w:lang w:eastAsia="en-AU"/>
              </w:rPr>
              <w:t xml:space="preserve"> measurements of pain</w:t>
            </w:r>
            <w:r>
              <w:rPr>
                <w:color w:val="000000"/>
                <w:szCs w:val="16"/>
                <w:lang w:eastAsia="en-AU"/>
              </w:rPr>
              <w:t xml:space="preserve"> using FLACC, MAPS and </w:t>
            </w:r>
            <w:proofErr w:type="spellStart"/>
            <w:r>
              <w:rPr>
                <w:color w:val="000000"/>
                <w:szCs w:val="16"/>
                <w:lang w:eastAsia="en-AU"/>
              </w:rPr>
              <w:t>VASobs</w:t>
            </w:r>
            <w:proofErr w:type="spellEnd"/>
            <w:r>
              <w:rPr>
                <w:color w:val="000000"/>
                <w:szCs w:val="16"/>
                <w:lang w:eastAsia="en-AU"/>
              </w:rPr>
              <w:t xml:space="preserve"> </w:t>
            </w:r>
            <w:r w:rsidRPr="002F6E0D">
              <w:rPr>
                <w:color w:val="000000"/>
                <w:szCs w:val="16"/>
                <w:lang w:eastAsia="en-AU"/>
              </w:rPr>
              <w:t>were</w:t>
            </w:r>
            <w:r>
              <w:rPr>
                <w:color w:val="000000"/>
                <w:szCs w:val="16"/>
                <w:lang w:eastAsia="en-AU"/>
              </w:rPr>
              <w:t xml:space="preserve"> made</w:t>
            </w:r>
            <w:r w:rsidRPr="002F6E0D">
              <w:rPr>
                <w:color w:val="000000"/>
                <w:szCs w:val="16"/>
                <w:lang w:eastAsia="en-AU"/>
              </w:rPr>
              <w:t xml:space="preserve"> by </w:t>
            </w:r>
            <w:r>
              <w:rPr>
                <w:color w:val="000000"/>
                <w:szCs w:val="16"/>
                <w:lang w:eastAsia="en-AU"/>
              </w:rPr>
              <w:t>2 independent clinical nurses over a maximum pe</w:t>
            </w:r>
            <w:r w:rsidRPr="002F6E0D">
              <w:rPr>
                <w:color w:val="000000"/>
                <w:szCs w:val="16"/>
                <w:lang w:eastAsia="en-AU"/>
              </w:rPr>
              <w:t>riod of 48 h post</w:t>
            </w:r>
            <w:r>
              <w:rPr>
                <w:color w:val="000000"/>
                <w:szCs w:val="16"/>
                <w:lang w:eastAsia="en-AU"/>
              </w:rPr>
              <w:t>-</w:t>
            </w:r>
            <w:r w:rsidRPr="002F6E0D">
              <w:rPr>
                <w:color w:val="000000"/>
                <w:szCs w:val="16"/>
                <w:lang w:eastAsia="en-AU"/>
              </w:rPr>
              <w:t>surgery.</w:t>
            </w:r>
          </w:p>
          <w:p w14:paraId="46466577" w14:textId="61328580" w:rsidR="00752C07" w:rsidRPr="004D2C35" w:rsidRDefault="00752C07" w:rsidP="00DA7FA5">
            <w:pPr>
              <w:pStyle w:val="Smalltext"/>
              <w:rPr>
                <w:color w:val="000000"/>
                <w:szCs w:val="16"/>
                <w:lang w:eastAsia="en-AU"/>
              </w:rPr>
            </w:pPr>
            <w:r w:rsidRPr="002F6E0D">
              <w:rPr>
                <w:color w:val="000000"/>
                <w:szCs w:val="16"/>
                <w:lang w:eastAsia="en-AU"/>
              </w:rPr>
              <w:t xml:space="preserve"> </w:t>
            </w:r>
          </w:p>
        </w:tc>
        <w:tc>
          <w:tcPr>
            <w:tcW w:w="2126" w:type="dxa"/>
            <w:tcBorders>
              <w:top w:val="nil"/>
              <w:bottom w:val="nil"/>
            </w:tcBorders>
            <w:shd w:val="clear" w:color="auto" w:fill="auto"/>
          </w:tcPr>
          <w:p w14:paraId="15AF5150" w14:textId="77777777" w:rsidR="00752C07" w:rsidRDefault="00752C07" w:rsidP="00B46CBD">
            <w:pPr>
              <w:pStyle w:val="Smalltext"/>
              <w:rPr>
                <w:color w:val="000000"/>
                <w:szCs w:val="16"/>
                <w:lang w:eastAsia="en-AU"/>
              </w:rPr>
            </w:pPr>
            <w:r>
              <w:rPr>
                <w:color w:val="000000"/>
                <w:szCs w:val="16"/>
                <w:lang w:eastAsia="en-AU"/>
              </w:rPr>
              <w:t>43 critically unwell children aged 0 – 31 months (median = 9.5)</w:t>
            </w:r>
          </w:p>
          <w:p w14:paraId="01CF1DB1" w14:textId="77777777" w:rsidR="00752C07" w:rsidRDefault="00752C07" w:rsidP="00B46CBD">
            <w:pPr>
              <w:pStyle w:val="Smalltext"/>
              <w:rPr>
                <w:color w:val="000000"/>
                <w:szCs w:val="16"/>
                <w:lang w:eastAsia="en-AU"/>
              </w:rPr>
            </w:pPr>
          </w:p>
          <w:p w14:paraId="01B2C88D" w14:textId="77777777" w:rsidR="00752C07" w:rsidRDefault="00752C07" w:rsidP="00B46CBD">
            <w:pPr>
              <w:pStyle w:val="Smalltext"/>
              <w:rPr>
                <w:color w:val="000000"/>
                <w:szCs w:val="16"/>
                <w:lang w:eastAsia="en-AU"/>
              </w:rPr>
            </w:pPr>
            <w:r>
              <w:rPr>
                <w:color w:val="000000"/>
                <w:szCs w:val="16"/>
                <w:lang w:eastAsia="en-AU"/>
              </w:rPr>
              <w:t>Setting: PICU</w:t>
            </w:r>
          </w:p>
          <w:p w14:paraId="42C47402" w14:textId="4C066E05" w:rsidR="00752C07" w:rsidRDefault="00752C07" w:rsidP="00B46CBD">
            <w:pPr>
              <w:pStyle w:val="Smalltext"/>
              <w:rPr>
                <w:color w:val="000000"/>
                <w:szCs w:val="16"/>
                <w:lang w:eastAsia="en-AU"/>
              </w:rPr>
            </w:pPr>
            <w:r>
              <w:rPr>
                <w:color w:val="000000"/>
                <w:szCs w:val="16"/>
                <w:lang w:eastAsia="en-AU"/>
              </w:rPr>
              <w:t>(Australia</w:t>
            </w:r>
            <w:r w:rsidR="000A20DE">
              <w:rPr>
                <w:color w:val="000000"/>
                <w:szCs w:val="16"/>
                <w:lang w:eastAsia="en-AU"/>
              </w:rPr>
              <w:t xml:space="preserve"> &amp;</w:t>
            </w:r>
            <w:r>
              <w:rPr>
                <w:color w:val="000000"/>
                <w:szCs w:val="16"/>
                <w:lang w:eastAsia="en-AU"/>
              </w:rPr>
              <w:t xml:space="preserve"> Switzerland)</w:t>
            </w:r>
          </w:p>
          <w:p w14:paraId="4C6CD06E" w14:textId="75935743" w:rsidR="00752C07" w:rsidRDefault="00752C07" w:rsidP="00752C07">
            <w:pPr>
              <w:pStyle w:val="Smalltext"/>
              <w:rPr>
                <w:color w:val="000000"/>
                <w:szCs w:val="16"/>
                <w:lang w:eastAsia="en-AU"/>
              </w:rPr>
            </w:pPr>
            <w:r>
              <w:rPr>
                <w:color w:val="000000"/>
                <w:szCs w:val="16"/>
                <w:lang w:eastAsia="en-AU"/>
              </w:rPr>
              <w:t>Pain:  post-oper</w:t>
            </w:r>
            <w:r w:rsidR="000A20DE">
              <w:rPr>
                <w:color w:val="000000"/>
                <w:szCs w:val="16"/>
                <w:lang w:eastAsia="en-AU"/>
              </w:rPr>
              <w:t xml:space="preserve">ative </w:t>
            </w:r>
          </w:p>
          <w:p w14:paraId="4B71160E" w14:textId="0584EFEB" w:rsidR="00752C07" w:rsidRDefault="00752C07" w:rsidP="00752C07">
            <w:pPr>
              <w:pStyle w:val="Smalltext"/>
              <w:rPr>
                <w:color w:val="000000"/>
                <w:szCs w:val="16"/>
                <w:lang w:eastAsia="en-AU"/>
              </w:rPr>
            </w:pPr>
            <w:r>
              <w:rPr>
                <w:color w:val="000000"/>
                <w:szCs w:val="16"/>
                <w:lang w:eastAsia="en-AU"/>
              </w:rPr>
              <w:t>Index: MAPS</w:t>
            </w:r>
          </w:p>
          <w:p w14:paraId="05A356B4" w14:textId="4C67FD4A" w:rsidR="00752C07" w:rsidRPr="004D2C35" w:rsidRDefault="00752C07" w:rsidP="00752C07">
            <w:pPr>
              <w:pStyle w:val="Smalltext"/>
              <w:rPr>
                <w:color w:val="000000"/>
                <w:szCs w:val="16"/>
                <w:lang w:eastAsia="en-AU"/>
              </w:rPr>
            </w:pPr>
            <w:r>
              <w:rPr>
                <w:color w:val="000000"/>
                <w:szCs w:val="16"/>
                <w:lang w:eastAsia="en-AU"/>
              </w:rPr>
              <w:t>Reference: FLACC</w:t>
            </w:r>
          </w:p>
        </w:tc>
        <w:tc>
          <w:tcPr>
            <w:tcW w:w="2126" w:type="dxa"/>
            <w:tcBorders>
              <w:top w:val="nil"/>
              <w:bottom w:val="nil"/>
            </w:tcBorders>
            <w:shd w:val="clear" w:color="auto" w:fill="auto"/>
          </w:tcPr>
          <w:p w14:paraId="6641EB64"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5F8AC069" w14:textId="7147339E" w:rsidR="00752C07" w:rsidRPr="005819A6" w:rsidRDefault="00752C07" w:rsidP="00B46CBD">
            <w:pPr>
              <w:pStyle w:val="Smalltext"/>
              <w:rPr>
                <w:vanish/>
                <w:color w:val="000000"/>
                <w:szCs w:val="16"/>
                <w:lang w:eastAsia="en-AU"/>
              </w:rPr>
            </w:pPr>
          </w:p>
        </w:tc>
        <w:tc>
          <w:tcPr>
            <w:tcW w:w="2127" w:type="dxa"/>
            <w:tcBorders>
              <w:top w:val="nil"/>
              <w:bottom w:val="nil"/>
            </w:tcBorders>
            <w:shd w:val="clear" w:color="auto" w:fill="auto"/>
          </w:tcPr>
          <w:p w14:paraId="60531A24" w14:textId="77777777" w:rsidR="00752C07" w:rsidRDefault="00DE62B6" w:rsidP="00DE62B6">
            <w:pPr>
              <w:pStyle w:val="Smalltext"/>
              <w:rPr>
                <w:color w:val="000000"/>
                <w:szCs w:val="16"/>
                <w:lang w:eastAsia="en-AU"/>
              </w:rPr>
            </w:pPr>
            <w:r>
              <w:rPr>
                <w:color w:val="000000"/>
                <w:szCs w:val="16"/>
                <w:lang w:eastAsia="en-AU"/>
              </w:rPr>
              <w:t>Hypothesis (c</w:t>
            </w:r>
            <w:r w:rsidR="00752C07">
              <w:rPr>
                <w:color w:val="000000"/>
                <w:szCs w:val="16"/>
                <w:lang w:eastAsia="en-AU"/>
              </w:rPr>
              <w:t>onvergent</w:t>
            </w:r>
            <w:r>
              <w:rPr>
                <w:color w:val="000000"/>
                <w:szCs w:val="16"/>
                <w:lang w:eastAsia="en-AU"/>
              </w:rPr>
              <w:t>)</w:t>
            </w:r>
            <w:r w:rsidR="00752C07">
              <w:rPr>
                <w:color w:val="000000"/>
                <w:szCs w:val="16"/>
                <w:lang w:eastAsia="en-AU"/>
              </w:rPr>
              <w:t xml:space="preserve">: </w:t>
            </w:r>
            <w:r w:rsidR="00752C07" w:rsidRPr="004E37D9">
              <w:rPr>
                <w:color w:val="000000"/>
                <w:szCs w:val="16"/>
                <w:lang w:eastAsia="en-AU"/>
              </w:rPr>
              <w:t>Bland and Altman</w:t>
            </w:r>
            <w:r w:rsidR="00752C07">
              <w:rPr>
                <w:color w:val="000000"/>
                <w:szCs w:val="16"/>
                <w:lang w:eastAsia="en-AU"/>
              </w:rPr>
              <w:t xml:space="preserve"> method to determine</w:t>
            </w:r>
            <w:r w:rsidR="00752C07" w:rsidRPr="004E37D9">
              <w:rPr>
                <w:color w:val="000000"/>
                <w:szCs w:val="16"/>
                <w:lang w:eastAsia="en-AU"/>
              </w:rPr>
              <w:t xml:space="preserve"> the</w:t>
            </w:r>
            <w:r w:rsidR="00752C07">
              <w:rPr>
                <w:color w:val="000000"/>
                <w:szCs w:val="16"/>
                <w:lang w:eastAsia="en-AU"/>
              </w:rPr>
              <w:t xml:space="preserve"> agreement </w:t>
            </w:r>
            <w:r w:rsidR="00752C07" w:rsidRPr="004E37D9">
              <w:rPr>
                <w:color w:val="000000"/>
                <w:szCs w:val="16"/>
                <w:lang w:eastAsia="en-AU"/>
              </w:rPr>
              <w:t xml:space="preserve">between MAPS </w:t>
            </w:r>
            <w:r w:rsidR="00752C07">
              <w:rPr>
                <w:color w:val="000000"/>
                <w:szCs w:val="16"/>
                <w:lang w:eastAsia="en-AU"/>
              </w:rPr>
              <w:t>&amp;</w:t>
            </w:r>
            <w:r w:rsidR="00752C07" w:rsidRPr="004E37D9">
              <w:rPr>
                <w:color w:val="000000"/>
                <w:szCs w:val="16"/>
                <w:lang w:eastAsia="en-AU"/>
              </w:rPr>
              <w:t xml:space="preserve"> FLACC</w:t>
            </w:r>
            <w:r w:rsidR="00752C07">
              <w:rPr>
                <w:color w:val="000000"/>
                <w:szCs w:val="16"/>
                <w:lang w:eastAsia="en-AU"/>
              </w:rPr>
              <w:t xml:space="preserve"> </w:t>
            </w:r>
            <w:r w:rsidR="00752C07" w:rsidRPr="004E37D9">
              <w:rPr>
                <w:color w:val="000000"/>
                <w:szCs w:val="16"/>
                <w:lang w:eastAsia="en-AU"/>
              </w:rPr>
              <w:t>scales</w:t>
            </w:r>
            <w:r w:rsidR="00752C07">
              <w:rPr>
                <w:color w:val="000000"/>
                <w:szCs w:val="16"/>
                <w:lang w:eastAsia="en-AU"/>
              </w:rPr>
              <w:t xml:space="preserve"> and MAPS &amp; </w:t>
            </w:r>
            <w:proofErr w:type="spellStart"/>
            <w:r w:rsidR="00752C07">
              <w:rPr>
                <w:color w:val="000000"/>
                <w:szCs w:val="16"/>
                <w:lang w:eastAsia="en-AU"/>
              </w:rPr>
              <w:t>VASobs</w:t>
            </w:r>
            <w:proofErr w:type="spellEnd"/>
            <w:r w:rsidR="00752C07" w:rsidRPr="004E37D9">
              <w:rPr>
                <w:color w:val="000000"/>
                <w:szCs w:val="16"/>
                <w:lang w:eastAsia="en-AU"/>
              </w:rPr>
              <w:t>. The mean of the differences</w:t>
            </w:r>
            <w:r w:rsidR="00752C07">
              <w:rPr>
                <w:color w:val="000000"/>
                <w:szCs w:val="16"/>
                <w:lang w:eastAsia="en-AU"/>
              </w:rPr>
              <w:t xml:space="preserve"> were</w:t>
            </w:r>
            <w:r w:rsidR="00752C07" w:rsidRPr="004E37D9">
              <w:rPr>
                <w:color w:val="000000"/>
                <w:szCs w:val="16"/>
                <w:lang w:eastAsia="en-AU"/>
              </w:rPr>
              <w:t xml:space="preserve"> 0.44 (CI: 0.18–0.71)</w:t>
            </w:r>
            <w:r w:rsidR="00752C07">
              <w:rPr>
                <w:color w:val="000000"/>
                <w:szCs w:val="16"/>
                <w:lang w:eastAsia="en-AU"/>
              </w:rPr>
              <w:t xml:space="preserve"> and 0.25 (CI: .0.02 – 0.49) respectively</w:t>
            </w:r>
            <w:r w:rsidR="00752C07" w:rsidRPr="004E37D9">
              <w:rPr>
                <w:color w:val="000000"/>
                <w:szCs w:val="16"/>
                <w:lang w:eastAsia="en-AU"/>
              </w:rPr>
              <w:t>. The limits of agreement</w:t>
            </w:r>
            <w:r w:rsidR="00752C07">
              <w:rPr>
                <w:color w:val="000000"/>
                <w:szCs w:val="16"/>
                <w:lang w:eastAsia="en-AU"/>
              </w:rPr>
              <w:t xml:space="preserve"> </w:t>
            </w:r>
            <w:r w:rsidR="00752C07" w:rsidRPr="004E37D9">
              <w:rPr>
                <w:color w:val="000000"/>
                <w:szCs w:val="16"/>
                <w:lang w:eastAsia="en-AU"/>
              </w:rPr>
              <w:t xml:space="preserve">were </w:t>
            </w:r>
            <w:r w:rsidR="00EE3DA8">
              <w:rPr>
                <w:color w:val="000000"/>
                <w:szCs w:val="16"/>
                <w:lang w:eastAsia="en-AU"/>
              </w:rPr>
              <w:t>-</w:t>
            </w:r>
            <w:r w:rsidR="00752C07" w:rsidRPr="004E37D9">
              <w:rPr>
                <w:color w:val="000000"/>
                <w:szCs w:val="16"/>
                <w:lang w:eastAsia="en-AU"/>
              </w:rPr>
              <w:t>1.22 to 2.09</w:t>
            </w:r>
            <w:r w:rsidR="00752C07">
              <w:rPr>
                <w:color w:val="000000"/>
                <w:szCs w:val="16"/>
                <w:lang w:eastAsia="en-AU"/>
              </w:rPr>
              <w:t xml:space="preserve"> and</w:t>
            </w:r>
            <w:r w:rsidR="00752C07">
              <w:t xml:space="preserve"> -</w:t>
            </w:r>
            <w:r w:rsidR="00752C07" w:rsidRPr="00240703">
              <w:rPr>
                <w:color w:val="000000"/>
                <w:szCs w:val="16"/>
                <w:lang w:eastAsia="en-AU"/>
              </w:rPr>
              <w:t>1.24 to 1.74</w:t>
            </w:r>
            <w:r w:rsidR="00752C07" w:rsidRPr="004E37D9">
              <w:rPr>
                <w:color w:val="000000"/>
                <w:szCs w:val="16"/>
                <w:lang w:eastAsia="en-AU"/>
              </w:rPr>
              <w:t xml:space="preserve">. </w:t>
            </w:r>
          </w:p>
          <w:p w14:paraId="6ACA4385" w14:textId="0A0DFB2C" w:rsidR="00DE62B6" w:rsidRPr="004D2C35" w:rsidRDefault="00DE62B6" w:rsidP="00DE62B6">
            <w:pPr>
              <w:pStyle w:val="Smalltext"/>
              <w:rPr>
                <w:color w:val="000000"/>
                <w:szCs w:val="16"/>
                <w:lang w:eastAsia="en-AU"/>
              </w:rPr>
            </w:pPr>
            <w:r>
              <w:rPr>
                <w:color w:val="000000"/>
                <w:szCs w:val="16"/>
                <w:lang w:eastAsia="en-AU"/>
              </w:rPr>
              <w:t>COSMIN - poor</w:t>
            </w:r>
          </w:p>
        </w:tc>
        <w:tc>
          <w:tcPr>
            <w:tcW w:w="1984" w:type="dxa"/>
            <w:tcBorders>
              <w:top w:val="nil"/>
              <w:bottom w:val="nil"/>
            </w:tcBorders>
            <w:shd w:val="clear" w:color="auto" w:fill="auto"/>
          </w:tcPr>
          <w:p w14:paraId="6C8D40DF" w14:textId="77777777" w:rsidR="00752C07" w:rsidRPr="004D2C35" w:rsidRDefault="00752C07" w:rsidP="00B46CBD">
            <w:pPr>
              <w:pStyle w:val="Smalltext"/>
              <w:rPr>
                <w:color w:val="000000"/>
                <w:szCs w:val="16"/>
                <w:lang w:eastAsia="en-AU"/>
              </w:rPr>
            </w:pPr>
            <w:r>
              <w:rPr>
                <w:color w:val="000000"/>
                <w:szCs w:val="16"/>
                <w:lang w:eastAsia="en-AU"/>
              </w:rPr>
              <w:t>Not applicable</w:t>
            </w:r>
          </w:p>
        </w:tc>
        <w:tc>
          <w:tcPr>
            <w:tcW w:w="2268" w:type="dxa"/>
            <w:tcBorders>
              <w:top w:val="nil"/>
              <w:bottom w:val="nil"/>
            </w:tcBorders>
            <w:shd w:val="clear" w:color="auto" w:fill="auto"/>
          </w:tcPr>
          <w:p w14:paraId="01FE9916" w14:textId="299BF469" w:rsidR="00752C07" w:rsidRPr="004D2C35" w:rsidRDefault="003E7E78" w:rsidP="005819A6">
            <w:pPr>
              <w:pStyle w:val="Smalltext"/>
              <w:rPr>
                <w:color w:val="000000"/>
                <w:szCs w:val="16"/>
                <w:lang w:eastAsia="en-AU"/>
              </w:rPr>
            </w:pPr>
            <w:r>
              <w:rPr>
                <w:color w:val="000000"/>
                <w:szCs w:val="16"/>
                <w:lang w:eastAsia="en-AU"/>
              </w:rPr>
              <w:t xml:space="preserve">FLACC used as reference to test convergent validity of new </w:t>
            </w:r>
            <w:proofErr w:type="spellStart"/>
            <w:r>
              <w:rPr>
                <w:color w:val="000000"/>
                <w:szCs w:val="16"/>
                <w:lang w:eastAsia="en-AU"/>
              </w:rPr>
              <w:t>unvalidated</w:t>
            </w:r>
            <w:proofErr w:type="spellEnd"/>
            <w:r>
              <w:rPr>
                <w:color w:val="000000"/>
                <w:szCs w:val="16"/>
                <w:lang w:eastAsia="en-AU"/>
              </w:rPr>
              <w:t xml:space="preserve"> scale – therefore </w:t>
            </w:r>
            <w:proofErr w:type="spellStart"/>
            <w:r>
              <w:rPr>
                <w:color w:val="000000"/>
                <w:szCs w:val="16"/>
                <w:lang w:eastAsia="en-AU"/>
              </w:rPr>
              <w:t>can not</w:t>
            </w:r>
            <w:proofErr w:type="spellEnd"/>
            <w:r>
              <w:rPr>
                <w:color w:val="000000"/>
                <w:szCs w:val="16"/>
                <w:lang w:eastAsia="en-AU"/>
              </w:rPr>
              <w:t xml:space="preserve"> provide evidence of FLACC validity</w:t>
            </w:r>
          </w:p>
        </w:tc>
      </w:tr>
      <w:tr w:rsidR="00752C07" w:rsidRPr="004D2C35" w14:paraId="4E3B2FD0" w14:textId="77777777" w:rsidTr="0056148E">
        <w:trPr>
          <w:trHeight w:val="2457"/>
        </w:trPr>
        <w:tc>
          <w:tcPr>
            <w:tcW w:w="1149" w:type="dxa"/>
            <w:tcBorders>
              <w:top w:val="nil"/>
              <w:bottom w:val="nil"/>
            </w:tcBorders>
            <w:shd w:val="clear" w:color="auto" w:fill="auto"/>
          </w:tcPr>
          <w:p w14:paraId="7DAC5C63" w14:textId="6A4A4A88" w:rsidR="00752C07" w:rsidRPr="004D2C35" w:rsidRDefault="00F728A6" w:rsidP="00F728A6">
            <w:pPr>
              <w:pStyle w:val="Smalltext"/>
              <w:rPr>
                <w:noProof/>
                <w:szCs w:val="16"/>
                <w:lang w:eastAsia="en-AU"/>
              </w:rPr>
            </w:pPr>
            <w:r>
              <w:rPr>
                <w:noProof/>
                <w:szCs w:val="16"/>
                <w:lang w:eastAsia="en-AU"/>
              </w:rPr>
              <w:lastRenderedPageBreak/>
              <w:t xml:space="preserve">Ramlet et al 2007 </w:t>
            </w:r>
            <w:r w:rsidR="00752C07" w:rsidRPr="004D2C35">
              <w:rPr>
                <w:noProof/>
                <w:szCs w:val="16"/>
                <w:lang w:eastAsia="en-AU"/>
              </w:rPr>
              <w:fldChar w:fldCharType="begin">
                <w:fldData xml:space="preserve">PEVuZE5vdGU+PENpdGU+PEF1dGhvcj5SYW1lbGV0PC9BdXRob3I+PFllYXI+MjAwNzwvWWVhcj48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</w:fldData>
              </w:fldChar>
            </w:r>
            <w:r>
              <w:rPr>
                <w:noProof/>
                <w:szCs w:val="16"/>
                <w:lang w:eastAsia="en-AU"/>
              </w:rPr>
              <w:instrText xml:space="preserve"> ADDIN EN.CITE </w:instrText>
            </w:r>
            <w:r>
              <w:rPr>
                <w:noProof/>
                <w:szCs w:val="16"/>
                <w:lang w:eastAsia="en-AU"/>
              </w:rPr>
              <w:fldChar w:fldCharType="begin">
                <w:fldData xml:space="preserve">PEVuZE5vdGU+PENpdGU+PEF1dGhvcj5SYW1lbGV0PC9BdXRob3I+PFllYXI+MjAwNzwvWWVhcj48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</w:fldData>
              </w:fldChar>
            </w:r>
            <w:r>
              <w:rPr>
                <w:noProof/>
                <w:szCs w:val="16"/>
                <w:lang w:eastAsia="en-AU"/>
              </w:rPr>
              <w:instrText xml:space="preserve"> ADDIN EN.CITE.DATA </w:instrText>
            </w:r>
            <w:r>
              <w:rPr>
                <w:noProof/>
                <w:szCs w:val="16"/>
                <w:lang w:eastAsia="en-AU"/>
              </w:rPr>
            </w:r>
            <w:r>
              <w:rPr>
                <w:noProof/>
                <w:szCs w:val="16"/>
                <w:lang w:eastAsia="en-AU"/>
              </w:rPr>
              <w:fldChar w:fldCharType="end"/>
            </w:r>
            <w:r w:rsidR="00752C07" w:rsidRPr="004D2C35">
              <w:rPr>
                <w:noProof/>
                <w:szCs w:val="16"/>
                <w:lang w:eastAsia="en-AU"/>
              </w:rPr>
            </w:r>
            <w:r w:rsidR="00752C07" w:rsidRPr="004D2C35">
              <w:rPr>
                <w:noProof/>
                <w:szCs w:val="16"/>
                <w:lang w:eastAsia="en-AU"/>
              </w:rPr>
              <w:fldChar w:fldCharType="separate"/>
            </w:r>
            <w:r>
              <w:rPr>
                <w:noProof/>
                <w:szCs w:val="16"/>
                <w:lang w:eastAsia="en-AU"/>
              </w:rPr>
              <w:t>[</w:t>
            </w:r>
            <w:hyperlink w:anchor="_ENREF_16" w:tooltip="Ramelet, 2007 #1753" w:history="1">
              <w:r>
                <w:rPr>
                  <w:noProof/>
                  <w:szCs w:val="16"/>
                  <w:lang w:eastAsia="en-AU"/>
                </w:rPr>
                <w:t>16</w:t>
              </w:r>
            </w:hyperlink>
            <w:r>
              <w:rPr>
                <w:noProof/>
                <w:szCs w:val="16"/>
                <w:lang w:eastAsia="en-AU"/>
              </w:rPr>
              <w:t>]</w:t>
            </w:r>
            <w:r w:rsidR="00752C07" w:rsidRPr="004D2C35">
              <w:rPr>
                <w:noProof/>
                <w:szCs w:val="16"/>
                <w:lang w:eastAsia="en-AU"/>
              </w:rPr>
              <w:fldChar w:fldCharType="end"/>
            </w:r>
          </w:p>
        </w:tc>
        <w:tc>
          <w:tcPr>
            <w:tcW w:w="2552" w:type="dxa"/>
            <w:tcBorders>
              <w:top w:val="nil"/>
              <w:bottom w:val="nil"/>
            </w:tcBorders>
            <w:shd w:val="clear" w:color="auto" w:fill="auto"/>
          </w:tcPr>
          <w:p w14:paraId="03117580" w14:textId="77777777" w:rsidR="00752C07" w:rsidRDefault="00752C07" w:rsidP="00B46CBD">
            <w:pPr>
              <w:pStyle w:val="Smalltext"/>
              <w:rPr>
                <w:color w:val="000000"/>
                <w:szCs w:val="16"/>
                <w:lang w:eastAsia="en-AU"/>
              </w:rPr>
            </w:pPr>
            <w:r w:rsidRPr="00882142">
              <w:rPr>
                <w:color w:val="000000"/>
                <w:szCs w:val="16"/>
                <w:lang w:eastAsia="en-AU"/>
              </w:rPr>
              <w:t>To</w:t>
            </w:r>
            <w:r>
              <w:rPr>
                <w:color w:val="000000"/>
                <w:szCs w:val="16"/>
                <w:lang w:eastAsia="en-AU"/>
              </w:rPr>
              <w:t xml:space="preserve"> </w:t>
            </w:r>
            <w:r w:rsidRPr="00882142">
              <w:rPr>
                <w:color w:val="000000"/>
                <w:szCs w:val="16"/>
                <w:lang w:eastAsia="en-AU"/>
              </w:rPr>
              <w:t>evaluate the clinical validity and utility of the MAPS.</w:t>
            </w:r>
          </w:p>
          <w:p w14:paraId="4FD55ACF" w14:textId="77777777" w:rsidR="00752C07" w:rsidRDefault="00752C07" w:rsidP="00752C07">
            <w:pPr>
              <w:pStyle w:val="Smalltext"/>
              <w:rPr>
                <w:color w:val="000000"/>
                <w:szCs w:val="16"/>
                <w:lang w:eastAsia="en-AU"/>
              </w:rPr>
            </w:pPr>
            <w:r>
              <w:rPr>
                <w:color w:val="000000"/>
                <w:szCs w:val="16"/>
                <w:lang w:eastAsia="en-AU"/>
              </w:rPr>
              <w:t xml:space="preserve">Repeat measures study </w:t>
            </w:r>
          </w:p>
          <w:p w14:paraId="54FCD615" w14:textId="77777777" w:rsidR="00752C07" w:rsidRDefault="00752C07" w:rsidP="00752C07">
            <w:pPr>
              <w:pStyle w:val="Smalltext"/>
              <w:rPr>
                <w:color w:val="000000"/>
                <w:szCs w:val="16"/>
                <w:lang w:eastAsia="en-AU"/>
              </w:rPr>
            </w:pPr>
            <w:r>
              <w:rPr>
                <w:color w:val="000000"/>
                <w:szCs w:val="16"/>
                <w:lang w:eastAsia="en-AU"/>
              </w:rPr>
              <w:t xml:space="preserve">Pain measured by 2 observers using FLACC and MAPS before and after analgesic. Clinicians independently  made treatment decision and assessed pain using </w:t>
            </w:r>
            <w:proofErr w:type="spellStart"/>
            <w:r>
              <w:rPr>
                <w:color w:val="000000"/>
                <w:szCs w:val="16"/>
                <w:lang w:eastAsia="en-AU"/>
              </w:rPr>
              <w:t>VASobs</w:t>
            </w:r>
            <w:proofErr w:type="spellEnd"/>
          </w:p>
          <w:p w14:paraId="3E022683" w14:textId="205067C7" w:rsidR="00752C07" w:rsidRPr="004D2C35" w:rsidRDefault="00752C07" w:rsidP="00B46CBD">
            <w:pPr>
              <w:pStyle w:val="Smalltext"/>
              <w:rPr>
                <w:color w:val="000000"/>
                <w:szCs w:val="16"/>
                <w:lang w:eastAsia="en-AU"/>
              </w:rPr>
            </w:pPr>
          </w:p>
        </w:tc>
        <w:tc>
          <w:tcPr>
            <w:tcW w:w="2126" w:type="dxa"/>
            <w:tcBorders>
              <w:top w:val="nil"/>
              <w:bottom w:val="nil"/>
            </w:tcBorders>
            <w:shd w:val="clear" w:color="auto" w:fill="auto"/>
          </w:tcPr>
          <w:p w14:paraId="738C4215" w14:textId="77777777" w:rsidR="00752C07" w:rsidRDefault="00752C07" w:rsidP="00B46CBD">
            <w:pPr>
              <w:pStyle w:val="Smalltext"/>
              <w:rPr>
                <w:color w:val="000000"/>
                <w:szCs w:val="16"/>
                <w:lang w:eastAsia="en-AU"/>
              </w:rPr>
            </w:pPr>
            <w:r>
              <w:rPr>
                <w:color w:val="000000"/>
                <w:szCs w:val="16"/>
                <w:lang w:eastAsia="en-AU"/>
              </w:rPr>
              <w:t xml:space="preserve">20 </w:t>
            </w:r>
            <w:r w:rsidRPr="00882142">
              <w:rPr>
                <w:color w:val="000000"/>
                <w:szCs w:val="16"/>
                <w:lang w:eastAsia="en-AU"/>
              </w:rPr>
              <w:t>critical</w:t>
            </w:r>
            <w:r>
              <w:rPr>
                <w:color w:val="000000"/>
                <w:szCs w:val="16"/>
                <w:lang w:eastAsia="en-AU"/>
              </w:rPr>
              <w:t xml:space="preserve">ly ill children </w:t>
            </w:r>
            <w:r w:rsidRPr="00882142">
              <w:rPr>
                <w:color w:val="000000"/>
                <w:szCs w:val="16"/>
                <w:lang w:eastAsia="en-AU"/>
              </w:rPr>
              <w:t xml:space="preserve">aged between </w:t>
            </w:r>
            <w:r>
              <w:rPr>
                <w:color w:val="000000"/>
                <w:szCs w:val="16"/>
                <w:lang w:eastAsia="en-AU"/>
              </w:rPr>
              <w:t xml:space="preserve">4 days </w:t>
            </w:r>
            <w:r w:rsidRPr="00882142">
              <w:rPr>
                <w:color w:val="000000"/>
                <w:szCs w:val="16"/>
                <w:lang w:eastAsia="en-AU"/>
              </w:rPr>
              <w:t>and 31 months</w:t>
            </w:r>
            <w:r>
              <w:rPr>
                <w:color w:val="000000"/>
                <w:szCs w:val="16"/>
                <w:lang w:eastAsia="en-AU"/>
              </w:rPr>
              <w:t xml:space="preserve"> (median=7.5 months)</w:t>
            </w:r>
          </w:p>
          <w:p w14:paraId="66D01F4E" w14:textId="77777777" w:rsidR="00752C07" w:rsidRDefault="00752C07" w:rsidP="00B46CBD">
            <w:pPr>
              <w:pStyle w:val="Smalltext"/>
              <w:rPr>
                <w:color w:val="000000"/>
                <w:szCs w:val="16"/>
                <w:lang w:eastAsia="en-AU"/>
              </w:rPr>
            </w:pPr>
          </w:p>
          <w:p w14:paraId="594DE0F4" w14:textId="77777777" w:rsidR="00752C07" w:rsidRDefault="00752C07" w:rsidP="00B46CBD">
            <w:pPr>
              <w:pStyle w:val="Smalltext"/>
              <w:rPr>
                <w:color w:val="000000"/>
                <w:szCs w:val="16"/>
                <w:lang w:eastAsia="en-AU"/>
              </w:rPr>
            </w:pPr>
            <w:r>
              <w:rPr>
                <w:color w:val="000000"/>
                <w:szCs w:val="16"/>
                <w:lang w:eastAsia="en-AU"/>
              </w:rPr>
              <w:t>Setting: PICU</w:t>
            </w:r>
          </w:p>
          <w:p w14:paraId="1BBBE6E1" w14:textId="77777777" w:rsidR="00752C07" w:rsidRPr="004D2C35" w:rsidRDefault="00752C07" w:rsidP="00B46CBD">
            <w:pPr>
              <w:pStyle w:val="Smalltext"/>
              <w:rPr>
                <w:color w:val="000000"/>
                <w:szCs w:val="16"/>
                <w:lang w:eastAsia="en-AU"/>
              </w:rPr>
            </w:pPr>
            <w:r>
              <w:rPr>
                <w:color w:val="000000"/>
                <w:szCs w:val="16"/>
                <w:lang w:eastAsia="en-AU"/>
              </w:rPr>
              <w:t>Pain: post-operative</w:t>
            </w:r>
          </w:p>
          <w:p w14:paraId="52DDBC0F" w14:textId="77777777" w:rsidR="00752C07" w:rsidRDefault="00752C07" w:rsidP="00752C07">
            <w:pPr>
              <w:pStyle w:val="Smalltext"/>
              <w:rPr>
                <w:color w:val="000000"/>
                <w:szCs w:val="16"/>
                <w:lang w:eastAsia="en-AU"/>
              </w:rPr>
            </w:pPr>
            <w:r>
              <w:rPr>
                <w:color w:val="000000"/>
                <w:szCs w:val="16"/>
                <w:lang w:eastAsia="en-AU"/>
              </w:rPr>
              <w:t>Index: MAPS</w:t>
            </w:r>
          </w:p>
          <w:p w14:paraId="12951158" w14:textId="1F846C55" w:rsidR="00752C07" w:rsidRPr="004D2C35" w:rsidRDefault="00752C07" w:rsidP="00752C07">
            <w:pPr>
              <w:pStyle w:val="Smalltext"/>
              <w:rPr>
                <w:color w:val="000000"/>
                <w:szCs w:val="16"/>
                <w:lang w:eastAsia="en-AU"/>
              </w:rPr>
            </w:pPr>
            <w:r>
              <w:rPr>
                <w:color w:val="000000"/>
                <w:szCs w:val="16"/>
                <w:lang w:eastAsia="en-AU"/>
              </w:rPr>
              <w:t>Reference: FLACC</w:t>
            </w:r>
          </w:p>
        </w:tc>
        <w:tc>
          <w:tcPr>
            <w:tcW w:w="2126" w:type="dxa"/>
            <w:tcBorders>
              <w:top w:val="nil"/>
              <w:bottom w:val="nil"/>
            </w:tcBorders>
            <w:shd w:val="clear" w:color="auto" w:fill="auto"/>
          </w:tcPr>
          <w:p w14:paraId="7BC71B02" w14:textId="77777777" w:rsidR="00752C07" w:rsidRDefault="00752C07" w:rsidP="005819A6">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381AF30A" w14:textId="3A027A3E" w:rsidR="00752C07" w:rsidRPr="005819A6" w:rsidRDefault="00752C07" w:rsidP="00E72C96">
            <w:pPr>
              <w:pStyle w:val="Smalltext"/>
              <w:rPr>
                <w:vanish/>
                <w:color w:val="000000"/>
                <w:szCs w:val="16"/>
                <w:lang w:eastAsia="en-AU"/>
              </w:rPr>
            </w:pPr>
          </w:p>
        </w:tc>
        <w:tc>
          <w:tcPr>
            <w:tcW w:w="2127" w:type="dxa"/>
            <w:tcBorders>
              <w:top w:val="nil"/>
              <w:bottom w:val="nil"/>
            </w:tcBorders>
            <w:shd w:val="clear" w:color="auto" w:fill="auto"/>
          </w:tcPr>
          <w:p w14:paraId="7CEAAA49" w14:textId="16797DEE" w:rsidR="00752C07" w:rsidRDefault="00752C07" w:rsidP="00395DEA">
            <w:pPr>
              <w:pStyle w:val="Smalltext"/>
              <w:rPr>
                <w:color w:val="000000"/>
                <w:szCs w:val="16"/>
                <w:lang w:eastAsia="en-AU"/>
              </w:rPr>
            </w:pPr>
            <w:r>
              <w:rPr>
                <w:color w:val="000000"/>
                <w:szCs w:val="16"/>
                <w:lang w:eastAsia="en-AU"/>
              </w:rPr>
              <w:t xml:space="preserve">Convergent: </w:t>
            </w:r>
            <w:r w:rsidRPr="004E37D9">
              <w:rPr>
                <w:color w:val="000000"/>
                <w:szCs w:val="16"/>
                <w:lang w:eastAsia="en-AU"/>
              </w:rPr>
              <w:t>Bland and Altman</w:t>
            </w:r>
            <w:r>
              <w:rPr>
                <w:color w:val="000000"/>
                <w:szCs w:val="16"/>
                <w:lang w:eastAsia="en-AU"/>
              </w:rPr>
              <w:t xml:space="preserve"> method to determine</w:t>
            </w:r>
            <w:r w:rsidRPr="004E37D9">
              <w:rPr>
                <w:color w:val="000000"/>
                <w:szCs w:val="16"/>
                <w:lang w:eastAsia="en-AU"/>
              </w:rPr>
              <w:t xml:space="preserve"> the</w:t>
            </w:r>
            <w:r>
              <w:rPr>
                <w:color w:val="000000"/>
                <w:szCs w:val="16"/>
                <w:lang w:eastAsia="en-AU"/>
              </w:rPr>
              <w:t xml:space="preserve"> agreement </w:t>
            </w:r>
            <w:r w:rsidRPr="004E37D9">
              <w:rPr>
                <w:color w:val="000000"/>
                <w:szCs w:val="16"/>
                <w:lang w:eastAsia="en-AU"/>
              </w:rPr>
              <w:t>between MAPS and FLACC</w:t>
            </w:r>
            <w:r>
              <w:rPr>
                <w:color w:val="000000"/>
                <w:szCs w:val="16"/>
                <w:lang w:eastAsia="en-AU"/>
              </w:rPr>
              <w:t xml:space="preserve"> </w:t>
            </w:r>
            <w:r w:rsidRPr="004E37D9">
              <w:rPr>
                <w:color w:val="000000"/>
                <w:szCs w:val="16"/>
                <w:lang w:eastAsia="en-AU"/>
              </w:rPr>
              <w:t>scales</w:t>
            </w:r>
            <w:r>
              <w:rPr>
                <w:color w:val="000000"/>
                <w:szCs w:val="16"/>
                <w:lang w:eastAsia="en-AU"/>
              </w:rPr>
              <w:t xml:space="preserve"> and MAPS and </w:t>
            </w:r>
            <w:proofErr w:type="spellStart"/>
            <w:r>
              <w:rPr>
                <w:color w:val="000000"/>
                <w:szCs w:val="16"/>
                <w:lang w:eastAsia="en-AU"/>
              </w:rPr>
              <w:t>VASobs</w:t>
            </w:r>
            <w:proofErr w:type="spellEnd"/>
            <w:r w:rsidRPr="004E37D9">
              <w:rPr>
                <w:color w:val="000000"/>
                <w:szCs w:val="16"/>
                <w:lang w:eastAsia="en-AU"/>
              </w:rPr>
              <w:t>. The mean of the differences</w:t>
            </w:r>
            <w:r>
              <w:rPr>
                <w:color w:val="000000"/>
                <w:szCs w:val="16"/>
                <w:lang w:eastAsia="en-AU"/>
              </w:rPr>
              <w:t xml:space="preserve"> were</w:t>
            </w:r>
            <w:r w:rsidRPr="004E37D9">
              <w:rPr>
                <w:color w:val="000000"/>
                <w:szCs w:val="16"/>
                <w:lang w:eastAsia="en-AU"/>
              </w:rPr>
              <w:t xml:space="preserve"> </w:t>
            </w:r>
            <w:r>
              <w:rPr>
                <w:color w:val="000000"/>
                <w:szCs w:val="16"/>
                <w:lang w:eastAsia="en-AU"/>
              </w:rPr>
              <w:t xml:space="preserve">- </w:t>
            </w:r>
            <w:r w:rsidRPr="004E37D9">
              <w:rPr>
                <w:color w:val="000000"/>
                <w:szCs w:val="16"/>
                <w:lang w:eastAsia="en-AU"/>
              </w:rPr>
              <w:t>0.</w:t>
            </w:r>
            <w:r>
              <w:rPr>
                <w:color w:val="000000"/>
                <w:szCs w:val="16"/>
                <w:lang w:eastAsia="en-AU"/>
              </w:rPr>
              <w:t>12 and -0.29 respectively</w:t>
            </w:r>
            <w:r w:rsidRPr="004E37D9">
              <w:rPr>
                <w:color w:val="000000"/>
                <w:szCs w:val="16"/>
                <w:lang w:eastAsia="en-AU"/>
              </w:rPr>
              <w:t>. The limits of agreement</w:t>
            </w:r>
            <w:r>
              <w:rPr>
                <w:color w:val="000000"/>
                <w:szCs w:val="16"/>
                <w:lang w:eastAsia="en-AU"/>
              </w:rPr>
              <w:t xml:space="preserve"> </w:t>
            </w:r>
            <w:r w:rsidRPr="004E37D9">
              <w:rPr>
                <w:color w:val="000000"/>
                <w:szCs w:val="16"/>
                <w:lang w:eastAsia="en-AU"/>
              </w:rPr>
              <w:t xml:space="preserve">were </w:t>
            </w:r>
            <w:r w:rsidR="00EE3DA8">
              <w:rPr>
                <w:color w:val="000000"/>
                <w:szCs w:val="16"/>
                <w:lang w:eastAsia="en-AU"/>
              </w:rPr>
              <w:t xml:space="preserve">- </w:t>
            </w:r>
            <w:r>
              <w:rPr>
                <w:color w:val="000000"/>
                <w:szCs w:val="16"/>
                <w:lang w:eastAsia="en-AU"/>
              </w:rPr>
              <w:t>3.71 to 3.78 and</w:t>
            </w:r>
            <w:r>
              <w:t xml:space="preserve"> </w:t>
            </w:r>
            <w:r>
              <w:rPr>
                <w:color w:val="000000"/>
                <w:szCs w:val="16"/>
                <w:lang w:eastAsia="en-AU"/>
              </w:rPr>
              <w:t>1.78 to -2.37</w:t>
            </w:r>
            <w:r w:rsidRPr="004E37D9">
              <w:rPr>
                <w:color w:val="000000"/>
                <w:szCs w:val="16"/>
                <w:lang w:eastAsia="en-AU"/>
              </w:rPr>
              <w:t xml:space="preserve">. </w:t>
            </w:r>
          </w:p>
          <w:p w14:paraId="4B8E86E6" w14:textId="35DA0BAF" w:rsidR="00DE62B6" w:rsidRDefault="00DE62B6" w:rsidP="00395DEA">
            <w:pPr>
              <w:pStyle w:val="Smalltext"/>
              <w:rPr>
                <w:color w:val="000000"/>
                <w:szCs w:val="16"/>
                <w:lang w:eastAsia="en-AU"/>
              </w:rPr>
            </w:pPr>
            <w:r>
              <w:rPr>
                <w:color w:val="000000"/>
                <w:szCs w:val="16"/>
                <w:lang w:eastAsia="en-AU"/>
              </w:rPr>
              <w:t>COSMIN - poor</w:t>
            </w:r>
          </w:p>
          <w:p w14:paraId="5193A2B0" w14:textId="08FF0228" w:rsidR="00752C07" w:rsidRPr="005819A6" w:rsidRDefault="00752C07" w:rsidP="00D551B9">
            <w:pPr>
              <w:pStyle w:val="Smalltext"/>
              <w:rPr>
                <w:vanish/>
                <w:color w:val="000000"/>
                <w:szCs w:val="16"/>
                <w:lang w:eastAsia="en-AU"/>
              </w:rPr>
            </w:pPr>
          </w:p>
        </w:tc>
        <w:tc>
          <w:tcPr>
            <w:tcW w:w="1984" w:type="dxa"/>
            <w:tcBorders>
              <w:top w:val="nil"/>
              <w:bottom w:val="nil"/>
            </w:tcBorders>
            <w:shd w:val="clear" w:color="auto" w:fill="auto"/>
          </w:tcPr>
          <w:p w14:paraId="27D510A2" w14:textId="77777777" w:rsidR="00752C07" w:rsidRDefault="00752C07" w:rsidP="00D551B9">
            <w:pPr>
              <w:pStyle w:val="Smalltext"/>
              <w:rPr>
                <w:color w:val="000000"/>
                <w:szCs w:val="16"/>
                <w:lang w:eastAsia="en-AU"/>
              </w:rPr>
            </w:pPr>
            <w:r>
              <w:rPr>
                <w:color w:val="000000"/>
                <w:szCs w:val="16"/>
                <w:lang w:eastAsia="en-AU"/>
              </w:rPr>
              <w:t>FLACC not assessed</w:t>
            </w:r>
            <w:r w:rsidRPr="00D551B9">
              <w:rPr>
                <w:color w:val="000000"/>
                <w:szCs w:val="16"/>
                <w:lang w:eastAsia="en-AU"/>
              </w:rPr>
              <w:t xml:space="preserve"> </w:t>
            </w:r>
          </w:p>
          <w:p w14:paraId="78A69FB5" w14:textId="77777777" w:rsidR="00752C07" w:rsidRPr="004D2C35" w:rsidRDefault="00752C07" w:rsidP="00DE62B6">
            <w:pPr>
              <w:pStyle w:val="Smalltext"/>
              <w:rPr>
                <w:color w:val="000000"/>
                <w:szCs w:val="16"/>
                <w:lang w:eastAsia="en-AU"/>
              </w:rPr>
            </w:pPr>
          </w:p>
        </w:tc>
        <w:tc>
          <w:tcPr>
            <w:tcW w:w="2268" w:type="dxa"/>
            <w:tcBorders>
              <w:top w:val="nil"/>
              <w:bottom w:val="nil"/>
            </w:tcBorders>
            <w:shd w:val="clear" w:color="auto" w:fill="auto"/>
          </w:tcPr>
          <w:p w14:paraId="2B49EDF9" w14:textId="5EFC1BDC" w:rsidR="00752C07" w:rsidRPr="004D2C35" w:rsidRDefault="003E7E78" w:rsidP="007923D7">
            <w:pPr>
              <w:pStyle w:val="Smalltext"/>
              <w:rPr>
                <w:color w:val="000000"/>
                <w:szCs w:val="16"/>
                <w:lang w:eastAsia="en-AU"/>
              </w:rPr>
            </w:pPr>
            <w:r>
              <w:rPr>
                <w:color w:val="000000"/>
                <w:szCs w:val="16"/>
                <w:lang w:eastAsia="en-AU"/>
              </w:rPr>
              <w:t xml:space="preserve">FLACC used as reference to test convergent validity of new </w:t>
            </w:r>
            <w:proofErr w:type="spellStart"/>
            <w:r>
              <w:rPr>
                <w:color w:val="000000"/>
                <w:szCs w:val="16"/>
                <w:lang w:eastAsia="en-AU"/>
              </w:rPr>
              <w:t>unvalidated</w:t>
            </w:r>
            <w:proofErr w:type="spellEnd"/>
            <w:r>
              <w:rPr>
                <w:color w:val="000000"/>
                <w:szCs w:val="16"/>
                <w:lang w:eastAsia="en-AU"/>
              </w:rPr>
              <w:t xml:space="preserve"> scale – therefore </w:t>
            </w:r>
            <w:proofErr w:type="spellStart"/>
            <w:r>
              <w:rPr>
                <w:color w:val="000000"/>
                <w:szCs w:val="16"/>
                <w:lang w:eastAsia="en-AU"/>
              </w:rPr>
              <w:t>can not</w:t>
            </w:r>
            <w:proofErr w:type="spellEnd"/>
            <w:r>
              <w:rPr>
                <w:color w:val="000000"/>
                <w:szCs w:val="16"/>
                <w:lang w:eastAsia="en-AU"/>
              </w:rPr>
              <w:t xml:space="preserve"> provide evidence of FLACC validity</w:t>
            </w:r>
          </w:p>
        </w:tc>
      </w:tr>
    </w:tbl>
    <w:p w14:paraId="04F11867" w14:textId="77777777" w:rsidR="00B53780" w:rsidRDefault="00B53780" w:rsidP="00BC0418">
      <w:pPr>
        <w:pStyle w:val="Smalltext"/>
      </w:pPr>
    </w:p>
    <w:p w14:paraId="3041D084" w14:textId="77777777" w:rsidR="00236991" w:rsidRPr="00DE62B6" w:rsidRDefault="00236991" w:rsidP="003B45A9">
      <w:pPr>
        <w:pStyle w:val="Heading3"/>
        <w:rPr>
          <w:i w:val="0"/>
          <w:sz w:val="20"/>
          <w:szCs w:val="20"/>
        </w:rPr>
      </w:pPr>
      <w:r w:rsidRPr="00DE62B6">
        <w:rPr>
          <w:i w:val="0"/>
          <w:sz w:val="20"/>
          <w:szCs w:val="20"/>
        </w:rPr>
        <w:t>Note</w:t>
      </w:r>
    </w:p>
    <w:p w14:paraId="68B92B06" w14:textId="133127BC" w:rsidR="00497476" w:rsidRDefault="00236991" w:rsidP="006C0412">
      <w:pPr>
        <w:tabs>
          <w:tab w:val="left" w:pos="4962"/>
          <w:tab w:val="left" w:pos="10348"/>
        </w:tabs>
      </w:pPr>
      <w:r>
        <w:rPr>
          <w:lang w:eastAsia="en-AU"/>
        </w:rPr>
        <w:t>CAS  - Colour Analogue Scale</w:t>
      </w:r>
      <w:r w:rsidR="00DE62B6">
        <w:rPr>
          <w:lang w:eastAsia="en-AU"/>
        </w:rPr>
        <w:t xml:space="preserve">, </w:t>
      </w:r>
      <w:r w:rsidR="006C0412">
        <w:rPr>
          <w:lang w:eastAsia="en-AU"/>
        </w:rPr>
        <w:t xml:space="preserve">CBCS-P - </w:t>
      </w:r>
      <w:r w:rsidR="006C0412" w:rsidRPr="006C0412">
        <w:t xml:space="preserve">Children’s </w:t>
      </w:r>
      <w:proofErr w:type="spellStart"/>
      <w:r w:rsidR="006C0412" w:rsidRPr="006C0412">
        <w:t>Behavior</w:t>
      </w:r>
      <w:proofErr w:type="spellEnd"/>
      <w:r w:rsidR="006C0412" w:rsidRPr="006C0412">
        <w:t xml:space="preserve"> Coding System-PACU</w:t>
      </w:r>
      <w:r w:rsidR="00DE62B6">
        <w:t xml:space="preserve">, </w:t>
      </w:r>
      <w:r>
        <w:rPr>
          <w:lang w:eastAsia="en-AU"/>
        </w:rPr>
        <w:t xml:space="preserve">CHEOPS – </w:t>
      </w:r>
      <w:r w:rsidR="00497476">
        <w:rPr>
          <w:szCs w:val="16"/>
          <w:lang w:eastAsia="en-AU"/>
        </w:rPr>
        <w:t>Children’s Hospital of Eastern Ontario Pain Scale</w:t>
      </w:r>
      <w:r w:rsidR="00DE62B6">
        <w:rPr>
          <w:szCs w:val="16"/>
          <w:lang w:eastAsia="en-AU"/>
        </w:rPr>
        <w:t xml:space="preserve">, </w:t>
      </w:r>
      <w:r>
        <w:rPr>
          <w:lang w:eastAsia="en-AU"/>
        </w:rPr>
        <w:t xml:space="preserve">CHIPPS - </w:t>
      </w:r>
      <w:r w:rsidR="00497476" w:rsidRPr="00981C42">
        <w:rPr>
          <w:rFonts w:cs="Times New Roman"/>
        </w:rPr>
        <w:t>Children’s and Infants’ Postoperative Pain Scale</w:t>
      </w:r>
      <w:r w:rsidR="00DE62B6">
        <w:rPr>
          <w:rFonts w:cs="Times New Roman"/>
        </w:rPr>
        <w:t xml:space="preserve">, </w:t>
      </w:r>
      <w:r w:rsidR="00DE62B6" w:rsidRPr="00DE62B6">
        <w:t xml:space="preserve">CICU – cardiac intensive care unit,  </w:t>
      </w:r>
      <w:r w:rsidRPr="00DE62B6">
        <w:t xml:space="preserve">CNPI </w:t>
      </w:r>
      <w:r w:rsidR="00933BCB" w:rsidRPr="00DE62B6">
        <w:t>–</w:t>
      </w:r>
      <w:r w:rsidRPr="00DE62B6">
        <w:t xml:space="preserve"> </w:t>
      </w:r>
      <w:r w:rsidR="00933BCB" w:rsidRPr="00DE62B6">
        <w:t>Checklist of Non Verbal Pain Indicators</w:t>
      </w:r>
      <w:r w:rsidR="00DE62B6" w:rsidRPr="00DE62B6">
        <w:t xml:space="preserve">, </w:t>
      </w:r>
      <w:r w:rsidR="00497476" w:rsidRPr="00DE62B6">
        <w:t>CPOT - Critical Care Pain Observation Tool</w:t>
      </w:r>
      <w:r w:rsidR="00DE62B6" w:rsidRPr="00DE62B6">
        <w:t xml:space="preserve">, </w:t>
      </w:r>
      <w:r w:rsidR="00497476" w:rsidRPr="00DE62B6">
        <w:t>CRIES – Cry, Requi</w:t>
      </w:r>
      <w:r w:rsidR="00DE62B6" w:rsidRPr="00DE62B6">
        <w:t>res O2, Increased vital signs, E</w:t>
      </w:r>
      <w:r w:rsidR="00497476" w:rsidRPr="00DE62B6">
        <w:t>xpression, Sleeplessness</w:t>
      </w:r>
      <w:r w:rsidR="00DE62B6" w:rsidRPr="00DE62B6">
        <w:t xml:space="preserve">, </w:t>
      </w:r>
      <w:r w:rsidRPr="00DE62B6">
        <w:t>FAS - Facial</w:t>
      </w:r>
      <w:r>
        <w:rPr>
          <w:lang w:eastAsia="en-AU"/>
        </w:rPr>
        <w:t xml:space="preserve"> Affective Scale</w:t>
      </w:r>
      <w:r w:rsidR="00DE62B6">
        <w:rPr>
          <w:lang w:eastAsia="en-AU"/>
        </w:rPr>
        <w:t xml:space="preserve">, </w:t>
      </w:r>
      <w:r>
        <w:rPr>
          <w:lang w:eastAsia="en-AU"/>
        </w:rPr>
        <w:t xml:space="preserve">FASS </w:t>
      </w:r>
      <w:r w:rsidR="00A10340">
        <w:rPr>
          <w:lang w:eastAsia="en-AU"/>
        </w:rPr>
        <w:t>–</w:t>
      </w:r>
      <w:r>
        <w:rPr>
          <w:lang w:eastAsia="en-AU"/>
        </w:rPr>
        <w:t xml:space="preserve"> </w:t>
      </w:r>
      <w:r w:rsidR="00A10340">
        <w:rPr>
          <w:lang w:eastAsia="en-AU"/>
        </w:rPr>
        <w:t>Facial Action Summary Score</w:t>
      </w:r>
      <w:r w:rsidR="00DE62B6">
        <w:rPr>
          <w:lang w:eastAsia="en-AU"/>
        </w:rPr>
        <w:t xml:space="preserve">, </w:t>
      </w:r>
      <w:r w:rsidR="00497476">
        <w:rPr>
          <w:color w:val="000000"/>
          <w:szCs w:val="16"/>
          <w:lang w:eastAsia="en-AU"/>
        </w:rPr>
        <w:t xml:space="preserve">MAPS - </w:t>
      </w:r>
      <w:r w:rsidR="00497476" w:rsidRPr="00C66D83">
        <w:rPr>
          <w:color w:val="000000"/>
          <w:szCs w:val="16"/>
          <w:lang w:eastAsia="en-AU"/>
        </w:rPr>
        <w:t>Multidimensional Assessment Pain Scale</w:t>
      </w:r>
      <w:r w:rsidR="00DE62B6">
        <w:rPr>
          <w:color w:val="000000"/>
          <w:szCs w:val="16"/>
          <w:lang w:eastAsia="en-AU"/>
        </w:rPr>
        <w:t xml:space="preserve">, </w:t>
      </w:r>
      <w:r w:rsidR="00497476" w:rsidRPr="004D2C35">
        <w:rPr>
          <w:iCs/>
          <w:color w:val="000000"/>
          <w:szCs w:val="16"/>
          <w:lang w:eastAsia="en-AU"/>
        </w:rPr>
        <w:t>MBPS</w:t>
      </w:r>
      <w:r w:rsidR="00497476" w:rsidRPr="004D2C35">
        <w:rPr>
          <w:color w:val="000000"/>
          <w:szCs w:val="16"/>
          <w:lang w:eastAsia="en-AU"/>
        </w:rPr>
        <w:t xml:space="preserve"> </w:t>
      </w:r>
      <w:r w:rsidR="00497476">
        <w:rPr>
          <w:color w:val="000000"/>
          <w:szCs w:val="16"/>
          <w:lang w:eastAsia="en-AU"/>
        </w:rPr>
        <w:t xml:space="preserve">- </w:t>
      </w:r>
      <w:r w:rsidR="00933BCB">
        <w:rPr>
          <w:color w:val="000000"/>
          <w:szCs w:val="16"/>
          <w:lang w:eastAsia="en-AU"/>
        </w:rPr>
        <w:t xml:space="preserve"> Modified Behavioural Pain Scale</w:t>
      </w:r>
      <w:r w:rsidR="00DE62B6">
        <w:rPr>
          <w:color w:val="000000"/>
          <w:szCs w:val="16"/>
          <w:lang w:eastAsia="en-AU"/>
        </w:rPr>
        <w:t xml:space="preserve">, </w:t>
      </w:r>
      <w:r w:rsidRPr="004D2C35">
        <w:rPr>
          <w:color w:val="000000"/>
          <w:szCs w:val="16"/>
          <w:lang w:eastAsia="en-AU"/>
        </w:rPr>
        <w:t>NAPI</w:t>
      </w:r>
      <w:r w:rsidR="00497476">
        <w:rPr>
          <w:color w:val="000000"/>
          <w:szCs w:val="16"/>
          <w:lang w:eastAsia="en-AU"/>
        </w:rPr>
        <w:t xml:space="preserve"> </w:t>
      </w:r>
      <w:r w:rsidR="00933BCB">
        <w:rPr>
          <w:color w:val="000000"/>
          <w:szCs w:val="16"/>
          <w:lang w:eastAsia="en-AU"/>
        </w:rPr>
        <w:t>–</w:t>
      </w:r>
      <w:r w:rsidR="00497476">
        <w:rPr>
          <w:color w:val="000000"/>
          <w:szCs w:val="16"/>
          <w:lang w:eastAsia="en-AU"/>
        </w:rPr>
        <w:t xml:space="preserve"> </w:t>
      </w:r>
      <w:r w:rsidR="00933BCB">
        <w:rPr>
          <w:color w:val="000000"/>
          <w:szCs w:val="16"/>
          <w:lang w:eastAsia="en-AU"/>
        </w:rPr>
        <w:t>Nursing Assessment of Pain Intensity</w:t>
      </w:r>
      <w:r w:rsidR="00DE62B6">
        <w:rPr>
          <w:color w:val="000000"/>
          <w:szCs w:val="16"/>
          <w:lang w:eastAsia="en-AU"/>
        </w:rPr>
        <w:t xml:space="preserve">, </w:t>
      </w:r>
      <w:r>
        <w:rPr>
          <w:lang w:eastAsia="en-AU"/>
        </w:rPr>
        <w:t>NIPS</w:t>
      </w:r>
      <w:r w:rsidR="00497476">
        <w:rPr>
          <w:lang w:eastAsia="en-AU"/>
        </w:rPr>
        <w:t xml:space="preserve"> </w:t>
      </w:r>
      <w:r w:rsidR="00933BCB">
        <w:rPr>
          <w:lang w:eastAsia="en-AU"/>
        </w:rPr>
        <w:t>–</w:t>
      </w:r>
      <w:r w:rsidR="00497476">
        <w:rPr>
          <w:lang w:eastAsia="en-AU"/>
        </w:rPr>
        <w:t xml:space="preserve"> </w:t>
      </w:r>
      <w:r w:rsidR="00933BCB">
        <w:rPr>
          <w:lang w:eastAsia="en-AU"/>
        </w:rPr>
        <w:t>Neonatal Pain Indicators</w:t>
      </w:r>
      <w:r w:rsidR="00DE62B6">
        <w:rPr>
          <w:lang w:eastAsia="en-AU"/>
        </w:rPr>
        <w:t xml:space="preserve">, </w:t>
      </w:r>
      <w:r>
        <w:rPr>
          <w:color w:val="000000"/>
          <w:szCs w:val="16"/>
          <w:lang w:eastAsia="en-AU"/>
        </w:rPr>
        <w:t xml:space="preserve">NCCPC-PV - </w:t>
      </w:r>
      <w:r w:rsidRPr="004D2C35">
        <w:rPr>
          <w:color w:val="000000"/>
          <w:szCs w:val="16"/>
          <w:lang w:eastAsia="en-AU"/>
        </w:rPr>
        <w:t>Non-communicating Children’</w:t>
      </w:r>
      <w:r>
        <w:rPr>
          <w:color w:val="000000"/>
          <w:szCs w:val="16"/>
          <w:lang w:eastAsia="en-AU"/>
        </w:rPr>
        <w:t>s Pain Checklist Postoperative</w:t>
      </w:r>
      <w:r w:rsidR="006C0412">
        <w:rPr>
          <w:color w:val="000000"/>
          <w:szCs w:val="16"/>
          <w:lang w:eastAsia="en-AU"/>
        </w:rPr>
        <w:t xml:space="preserve"> Version</w:t>
      </w:r>
      <w:r w:rsidR="00DE62B6">
        <w:rPr>
          <w:color w:val="000000"/>
          <w:szCs w:val="16"/>
          <w:lang w:eastAsia="en-AU"/>
        </w:rPr>
        <w:t xml:space="preserve">, </w:t>
      </w:r>
      <w:r w:rsidR="00497476">
        <w:rPr>
          <w:szCs w:val="16"/>
        </w:rPr>
        <w:t>NVPS</w:t>
      </w:r>
      <w:r w:rsidR="00497476">
        <w:rPr>
          <w:lang w:eastAsia="en-AU"/>
        </w:rPr>
        <w:t xml:space="preserve"> </w:t>
      </w:r>
      <w:r w:rsidR="00DE62B6">
        <w:rPr>
          <w:lang w:eastAsia="en-AU"/>
        </w:rPr>
        <w:t>–</w:t>
      </w:r>
      <w:r w:rsidR="00497476">
        <w:rPr>
          <w:lang w:eastAsia="en-AU"/>
        </w:rPr>
        <w:t xml:space="preserve"> </w:t>
      </w:r>
      <w:r w:rsidR="00DE62B6">
        <w:rPr>
          <w:lang w:eastAsia="en-AU"/>
        </w:rPr>
        <w:t>(</w:t>
      </w:r>
      <w:r w:rsidR="00497476">
        <w:rPr>
          <w:szCs w:val="16"/>
        </w:rPr>
        <w:t>adult</w:t>
      </w:r>
      <w:r w:rsidR="00DE62B6">
        <w:rPr>
          <w:szCs w:val="16"/>
        </w:rPr>
        <w:t>)</w:t>
      </w:r>
      <w:r w:rsidR="00497476">
        <w:rPr>
          <w:szCs w:val="16"/>
        </w:rPr>
        <w:t xml:space="preserve"> Non-verbal Pain Scale</w:t>
      </w:r>
      <w:r w:rsidR="00DE62B6">
        <w:rPr>
          <w:szCs w:val="16"/>
        </w:rPr>
        <w:t xml:space="preserve">, </w:t>
      </w:r>
      <w:r>
        <w:rPr>
          <w:lang w:eastAsia="en-AU"/>
        </w:rPr>
        <w:t xml:space="preserve">OBS – </w:t>
      </w:r>
      <w:r w:rsidR="00497476">
        <w:t>Objective Pain Scale</w:t>
      </w:r>
      <w:r w:rsidR="00DE62B6">
        <w:t xml:space="preserve">, </w:t>
      </w:r>
      <w:r>
        <w:rPr>
          <w:lang w:eastAsia="en-AU"/>
        </w:rPr>
        <w:t xml:space="preserve">PAINAID </w:t>
      </w:r>
      <w:r w:rsidR="00933BCB">
        <w:rPr>
          <w:lang w:eastAsia="en-AU"/>
        </w:rPr>
        <w:t>–</w:t>
      </w:r>
      <w:r>
        <w:rPr>
          <w:lang w:eastAsia="en-AU"/>
        </w:rPr>
        <w:t xml:space="preserve"> </w:t>
      </w:r>
      <w:r w:rsidR="00933BCB">
        <w:rPr>
          <w:lang w:eastAsia="en-AU"/>
        </w:rPr>
        <w:t>Pain Assessment in Advanced Dementia</w:t>
      </w:r>
      <w:r w:rsidR="00DE62B6">
        <w:rPr>
          <w:lang w:eastAsia="en-AU"/>
        </w:rPr>
        <w:t xml:space="preserve">, </w:t>
      </w:r>
      <w:r>
        <w:rPr>
          <w:lang w:eastAsia="en-AU"/>
        </w:rPr>
        <w:t>PIPP</w:t>
      </w:r>
      <w:r w:rsidR="00497476">
        <w:rPr>
          <w:lang w:eastAsia="en-AU"/>
        </w:rPr>
        <w:t xml:space="preserve"> </w:t>
      </w:r>
      <w:r w:rsidR="00933BCB">
        <w:rPr>
          <w:lang w:eastAsia="en-AU"/>
        </w:rPr>
        <w:t>–</w:t>
      </w:r>
      <w:r w:rsidR="00497476">
        <w:rPr>
          <w:lang w:eastAsia="en-AU"/>
        </w:rPr>
        <w:t xml:space="preserve"> </w:t>
      </w:r>
      <w:r w:rsidR="00497476" w:rsidRPr="00981C42">
        <w:t>Prem</w:t>
      </w:r>
      <w:r w:rsidR="00497476">
        <w:t>ature</w:t>
      </w:r>
      <w:r w:rsidR="00933BCB">
        <w:t xml:space="preserve"> </w:t>
      </w:r>
      <w:r w:rsidR="00497476">
        <w:t>Infant Pain Profile</w:t>
      </w:r>
      <w:r w:rsidR="00DE62B6">
        <w:t xml:space="preserve">, </w:t>
      </w:r>
      <w:r>
        <w:rPr>
          <w:lang w:eastAsia="en-AU"/>
        </w:rPr>
        <w:t>TPPPS</w:t>
      </w:r>
      <w:r w:rsidR="00497476">
        <w:rPr>
          <w:lang w:eastAsia="en-AU"/>
        </w:rPr>
        <w:t xml:space="preserve"> - </w:t>
      </w:r>
      <w:r w:rsidR="00497476">
        <w:t>Toddler, Pre-sc</w:t>
      </w:r>
      <w:r w:rsidR="00DE62B6">
        <w:t xml:space="preserve">hooler Postoperative Pain Scale, </w:t>
      </w:r>
      <w:r w:rsidR="00DE62B6" w:rsidRPr="00DE62B6">
        <w:rPr>
          <w:rStyle w:val="Strong"/>
          <w:b w:val="0"/>
        </w:rPr>
        <w:t>VAS – Visual Analogue Scale</w:t>
      </w:r>
    </w:p>
    <w:p w14:paraId="72424F3E" w14:textId="77777777" w:rsidR="000A20DE" w:rsidRDefault="000A20DE">
      <w:pPr>
        <w:spacing w:after="200" w:line="276" w:lineRule="auto"/>
        <w:rPr>
          <w:rFonts w:eastAsiaTheme="majorEastAsia" w:cstheme="majorBidi"/>
          <w:b/>
          <w:bCs/>
          <w:sz w:val="22"/>
          <w:szCs w:val="26"/>
        </w:rPr>
      </w:pPr>
      <w:r>
        <w:br w:type="page"/>
      </w:r>
    </w:p>
    <w:p w14:paraId="05A5A0E1" w14:textId="0D6B8E64" w:rsidR="00481811" w:rsidRDefault="006C002B" w:rsidP="006C002B">
      <w:pPr>
        <w:pStyle w:val="Heading2"/>
      </w:pPr>
      <w:r>
        <w:lastRenderedPageBreak/>
        <w:t>References</w:t>
      </w:r>
    </w:p>
    <w:p w14:paraId="23835FCE" w14:textId="77777777" w:rsidR="00F728A6" w:rsidRPr="00F728A6" w:rsidRDefault="00E05612" w:rsidP="00F728A6">
      <w:pPr>
        <w:pStyle w:val="EndNoteBibliography"/>
        <w:spacing w:after="0"/>
        <w:ind w:left="720" w:hanging="720"/>
      </w:pPr>
      <w:r>
        <w:fldChar w:fldCharType="begin"/>
      </w:r>
      <w:r w:rsidR="00481811">
        <w:instrText xml:space="preserve"> ADDIN EN.REFLIST </w:instrText>
      </w:r>
      <w:r>
        <w:fldChar w:fldCharType="separate"/>
      </w:r>
      <w:bookmarkStart w:id="1" w:name="_ENREF_1"/>
      <w:r w:rsidR="00F728A6" w:rsidRPr="00F728A6">
        <w:t>[1] Ahn Y, Jun Y. Measurement of pain-like response to various NICU stimulants for high-risk infants. Early Human Development 2007;83(4):255-262.</w:t>
      </w:r>
      <w:bookmarkEnd w:id="1"/>
    </w:p>
    <w:p w14:paraId="04DE0AAF" w14:textId="77777777" w:rsidR="00F728A6" w:rsidRPr="00F728A6" w:rsidRDefault="00F728A6" w:rsidP="00F728A6">
      <w:pPr>
        <w:pStyle w:val="EndNoteBibliography"/>
        <w:spacing w:after="0"/>
        <w:ind w:left="720" w:hanging="720"/>
      </w:pPr>
      <w:bookmarkStart w:id="2" w:name="_ENREF_2"/>
      <w:r w:rsidRPr="00F728A6">
        <w:t>[2] Bai J, Hsu L, Tang Y, van Dijk M. Validation of the COMFORT Behavior scale and the FLACC scale for pain assessment in Chinese children after cardiac surgery. Pain Management Nursing 2012;13(1):18-26.</w:t>
      </w:r>
      <w:bookmarkEnd w:id="2"/>
    </w:p>
    <w:p w14:paraId="56144061" w14:textId="77777777" w:rsidR="00F728A6" w:rsidRPr="00F728A6" w:rsidRDefault="00F728A6" w:rsidP="00F728A6">
      <w:pPr>
        <w:pStyle w:val="EndNoteBibliography"/>
        <w:spacing w:after="0"/>
        <w:ind w:left="720" w:hanging="720"/>
      </w:pPr>
      <w:bookmarkStart w:id="3" w:name="_ENREF_3"/>
      <w:r w:rsidRPr="00F728A6">
        <w:t>[3] Bringuier S, Picot M-C, Dadure C, Rochette A, Raux O, Boulhais M, Capdevila X. A prospective comparison of post-surgical behavioral pain scales in preschoolers highlighting the risk of false evaluations. Pain 2009;145(1-2):60-68.</w:t>
      </w:r>
      <w:bookmarkEnd w:id="3"/>
    </w:p>
    <w:p w14:paraId="3F4D2D04" w14:textId="77777777" w:rsidR="00F728A6" w:rsidRPr="00F728A6" w:rsidRDefault="00F728A6" w:rsidP="00F728A6">
      <w:pPr>
        <w:pStyle w:val="EndNoteBibliography"/>
        <w:spacing w:after="0"/>
        <w:ind w:left="720" w:hanging="720"/>
      </w:pPr>
      <w:bookmarkStart w:id="4" w:name="_ENREF_4"/>
      <w:r w:rsidRPr="00F728A6">
        <w:t>[4] Chorney JM, Tan ET, Martin SR, Fortier MA, Kain ZN. Children's Behavior in the Postanesthesia Care Unit: The Development of the Child Behavior Coding System-PACU (CBCS-P). Journal of Pediatric Psychology 2011.</w:t>
      </w:r>
      <w:bookmarkEnd w:id="4"/>
    </w:p>
    <w:p w14:paraId="307EF82B" w14:textId="77777777" w:rsidR="00F728A6" w:rsidRPr="00F728A6" w:rsidRDefault="00F728A6" w:rsidP="00F728A6">
      <w:pPr>
        <w:pStyle w:val="EndNoteBibliography"/>
        <w:spacing w:after="0"/>
        <w:ind w:left="720" w:hanging="720"/>
      </w:pPr>
      <w:bookmarkStart w:id="5" w:name="_ENREF_5"/>
      <w:r w:rsidRPr="00F728A6">
        <w:t>[5] da Silva FC, Santos Thuler LC, de Leon-Casasola OA. Validity and reliability of two pain assessment tools in Brazilian children and adolescents. Journal of Clinical Nursing 2011;20(13/14):1842-1848.</w:t>
      </w:r>
      <w:bookmarkEnd w:id="5"/>
    </w:p>
    <w:p w14:paraId="552B416F" w14:textId="77777777" w:rsidR="00F728A6" w:rsidRPr="00F728A6" w:rsidRDefault="00F728A6" w:rsidP="00F728A6">
      <w:pPr>
        <w:pStyle w:val="EndNoteBibliography"/>
        <w:spacing w:after="0"/>
        <w:ind w:left="720" w:hanging="720"/>
      </w:pPr>
      <w:bookmarkStart w:id="6" w:name="_ENREF_6"/>
      <w:r w:rsidRPr="00F728A6">
        <w:t>[6] da Silva FC, Thuler LCS. Cross-cultural adaptation and translation of two pain assessment tools in children and adolescents. Jornal de Pediatria 2008;84(4):344-349.</w:t>
      </w:r>
      <w:bookmarkEnd w:id="6"/>
    </w:p>
    <w:p w14:paraId="7781068E" w14:textId="77777777" w:rsidR="00F728A6" w:rsidRPr="00F728A6" w:rsidRDefault="00F728A6" w:rsidP="00F728A6">
      <w:pPr>
        <w:pStyle w:val="EndNoteBibliography"/>
        <w:spacing w:after="0"/>
        <w:ind w:left="720" w:hanging="720"/>
      </w:pPr>
      <w:bookmarkStart w:id="7" w:name="_ENREF_7"/>
      <w:r w:rsidRPr="00F728A6">
        <w:t>[7] Fournier-Charrière E, Tourniaire B, Carbajal R, Cimerman P, Lassauge F, Ricard C, Reiter F, Turquin P, Lombart B, Letierce A, Falissard B. EVENDOL, a new behavioral pain scale for children ages 0 to 7&amp;#xa0;years in the emergency department: Design and validation. Pain 2012;153(8):1573-1582.</w:t>
      </w:r>
      <w:bookmarkEnd w:id="7"/>
    </w:p>
    <w:p w14:paraId="5D8210A2" w14:textId="77777777" w:rsidR="00F728A6" w:rsidRPr="00F728A6" w:rsidRDefault="00F728A6" w:rsidP="00F728A6">
      <w:pPr>
        <w:pStyle w:val="EndNoteBibliography"/>
        <w:spacing w:after="0"/>
        <w:ind w:left="720" w:hanging="720"/>
      </w:pPr>
      <w:bookmarkStart w:id="8" w:name="_ENREF_8"/>
      <w:r w:rsidRPr="00F728A6">
        <w:t>[8] Gomez RJ, Barrowman N, Elia S, Manias E, Royle J, Harrison D. Establishing intra- and inter-rater agreement of the face, legs, activity, cry, consolability scale for evaluating pain in toddlers during immunization. Pain Research and Management 2013;18(6):e124-e128.</w:t>
      </w:r>
      <w:bookmarkEnd w:id="8"/>
    </w:p>
    <w:p w14:paraId="2315E7F5" w14:textId="77777777" w:rsidR="00F728A6" w:rsidRPr="00F728A6" w:rsidRDefault="00F728A6" w:rsidP="00F728A6">
      <w:pPr>
        <w:pStyle w:val="EndNoteBibliography"/>
        <w:spacing w:after="0"/>
        <w:ind w:left="720" w:hanging="720"/>
      </w:pPr>
      <w:bookmarkStart w:id="9" w:name="_ENREF_9"/>
      <w:r w:rsidRPr="00F728A6">
        <w:t>[9] Hartrick CT, Kovan JP. Pain assessment following general anesthesia using the Toddler Preschooler Postoperative Pain Scale: a comparative study. Journal of Clinical Anesthesia 2002;14(6):411-415.</w:t>
      </w:r>
      <w:bookmarkEnd w:id="9"/>
    </w:p>
    <w:p w14:paraId="502483E0" w14:textId="77777777" w:rsidR="00F728A6" w:rsidRPr="00F728A6" w:rsidRDefault="00F728A6" w:rsidP="00F728A6">
      <w:pPr>
        <w:pStyle w:val="EndNoteBibliography"/>
        <w:spacing w:after="0"/>
        <w:ind w:left="720" w:hanging="720"/>
      </w:pPr>
      <w:bookmarkStart w:id="10" w:name="_ENREF_10"/>
      <w:r w:rsidRPr="00F728A6">
        <w:t>[10] Johansson M, Kokinsky E. The COMFORT behavioural scale and the modified FLACC scale in paediatric intensive care. Nursing in Critical Care 2009;14(3):122-130.</w:t>
      </w:r>
      <w:bookmarkEnd w:id="10"/>
    </w:p>
    <w:p w14:paraId="4A3C3421" w14:textId="77777777" w:rsidR="00F728A6" w:rsidRPr="00F728A6" w:rsidRDefault="00F728A6" w:rsidP="00F728A6">
      <w:pPr>
        <w:pStyle w:val="EndNoteBibliography"/>
        <w:spacing w:after="0"/>
        <w:ind w:left="720" w:hanging="720"/>
      </w:pPr>
      <w:bookmarkStart w:id="11" w:name="_ENREF_11"/>
      <w:r w:rsidRPr="00F728A6">
        <w:t>[11] Malviya S, Voepel-Lewis T, Burke C, Merkel S, Tait AR. The revised FLACC observational pain tool: improved reliability and validity for pain assessment in children with cognitive impairment. Paediatric Anaesthesia 2006;16(3):258-265.</w:t>
      </w:r>
      <w:bookmarkEnd w:id="11"/>
    </w:p>
    <w:p w14:paraId="1C00EE9B" w14:textId="77777777" w:rsidR="00F728A6" w:rsidRPr="00F728A6" w:rsidRDefault="00F728A6" w:rsidP="00F728A6">
      <w:pPr>
        <w:pStyle w:val="EndNoteBibliography"/>
        <w:spacing w:after="0"/>
        <w:ind w:left="720" w:hanging="720"/>
      </w:pPr>
      <w:bookmarkStart w:id="12" w:name="_ENREF_12"/>
      <w:r w:rsidRPr="00F728A6">
        <w:t>[12] Manworren RCB, Hynan LS. Clinical validation of FLACC: preverbal patient pain scale. Pediatric Nursing 2003;29(2):140-146.</w:t>
      </w:r>
      <w:bookmarkEnd w:id="12"/>
    </w:p>
    <w:p w14:paraId="76DCA71F" w14:textId="77777777" w:rsidR="00F728A6" w:rsidRPr="00F728A6" w:rsidRDefault="00F728A6" w:rsidP="00F728A6">
      <w:pPr>
        <w:pStyle w:val="EndNoteBibliography"/>
        <w:spacing w:after="0"/>
        <w:ind w:left="720" w:hanging="720"/>
      </w:pPr>
      <w:bookmarkStart w:id="13" w:name="_ENREF_13"/>
      <w:r w:rsidRPr="00F728A6">
        <w:t>[13] Merkel SI, Voepel-Lewis T, Shayevitz JR, Malviya S. The FLACC: a behavioral scale for scoring postoperative pain in young children. Pediatric Nursing 1997;23(3):293-297.</w:t>
      </w:r>
      <w:bookmarkEnd w:id="13"/>
    </w:p>
    <w:p w14:paraId="4FE3F134" w14:textId="77777777" w:rsidR="00F728A6" w:rsidRPr="00F728A6" w:rsidRDefault="00F728A6" w:rsidP="00F728A6">
      <w:pPr>
        <w:pStyle w:val="EndNoteBibliography"/>
        <w:spacing w:after="0"/>
        <w:ind w:left="720" w:hanging="720"/>
      </w:pPr>
      <w:bookmarkStart w:id="14" w:name="_ENREF_14"/>
      <w:r w:rsidRPr="00F728A6">
        <w:t>[14] Nilsson S, Finnstrom B, Kokinsky E. The FLACC behavioral scale for procedural pain assessment in children aged 5-16 years. Paediatric Anaesthesia 2008;18(8):767-774.</w:t>
      </w:r>
      <w:bookmarkEnd w:id="14"/>
    </w:p>
    <w:p w14:paraId="53A66773" w14:textId="77777777" w:rsidR="00F728A6" w:rsidRPr="00F728A6" w:rsidRDefault="00F728A6" w:rsidP="00F728A6">
      <w:pPr>
        <w:pStyle w:val="EndNoteBibliography"/>
        <w:spacing w:after="0"/>
        <w:ind w:left="720" w:hanging="720"/>
      </w:pPr>
      <w:bookmarkStart w:id="15" w:name="_ENREF_15"/>
      <w:r w:rsidRPr="00F728A6">
        <w:t>[15] Ramelet A-S, Rees N, McDonald S, Bulsara M, Abu-Saad HH. Development and preliminary psychometric testing of the Multidimensional Assessment of Pain Scale: MAPS. Paediatric Anaesthesia 2007;17(4):333-340.</w:t>
      </w:r>
      <w:bookmarkEnd w:id="15"/>
    </w:p>
    <w:p w14:paraId="1E85A340" w14:textId="77777777" w:rsidR="00F728A6" w:rsidRPr="00F728A6" w:rsidRDefault="00F728A6" w:rsidP="00F728A6">
      <w:pPr>
        <w:pStyle w:val="EndNoteBibliography"/>
        <w:spacing w:after="0"/>
        <w:ind w:left="720" w:hanging="720"/>
      </w:pPr>
      <w:bookmarkStart w:id="16" w:name="_ENREF_16"/>
      <w:r w:rsidRPr="00F728A6">
        <w:t>[16] Ramelet A-S, Rees NW, McDonald S, Bulsara MK, Huijer Abu-Saad H. Clinical validation of the Multidimensional Assessment of Pain Scale. Paediatric Anaesthesia 2007;17(12):1156-1165.</w:t>
      </w:r>
      <w:bookmarkEnd w:id="16"/>
    </w:p>
    <w:p w14:paraId="29511A70" w14:textId="77777777" w:rsidR="00F728A6" w:rsidRPr="00F728A6" w:rsidRDefault="00F728A6" w:rsidP="00F728A6">
      <w:pPr>
        <w:pStyle w:val="EndNoteBibliography"/>
        <w:spacing w:after="0"/>
        <w:ind w:left="720" w:hanging="720"/>
      </w:pPr>
      <w:bookmarkStart w:id="17" w:name="_ENREF_17"/>
      <w:r w:rsidRPr="00F728A6">
        <w:t>[17] Ranger M, Celeste Johnston C, Rennick JE, Limperopoulos C, Heldt T, du Plessis AJ. A Multidimensional Approach to Pain Assessment in Critically Ill Infants During a Painful Procedure. Clin J Pain 2013.</w:t>
      </w:r>
      <w:bookmarkEnd w:id="17"/>
    </w:p>
    <w:p w14:paraId="7994C78C" w14:textId="77777777" w:rsidR="00F728A6" w:rsidRPr="00F728A6" w:rsidRDefault="00F728A6" w:rsidP="00F728A6">
      <w:pPr>
        <w:pStyle w:val="EndNoteBibliography"/>
        <w:spacing w:after="0"/>
        <w:ind w:left="720" w:hanging="720"/>
      </w:pPr>
      <w:bookmarkStart w:id="18" w:name="_ENREF_18"/>
      <w:r w:rsidRPr="00F728A6">
        <w:t>[18] Suraseranivongse S, Kraiprasit K, Petcharatana S. Postoperative pain assessment in ambulatory pediatric patients by parents. Journal of the Medical Association of Thailand 2002;85 Suppl 3:S917-922.</w:t>
      </w:r>
      <w:bookmarkEnd w:id="18"/>
    </w:p>
    <w:p w14:paraId="6DCF045E" w14:textId="77777777" w:rsidR="00F728A6" w:rsidRPr="00F728A6" w:rsidRDefault="00F728A6" w:rsidP="00F728A6">
      <w:pPr>
        <w:pStyle w:val="EndNoteBibliography"/>
        <w:spacing w:after="0"/>
        <w:ind w:left="720" w:hanging="720"/>
      </w:pPr>
      <w:bookmarkStart w:id="19" w:name="_ENREF_19"/>
      <w:r w:rsidRPr="00F728A6">
        <w:t>[19] Taddio A, Hogan M-E, Moyer P, Girgis A, Gerges S, Wang L, Ipp M. Evaluation of the reliability, validity and practicality of 3 measures of acute pain in infants undergoing immunization injections. Vaccine 2011;29(7):1390-1394.</w:t>
      </w:r>
      <w:bookmarkEnd w:id="19"/>
    </w:p>
    <w:p w14:paraId="02B37072" w14:textId="77777777" w:rsidR="00F728A6" w:rsidRPr="00F728A6" w:rsidRDefault="00F728A6" w:rsidP="00F728A6">
      <w:pPr>
        <w:pStyle w:val="EndNoteBibliography"/>
        <w:spacing w:after="0"/>
        <w:ind w:left="720" w:hanging="720"/>
      </w:pPr>
      <w:bookmarkStart w:id="20" w:name="_ENREF_20"/>
      <w:r w:rsidRPr="00F728A6">
        <w:t>[20] Voepel-Lewis T, Malviya S, Tait AR. Validity of parent ratings as proxy measures of pain in children with cognitive impairment. Pain Management Nursing 2005;6(4):168-174.</w:t>
      </w:r>
      <w:bookmarkEnd w:id="20"/>
    </w:p>
    <w:p w14:paraId="7A92DF60" w14:textId="77777777" w:rsidR="00F728A6" w:rsidRPr="00F728A6" w:rsidRDefault="00F728A6" w:rsidP="00F728A6">
      <w:pPr>
        <w:pStyle w:val="EndNoteBibliography"/>
        <w:spacing w:after="0"/>
        <w:ind w:left="720" w:hanging="720"/>
      </w:pPr>
      <w:bookmarkStart w:id="21" w:name="_ENREF_21"/>
      <w:r w:rsidRPr="00F728A6">
        <w:t>[21] Voepel-Lewis T, Malviya S, Tait AR, Merkel S, Foster R, Krane EJ, Davis PJ. A comparison of the clinical utility of pain assessment tools for children with cognitive impairment. Anesthesia &amp; Analgesia 2008;106(1):72-78, table of contents.</w:t>
      </w:r>
      <w:bookmarkEnd w:id="21"/>
    </w:p>
    <w:p w14:paraId="143EFB03" w14:textId="77777777" w:rsidR="00F728A6" w:rsidRPr="00F728A6" w:rsidRDefault="00F728A6" w:rsidP="00F728A6">
      <w:pPr>
        <w:pStyle w:val="EndNoteBibliography"/>
        <w:spacing w:after="0"/>
        <w:ind w:left="720" w:hanging="720"/>
      </w:pPr>
      <w:bookmarkStart w:id="22" w:name="_ENREF_22"/>
      <w:r w:rsidRPr="00F728A6">
        <w:t>[22] Voepel-Lewis T, Merkel S, Tait AR, Trzcinka A, Malviya S. The reliability and validity of the Face, Legs, Activity, Cry, Consolability observational tool as a measure of pain in children with cognitive impairment. Anesthesia &amp; Analgesia 2002;95(5):1224-1229, table of contents.</w:t>
      </w:r>
      <w:bookmarkEnd w:id="22"/>
    </w:p>
    <w:p w14:paraId="2EAAB296" w14:textId="77777777" w:rsidR="00F728A6" w:rsidRPr="00F728A6" w:rsidRDefault="00F728A6" w:rsidP="00F728A6">
      <w:pPr>
        <w:pStyle w:val="EndNoteBibliography"/>
        <w:spacing w:after="0"/>
        <w:ind w:left="720" w:hanging="720"/>
      </w:pPr>
      <w:bookmarkStart w:id="23" w:name="_ENREF_23"/>
      <w:r w:rsidRPr="00F728A6">
        <w:t>[23] Voepel-Lewis T, Zanotti J, Dammeyer JA, Merkel S. Reliability and validity of the face, legs, activity, cry, consolability behavioral tool in assessing acute pain in critically ill patients. American Journal of Critical Care 2010;19(1):55-61; quiz 62.</w:t>
      </w:r>
      <w:bookmarkEnd w:id="23"/>
    </w:p>
    <w:p w14:paraId="09D6AADD" w14:textId="77777777" w:rsidR="00F728A6" w:rsidRPr="00F728A6" w:rsidRDefault="00F728A6" w:rsidP="00F728A6">
      <w:pPr>
        <w:pStyle w:val="EndNoteBibliography"/>
        <w:ind w:left="720" w:hanging="720"/>
      </w:pPr>
      <w:bookmarkStart w:id="24" w:name="_ENREF_24"/>
      <w:r w:rsidRPr="00F728A6">
        <w:t>[24] Willis MHW, Merkel SI, Voepel-Lewis T, Malviya S. FLACC Behavioral Pain Assessment Scale: a comparison with the child's self-report. Pediatric Nursing 2003;29(3):195-198.</w:t>
      </w:r>
      <w:bookmarkEnd w:id="24"/>
    </w:p>
    <w:p w14:paraId="047B378A" w14:textId="14021885" w:rsidR="003B58FE" w:rsidRDefault="00E05612" w:rsidP="008338F0">
      <w:pPr>
        <w:pStyle w:val="Smalltext"/>
      </w:pPr>
      <w:r>
        <w:fldChar w:fldCharType="end"/>
      </w:r>
    </w:p>
    <w:sectPr w:rsidR="003B58FE" w:rsidSect="00343D8C">
      <w:footerReference w:type="default" r:id="rId8"/>
      <w:pgSz w:w="16838" w:h="11906" w:orient="landscape" w:code="9"/>
      <w:pgMar w:top="1418" w:right="1304" w:bottom="1304" w:left="1304" w:header="510"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1067DC" w14:textId="77777777" w:rsidR="00F728A6" w:rsidRDefault="00F728A6" w:rsidP="00137918">
      <w:pPr>
        <w:spacing w:line="240" w:lineRule="auto"/>
      </w:pPr>
      <w:r>
        <w:separator/>
      </w:r>
    </w:p>
  </w:endnote>
  <w:endnote w:type="continuationSeparator" w:id="0">
    <w:p w14:paraId="6244B98A" w14:textId="77777777" w:rsidR="00F728A6" w:rsidRDefault="00F728A6" w:rsidP="001379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6F0D4" w14:textId="77777777" w:rsidR="00F728A6" w:rsidRPr="00343D8C" w:rsidRDefault="00F728A6" w:rsidP="008711CA">
    <w:pPr>
      <w:pStyle w:val="Footer"/>
      <w:tabs>
        <w:tab w:val="clear" w:pos="9026"/>
        <w:tab w:val="right" w:pos="14175"/>
      </w:tabs>
      <w:rPr>
        <w:color w:val="808080" w:themeColor="background1" w:themeShade="80"/>
        <w:szCs w:val="16"/>
      </w:rPr>
    </w:pPr>
    <w:r w:rsidRPr="0023385B">
      <w:rPr>
        <w:color w:val="808080" w:themeColor="background1" w:themeShade="80"/>
      </w:rPr>
      <w:fldChar w:fldCharType="begin"/>
    </w:r>
    <w:r w:rsidRPr="0023385B">
      <w:rPr>
        <w:color w:val="808080" w:themeColor="background1" w:themeShade="80"/>
      </w:rPr>
      <w:instrText xml:space="preserve"> FILENAME  \p  \* MERGEFORMAT </w:instrText>
    </w:r>
    <w:r w:rsidRPr="0023385B">
      <w:rPr>
        <w:color w:val="808080" w:themeColor="background1" w:themeShade="80"/>
      </w:rPr>
      <w:fldChar w:fldCharType="separate"/>
    </w:r>
    <w:r w:rsidR="00CB287C" w:rsidRPr="00CB287C">
      <w:rPr>
        <w:noProof/>
        <w:color w:val="808080" w:themeColor="background1" w:themeShade="80"/>
        <w:szCs w:val="16"/>
      </w:rPr>
      <w:t>Z:\Nurse Practitioner\Crellin\PhD\Project\Publications\Phase 2\FLACC\FLACC Systematic review - Appendix A [</w:t>
    </w:r>
    <w:r w:rsidR="00CB287C">
      <w:rPr>
        <w:noProof/>
        <w:color w:val="808080" w:themeColor="background1" w:themeShade="80"/>
      </w:rPr>
      <w:t>PAIN].docx</w:t>
    </w:r>
    <w:r w:rsidRPr="0023385B">
      <w:rPr>
        <w:noProof/>
        <w:color w:val="808080" w:themeColor="background1" w:themeShade="80"/>
      </w:rPr>
      <w:fldChar w:fldCharType="end"/>
    </w:r>
    <w:r w:rsidRPr="00343D8C">
      <w:rPr>
        <w:color w:val="808080" w:themeColor="background1" w:themeShade="80"/>
        <w:szCs w:val="16"/>
      </w:rPr>
      <w:tab/>
    </w:r>
    <w:r w:rsidRPr="00343D8C">
      <w:rPr>
        <w:color w:val="808080" w:themeColor="background1" w:themeShade="80"/>
        <w:szCs w:val="16"/>
      </w:rPr>
      <w:fldChar w:fldCharType="begin"/>
    </w:r>
    <w:r w:rsidRPr="00343D8C">
      <w:rPr>
        <w:color w:val="808080" w:themeColor="background1" w:themeShade="80"/>
        <w:szCs w:val="16"/>
      </w:rPr>
      <w:instrText xml:space="preserve"> PAGE   \* MERGEFORMAT </w:instrText>
    </w:r>
    <w:r w:rsidRPr="00343D8C">
      <w:rPr>
        <w:color w:val="808080" w:themeColor="background1" w:themeShade="80"/>
        <w:szCs w:val="16"/>
      </w:rPr>
      <w:fldChar w:fldCharType="separate"/>
    </w:r>
    <w:r w:rsidR="00CB287C">
      <w:rPr>
        <w:noProof/>
        <w:color w:val="808080" w:themeColor="background1" w:themeShade="80"/>
        <w:szCs w:val="16"/>
      </w:rPr>
      <w:t>18</w:t>
    </w:r>
    <w:r w:rsidRPr="00343D8C">
      <w:rPr>
        <w:color w:val="808080" w:themeColor="background1" w:themeShade="80"/>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0F035" w14:textId="77777777" w:rsidR="00F728A6" w:rsidRDefault="00F728A6" w:rsidP="00137918">
      <w:pPr>
        <w:spacing w:line="240" w:lineRule="auto"/>
      </w:pPr>
      <w:r>
        <w:separator/>
      </w:r>
    </w:p>
  </w:footnote>
  <w:footnote w:type="continuationSeparator" w:id="0">
    <w:p w14:paraId="17253F28" w14:textId="77777777" w:rsidR="00F728A6" w:rsidRDefault="00F728A6" w:rsidP="0013791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D4FC1"/>
    <w:multiLevelType w:val="hybridMultilevel"/>
    <w:tmpl w:val="80F835C6"/>
    <w:lvl w:ilvl="0" w:tplc="861A1628">
      <w:start w:val="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AF85BF9"/>
    <w:multiLevelType w:val="hybridMultilevel"/>
    <w:tmpl w:val="C98A2C26"/>
    <w:lvl w:ilvl="0" w:tplc="DDBE611C">
      <w:start w:val="8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3E24B93"/>
    <w:multiLevelType w:val="hybridMultilevel"/>
    <w:tmpl w:val="76C873E8"/>
    <w:lvl w:ilvl="0" w:tplc="533219A6">
      <w:start w:val="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579255F"/>
    <w:multiLevelType w:val="hybridMultilevel"/>
    <w:tmpl w:val="31200F60"/>
    <w:lvl w:ilvl="0" w:tplc="67104D34">
      <w:start w:val="11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i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zzvf9xytse06e0ef65d09vtp0tsda05zfd&quot;&gt;PhD Library&lt;record-ids&gt;&lt;item&gt;1310&lt;/item&gt;&lt;item&gt;1740&lt;/item&gt;&lt;item&gt;1742&lt;/item&gt;&lt;item&gt;1747&lt;/item&gt;&lt;item&gt;1750&lt;/item&gt;&lt;item&gt;1751&lt;/item&gt;&lt;item&gt;1752&lt;/item&gt;&lt;item&gt;1753&lt;/item&gt;&lt;item&gt;1756&lt;/item&gt;&lt;item&gt;1757&lt;/item&gt;&lt;item&gt;1760&lt;/item&gt;&lt;item&gt;1762&lt;/item&gt;&lt;item&gt;1768&lt;/item&gt;&lt;item&gt;1769&lt;/item&gt;&lt;item&gt;1770&lt;/item&gt;&lt;item&gt;1773&lt;/item&gt;&lt;item&gt;1786&lt;/item&gt;&lt;item&gt;8815&lt;/item&gt;&lt;item&gt;8919&lt;/item&gt;&lt;item&gt;9171&lt;/item&gt;&lt;/record-ids&gt;&lt;/item&gt;&lt;/Libraries&gt;"/>
  </w:docVars>
  <w:rsids>
    <w:rsidRoot w:val="00A559D8"/>
    <w:rsid w:val="000004CA"/>
    <w:rsid w:val="0000590B"/>
    <w:rsid w:val="00007564"/>
    <w:rsid w:val="0001096E"/>
    <w:rsid w:val="000128DA"/>
    <w:rsid w:val="00013164"/>
    <w:rsid w:val="00022304"/>
    <w:rsid w:val="00023DC1"/>
    <w:rsid w:val="0003292E"/>
    <w:rsid w:val="00044048"/>
    <w:rsid w:val="0004406E"/>
    <w:rsid w:val="0005167D"/>
    <w:rsid w:val="00052185"/>
    <w:rsid w:val="00064441"/>
    <w:rsid w:val="00072250"/>
    <w:rsid w:val="00072AAE"/>
    <w:rsid w:val="000731C2"/>
    <w:rsid w:val="00077A12"/>
    <w:rsid w:val="000806D1"/>
    <w:rsid w:val="00084506"/>
    <w:rsid w:val="0008494D"/>
    <w:rsid w:val="00090787"/>
    <w:rsid w:val="00090DA5"/>
    <w:rsid w:val="000949D7"/>
    <w:rsid w:val="00094CD5"/>
    <w:rsid w:val="00095FF4"/>
    <w:rsid w:val="000A0BC5"/>
    <w:rsid w:val="000A0D1F"/>
    <w:rsid w:val="000A100F"/>
    <w:rsid w:val="000A12D8"/>
    <w:rsid w:val="000A20DE"/>
    <w:rsid w:val="000A381A"/>
    <w:rsid w:val="000B4CC5"/>
    <w:rsid w:val="000B6E2F"/>
    <w:rsid w:val="000D0810"/>
    <w:rsid w:val="000D3178"/>
    <w:rsid w:val="000D322E"/>
    <w:rsid w:val="000D41A0"/>
    <w:rsid w:val="000D46B0"/>
    <w:rsid w:val="000D6990"/>
    <w:rsid w:val="000D7709"/>
    <w:rsid w:val="000E277C"/>
    <w:rsid w:val="000E50F3"/>
    <w:rsid w:val="000F0431"/>
    <w:rsid w:val="000F124B"/>
    <w:rsid w:val="000F1450"/>
    <w:rsid w:val="000F1FFE"/>
    <w:rsid w:val="00103394"/>
    <w:rsid w:val="001123B8"/>
    <w:rsid w:val="00112C80"/>
    <w:rsid w:val="0011360B"/>
    <w:rsid w:val="00117916"/>
    <w:rsid w:val="00123043"/>
    <w:rsid w:val="00132405"/>
    <w:rsid w:val="0013443B"/>
    <w:rsid w:val="0013513E"/>
    <w:rsid w:val="00135167"/>
    <w:rsid w:val="0013780A"/>
    <w:rsid w:val="00137918"/>
    <w:rsid w:val="00151B3C"/>
    <w:rsid w:val="00157088"/>
    <w:rsid w:val="001624DC"/>
    <w:rsid w:val="001668FD"/>
    <w:rsid w:val="001672F4"/>
    <w:rsid w:val="00177A78"/>
    <w:rsid w:val="00180782"/>
    <w:rsid w:val="00186B95"/>
    <w:rsid w:val="00186C05"/>
    <w:rsid w:val="0019624F"/>
    <w:rsid w:val="001966E3"/>
    <w:rsid w:val="00196CE4"/>
    <w:rsid w:val="001A01B3"/>
    <w:rsid w:val="001A2554"/>
    <w:rsid w:val="001A6CC6"/>
    <w:rsid w:val="001A78E8"/>
    <w:rsid w:val="001B2585"/>
    <w:rsid w:val="001C1E5D"/>
    <w:rsid w:val="001C1F82"/>
    <w:rsid w:val="001C5158"/>
    <w:rsid w:val="001C75F9"/>
    <w:rsid w:val="001E151F"/>
    <w:rsid w:val="001E2D73"/>
    <w:rsid w:val="001E68F2"/>
    <w:rsid w:val="001E6A87"/>
    <w:rsid w:val="001F1B85"/>
    <w:rsid w:val="001F5F57"/>
    <w:rsid w:val="0020524F"/>
    <w:rsid w:val="00206458"/>
    <w:rsid w:val="00213B49"/>
    <w:rsid w:val="00217805"/>
    <w:rsid w:val="0023385B"/>
    <w:rsid w:val="00236991"/>
    <w:rsid w:val="0024047C"/>
    <w:rsid w:val="00240703"/>
    <w:rsid w:val="00242724"/>
    <w:rsid w:val="00243286"/>
    <w:rsid w:val="00254E74"/>
    <w:rsid w:val="00256240"/>
    <w:rsid w:val="00260AB2"/>
    <w:rsid w:val="00266DDA"/>
    <w:rsid w:val="00271570"/>
    <w:rsid w:val="002741CF"/>
    <w:rsid w:val="00284580"/>
    <w:rsid w:val="002846C1"/>
    <w:rsid w:val="00284CD5"/>
    <w:rsid w:val="00284D89"/>
    <w:rsid w:val="00290DBE"/>
    <w:rsid w:val="00292598"/>
    <w:rsid w:val="00293B88"/>
    <w:rsid w:val="002A04A4"/>
    <w:rsid w:val="002A0949"/>
    <w:rsid w:val="002A0F00"/>
    <w:rsid w:val="002A26C5"/>
    <w:rsid w:val="002B2060"/>
    <w:rsid w:val="002B2601"/>
    <w:rsid w:val="002B4597"/>
    <w:rsid w:val="002C19B7"/>
    <w:rsid w:val="002C1A13"/>
    <w:rsid w:val="002C33AA"/>
    <w:rsid w:val="002C520B"/>
    <w:rsid w:val="002C5820"/>
    <w:rsid w:val="002D015E"/>
    <w:rsid w:val="002D70A4"/>
    <w:rsid w:val="002E1DE1"/>
    <w:rsid w:val="002E4D6C"/>
    <w:rsid w:val="002F0333"/>
    <w:rsid w:val="002F06FC"/>
    <w:rsid w:val="002F0A9C"/>
    <w:rsid w:val="002F3512"/>
    <w:rsid w:val="002F6E0D"/>
    <w:rsid w:val="00302234"/>
    <w:rsid w:val="00302941"/>
    <w:rsid w:val="0030328D"/>
    <w:rsid w:val="003051AD"/>
    <w:rsid w:val="00305334"/>
    <w:rsid w:val="00307E12"/>
    <w:rsid w:val="00307FE1"/>
    <w:rsid w:val="0031070D"/>
    <w:rsid w:val="0031132A"/>
    <w:rsid w:val="00315412"/>
    <w:rsid w:val="003177B1"/>
    <w:rsid w:val="00317AF5"/>
    <w:rsid w:val="00322BA2"/>
    <w:rsid w:val="00323516"/>
    <w:rsid w:val="00325BE0"/>
    <w:rsid w:val="00327CA9"/>
    <w:rsid w:val="00330118"/>
    <w:rsid w:val="003308B8"/>
    <w:rsid w:val="00342C38"/>
    <w:rsid w:val="00342D5B"/>
    <w:rsid w:val="00343D8C"/>
    <w:rsid w:val="00346181"/>
    <w:rsid w:val="003463D0"/>
    <w:rsid w:val="00347B65"/>
    <w:rsid w:val="00351BD0"/>
    <w:rsid w:val="003622D9"/>
    <w:rsid w:val="003641BE"/>
    <w:rsid w:val="003642D9"/>
    <w:rsid w:val="00371320"/>
    <w:rsid w:val="00371FAE"/>
    <w:rsid w:val="0037777E"/>
    <w:rsid w:val="00391234"/>
    <w:rsid w:val="0039378D"/>
    <w:rsid w:val="00395AF9"/>
    <w:rsid w:val="00395DEA"/>
    <w:rsid w:val="003A1DA0"/>
    <w:rsid w:val="003A2896"/>
    <w:rsid w:val="003A37ED"/>
    <w:rsid w:val="003A5BA1"/>
    <w:rsid w:val="003B066C"/>
    <w:rsid w:val="003B0C9F"/>
    <w:rsid w:val="003B45A9"/>
    <w:rsid w:val="003B58FE"/>
    <w:rsid w:val="003B7FB0"/>
    <w:rsid w:val="003C0514"/>
    <w:rsid w:val="003C08AE"/>
    <w:rsid w:val="003C1AB3"/>
    <w:rsid w:val="003C1D3A"/>
    <w:rsid w:val="003C56D5"/>
    <w:rsid w:val="003C6C0F"/>
    <w:rsid w:val="003C6E2F"/>
    <w:rsid w:val="003D735F"/>
    <w:rsid w:val="003E58C9"/>
    <w:rsid w:val="003E7E78"/>
    <w:rsid w:val="003F0244"/>
    <w:rsid w:val="003F09B4"/>
    <w:rsid w:val="003F64F9"/>
    <w:rsid w:val="0040014A"/>
    <w:rsid w:val="00401C49"/>
    <w:rsid w:val="00403490"/>
    <w:rsid w:val="004057C1"/>
    <w:rsid w:val="004068DC"/>
    <w:rsid w:val="00414BC2"/>
    <w:rsid w:val="0041543F"/>
    <w:rsid w:val="00424617"/>
    <w:rsid w:val="0043066C"/>
    <w:rsid w:val="00431251"/>
    <w:rsid w:val="00437D13"/>
    <w:rsid w:val="004424F6"/>
    <w:rsid w:val="00442D6D"/>
    <w:rsid w:val="004446AF"/>
    <w:rsid w:val="00450336"/>
    <w:rsid w:val="00450480"/>
    <w:rsid w:val="00455FBE"/>
    <w:rsid w:val="00457BBB"/>
    <w:rsid w:val="00460B6E"/>
    <w:rsid w:val="0046317C"/>
    <w:rsid w:val="00463545"/>
    <w:rsid w:val="00464D26"/>
    <w:rsid w:val="004656E2"/>
    <w:rsid w:val="00465832"/>
    <w:rsid w:val="00466B3F"/>
    <w:rsid w:val="00467934"/>
    <w:rsid w:val="00470451"/>
    <w:rsid w:val="00474D82"/>
    <w:rsid w:val="0048056B"/>
    <w:rsid w:val="00481811"/>
    <w:rsid w:val="0048199E"/>
    <w:rsid w:val="004821BB"/>
    <w:rsid w:val="00482B96"/>
    <w:rsid w:val="0048460E"/>
    <w:rsid w:val="00490281"/>
    <w:rsid w:val="00494EE0"/>
    <w:rsid w:val="00495B79"/>
    <w:rsid w:val="00497476"/>
    <w:rsid w:val="00497495"/>
    <w:rsid w:val="004A1AAA"/>
    <w:rsid w:val="004A1B90"/>
    <w:rsid w:val="004A3F5F"/>
    <w:rsid w:val="004A5064"/>
    <w:rsid w:val="004A700D"/>
    <w:rsid w:val="004B342E"/>
    <w:rsid w:val="004B3F3E"/>
    <w:rsid w:val="004B6D8A"/>
    <w:rsid w:val="004C1DE8"/>
    <w:rsid w:val="004C20EA"/>
    <w:rsid w:val="004C4EA5"/>
    <w:rsid w:val="004C5824"/>
    <w:rsid w:val="004D1179"/>
    <w:rsid w:val="004D274D"/>
    <w:rsid w:val="004D2C35"/>
    <w:rsid w:val="004D50C7"/>
    <w:rsid w:val="004E0B1E"/>
    <w:rsid w:val="004E2CFD"/>
    <w:rsid w:val="004E37D9"/>
    <w:rsid w:val="004E6776"/>
    <w:rsid w:val="004F4C9A"/>
    <w:rsid w:val="004F7CF0"/>
    <w:rsid w:val="005043C9"/>
    <w:rsid w:val="00511050"/>
    <w:rsid w:val="00513A4F"/>
    <w:rsid w:val="00514D73"/>
    <w:rsid w:val="00514F1E"/>
    <w:rsid w:val="005170C1"/>
    <w:rsid w:val="005174B8"/>
    <w:rsid w:val="0052509D"/>
    <w:rsid w:val="00530E84"/>
    <w:rsid w:val="0053208D"/>
    <w:rsid w:val="005320A0"/>
    <w:rsid w:val="00534A7F"/>
    <w:rsid w:val="00540450"/>
    <w:rsid w:val="00547CDE"/>
    <w:rsid w:val="00551E66"/>
    <w:rsid w:val="0056148E"/>
    <w:rsid w:val="005621B7"/>
    <w:rsid w:val="00563D45"/>
    <w:rsid w:val="0057130E"/>
    <w:rsid w:val="00573433"/>
    <w:rsid w:val="005736E6"/>
    <w:rsid w:val="00573A49"/>
    <w:rsid w:val="005740C1"/>
    <w:rsid w:val="00574185"/>
    <w:rsid w:val="0057462B"/>
    <w:rsid w:val="005819A6"/>
    <w:rsid w:val="005839E2"/>
    <w:rsid w:val="00586053"/>
    <w:rsid w:val="005863F6"/>
    <w:rsid w:val="00590B58"/>
    <w:rsid w:val="0059315C"/>
    <w:rsid w:val="00596E0F"/>
    <w:rsid w:val="005A4671"/>
    <w:rsid w:val="005A76B1"/>
    <w:rsid w:val="005B650F"/>
    <w:rsid w:val="005C37DC"/>
    <w:rsid w:val="005C3DD9"/>
    <w:rsid w:val="005C6126"/>
    <w:rsid w:val="005C7547"/>
    <w:rsid w:val="005C7CFB"/>
    <w:rsid w:val="005D7B14"/>
    <w:rsid w:val="005E1F48"/>
    <w:rsid w:val="005E690B"/>
    <w:rsid w:val="005F0AE9"/>
    <w:rsid w:val="005F4C9A"/>
    <w:rsid w:val="005F5224"/>
    <w:rsid w:val="005F79E0"/>
    <w:rsid w:val="00602212"/>
    <w:rsid w:val="0060279F"/>
    <w:rsid w:val="006114E1"/>
    <w:rsid w:val="0061397C"/>
    <w:rsid w:val="00613DAB"/>
    <w:rsid w:val="00614A46"/>
    <w:rsid w:val="00615FEF"/>
    <w:rsid w:val="00622523"/>
    <w:rsid w:val="00623DA1"/>
    <w:rsid w:val="0062608D"/>
    <w:rsid w:val="00632D0C"/>
    <w:rsid w:val="00644EC7"/>
    <w:rsid w:val="0064584A"/>
    <w:rsid w:val="00646531"/>
    <w:rsid w:val="006540DC"/>
    <w:rsid w:val="00655C67"/>
    <w:rsid w:val="006568B3"/>
    <w:rsid w:val="00660B45"/>
    <w:rsid w:val="0066103B"/>
    <w:rsid w:val="00663DE8"/>
    <w:rsid w:val="00665C8D"/>
    <w:rsid w:val="00666E8B"/>
    <w:rsid w:val="006678E0"/>
    <w:rsid w:val="00673AAE"/>
    <w:rsid w:val="00680AB4"/>
    <w:rsid w:val="00680F32"/>
    <w:rsid w:val="00681D7B"/>
    <w:rsid w:val="00684D2B"/>
    <w:rsid w:val="006909FC"/>
    <w:rsid w:val="00691590"/>
    <w:rsid w:val="006929AA"/>
    <w:rsid w:val="00693509"/>
    <w:rsid w:val="00696548"/>
    <w:rsid w:val="006A3811"/>
    <w:rsid w:val="006A4210"/>
    <w:rsid w:val="006A76CA"/>
    <w:rsid w:val="006B0C5A"/>
    <w:rsid w:val="006B0D1F"/>
    <w:rsid w:val="006B298F"/>
    <w:rsid w:val="006B3D3B"/>
    <w:rsid w:val="006B6381"/>
    <w:rsid w:val="006C002B"/>
    <w:rsid w:val="006C0412"/>
    <w:rsid w:val="006C09A7"/>
    <w:rsid w:val="006C4BAC"/>
    <w:rsid w:val="006C6B06"/>
    <w:rsid w:val="006D15A2"/>
    <w:rsid w:val="006D1667"/>
    <w:rsid w:val="006D2166"/>
    <w:rsid w:val="006D5175"/>
    <w:rsid w:val="006E1E4C"/>
    <w:rsid w:val="006E307B"/>
    <w:rsid w:val="006E6CE8"/>
    <w:rsid w:val="006E7563"/>
    <w:rsid w:val="006F2BF8"/>
    <w:rsid w:val="00703B08"/>
    <w:rsid w:val="00705105"/>
    <w:rsid w:val="00705B76"/>
    <w:rsid w:val="00710A06"/>
    <w:rsid w:val="00713837"/>
    <w:rsid w:val="00714C7E"/>
    <w:rsid w:val="00721252"/>
    <w:rsid w:val="007212F5"/>
    <w:rsid w:val="00724F95"/>
    <w:rsid w:val="00730D23"/>
    <w:rsid w:val="00732E64"/>
    <w:rsid w:val="00733048"/>
    <w:rsid w:val="007342DA"/>
    <w:rsid w:val="00737C9D"/>
    <w:rsid w:val="00743246"/>
    <w:rsid w:val="00744FA3"/>
    <w:rsid w:val="00752C07"/>
    <w:rsid w:val="007532D5"/>
    <w:rsid w:val="00753B21"/>
    <w:rsid w:val="007558A6"/>
    <w:rsid w:val="0076370E"/>
    <w:rsid w:val="00764D11"/>
    <w:rsid w:val="00765B67"/>
    <w:rsid w:val="00777B38"/>
    <w:rsid w:val="00780996"/>
    <w:rsid w:val="00780ABD"/>
    <w:rsid w:val="00783005"/>
    <w:rsid w:val="00785FC4"/>
    <w:rsid w:val="00787262"/>
    <w:rsid w:val="007923D7"/>
    <w:rsid w:val="00797539"/>
    <w:rsid w:val="007A70C4"/>
    <w:rsid w:val="007B55CF"/>
    <w:rsid w:val="007B5B2E"/>
    <w:rsid w:val="007B7776"/>
    <w:rsid w:val="007C0757"/>
    <w:rsid w:val="007C09E1"/>
    <w:rsid w:val="007C1F50"/>
    <w:rsid w:val="007C3744"/>
    <w:rsid w:val="007C3A23"/>
    <w:rsid w:val="007C57FD"/>
    <w:rsid w:val="007D0703"/>
    <w:rsid w:val="007D1668"/>
    <w:rsid w:val="007D35FC"/>
    <w:rsid w:val="007D3C77"/>
    <w:rsid w:val="007D3EE9"/>
    <w:rsid w:val="007D4531"/>
    <w:rsid w:val="007E388B"/>
    <w:rsid w:val="007E68C4"/>
    <w:rsid w:val="007F2110"/>
    <w:rsid w:val="007F42DB"/>
    <w:rsid w:val="007F67E2"/>
    <w:rsid w:val="008004FF"/>
    <w:rsid w:val="00807423"/>
    <w:rsid w:val="008117FC"/>
    <w:rsid w:val="008242A4"/>
    <w:rsid w:val="008338F0"/>
    <w:rsid w:val="0083732F"/>
    <w:rsid w:val="008376A5"/>
    <w:rsid w:val="00837CA3"/>
    <w:rsid w:val="00850A99"/>
    <w:rsid w:val="008548DD"/>
    <w:rsid w:val="00854E9D"/>
    <w:rsid w:val="0085643B"/>
    <w:rsid w:val="00857316"/>
    <w:rsid w:val="00857596"/>
    <w:rsid w:val="008577C9"/>
    <w:rsid w:val="008604A3"/>
    <w:rsid w:val="0086082D"/>
    <w:rsid w:val="008608BD"/>
    <w:rsid w:val="008641E6"/>
    <w:rsid w:val="00867224"/>
    <w:rsid w:val="008711CA"/>
    <w:rsid w:val="00872892"/>
    <w:rsid w:val="00873D88"/>
    <w:rsid w:val="0087432E"/>
    <w:rsid w:val="008776C6"/>
    <w:rsid w:val="00882142"/>
    <w:rsid w:val="00882D2A"/>
    <w:rsid w:val="0088560E"/>
    <w:rsid w:val="008900C8"/>
    <w:rsid w:val="00890428"/>
    <w:rsid w:val="00893B2A"/>
    <w:rsid w:val="008944CA"/>
    <w:rsid w:val="008A0E6F"/>
    <w:rsid w:val="008A5BF0"/>
    <w:rsid w:val="008A6DF3"/>
    <w:rsid w:val="008A7490"/>
    <w:rsid w:val="008B2BFE"/>
    <w:rsid w:val="008D0715"/>
    <w:rsid w:val="008D1F62"/>
    <w:rsid w:val="008E12B0"/>
    <w:rsid w:val="008E1FA5"/>
    <w:rsid w:val="008E34AA"/>
    <w:rsid w:val="008F3DEA"/>
    <w:rsid w:val="008F4314"/>
    <w:rsid w:val="008F4B08"/>
    <w:rsid w:val="00900F09"/>
    <w:rsid w:val="00902043"/>
    <w:rsid w:val="00904792"/>
    <w:rsid w:val="009074CD"/>
    <w:rsid w:val="009079AF"/>
    <w:rsid w:val="009221F5"/>
    <w:rsid w:val="0092383C"/>
    <w:rsid w:val="00923A84"/>
    <w:rsid w:val="00923BC1"/>
    <w:rsid w:val="00924D3E"/>
    <w:rsid w:val="009262C2"/>
    <w:rsid w:val="009271CD"/>
    <w:rsid w:val="0092762F"/>
    <w:rsid w:val="009301AE"/>
    <w:rsid w:val="00933BCB"/>
    <w:rsid w:val="00935813"/>
    <w:rsid w:val="00940A86"/>
    <w:rsid w:val="00941A92"/>
    <w:rsid w:val="00943CDF"/>
    <w:rsid w:val="00947A2A"/>
    <w:rsid w:val="009510ED"/>
    <w:rsid w:val="00952C29"/>
    <w:rsid w:val="00960716"/>
    <w:rsid w:val="00961E41"/>
    <w:rsid w:val="00961E9D"/>
    <w:rsid w:val="009709C1"/>
    <w:rsid w:val="00970CAE"/>
    <w:rsid w:val="00971388"/>
    <w:rsid w:val="00973C82"/>
    <w:rsid w:val="00986089"/>
    <w:rsid w:val="0099195D"/>
    <w:rsid w:val="00991A62"/>
    <w:rsid w:val="009921DD"/>
    <w:rsid w:val="00992E9B"/>
    <w:rsid w:val="009A0D44"/>
    <w:rsid w:val="009A2575"/>
    <w:rsid w:val="009A2732"/>
    <w:rsid w:val="009A34D8"/>
    <w:rsid w:val="009A35CE"/>
    <w:rsid w:val="009A3E9A"/>
    <w:rsid w:val="009A6E5E"/>
    <w:rsid w:val="009B25B4"/>
    <w:rsid w:val="009B3E06"/>
    <w:rsid w:val="009B7A08"/>
    <w:rsid w:val="009C20BE"/>
    <w:rsid w:val="009C385E"/>
    <w:rsid w:val="009C4ACF"/>
    <w:rsid w:val="009C5E0F"/>
    <w:rsid w:val="009C5F73"/>
    <w:rsid w:val="009D0E00"/>
    <w:rsid w:val="009D10D0"/>
    <w:rsid w:val="009D3FE6"/>
    <w:rsid w:val="009D45F7"/>
    <w:rsid w:val="009E0152"/>
    <w:rsid w:val="009E50E4"/>
    <w:rsid w:val="009E5D36"/>
    <w:rsid w:val="009F0C39"/>
    <w:rsid w:val="009F2718"/>
    <w:rsid w:val="009F3D8C"/>
    <w:rsid w:val="00A02DF0"/>
    <w:rsid w:val="00A031EB"/>
    <w:rsid w:val="00A0463D"/>
    <w:rsid w:val="00A05432"/>
    <w:rsid w:val="00A068CD"/>
    <w:rsid w:val="00A10340"/>
    <w:rsid w:val="00A113B5"/>
    <w:rsid w:val="00A20B58"/>
    <w:rsid w:val="00A22576"/>
    <w:rsid w:val="00A24459"/>
    <w:rsid w:val="00A24F33"/>
    <w:rsid w:val="00A2639C"/>
    <w:rsid w:val="00A32D87"/>
    <w:rsid w:val="00A366F6"/>
    <w:rsid w:val="00A40058"/>
    <w:rsid w:val="00A42024"/>
    <w:rsid w:val="00A44367"/>
    <w:rsid w:val="00A44ED5"/>
    <w:rsid w:val="00A529B3"/>
    <w:rsid w:val="00A52E60"/>
    <w:rsid w:val="00A559D8"/>
    <w:rsid w:val="00A6105F"/>
    <w:rsid w:val="00A63CE1"/>
    <w:rsid w:val="00A64301"/>
    <w:rsid w:val="00A67AFC"/>
    <w:rsid w:val="00A70C6A"/>
    <w:rsid w:val="00A72807"/>
    <w:rsid w:val="00A75F4E"/>
    <w:rsid w:val="00A762DC"/>
    <w:rsid w:val="00A768BB"/>
    <w:rsid w:val="00A801A0"/>
    <w:rsid w:val="00A8567C"/>
    <w:rsid w:val="00A94CC9"/>
    <w:rsid w:val="00AA0548"/>
    <w:rsid w:val="00AA26B6"/>
    <w:rsid w:val="00AA6722"/>
    <w:rsid w:val="00AA78BF"/>
    <w:rsid w:val="00AA7EDF"/>
    <w:rsid w:val="00AB07FD"/>
    <w:rsid w:val="00AB08FF"/>
    <w:rsid w:val="00AC386F"/>
    <w:rsid w:val="00AD7A4A"/>
    <w:rsid w:val="00AE7E1B"/>
    <w:rsid w:val="00AF0445"/>
    <w:rsid w:val="00AF1C31"/>
    <w:rsid w:val="00AF22D7"/>
    <w:rsid w:val="00AF3486"/>
    <w:rsid w:val="00AF355E"/>
    <w:rsid w:val="00AF5F09"/>
    <w:rsid w:val="00B024A5"/>
    <w:rsid w:val="00B11403"/>
    <w:rsid w:val="00B12CF6"/>
    <w:rsid w:val="00B179E5"/>
    <w:rsid w:val="00B201E1"/>
    <w:rsid w:val="00B21A8C"/>
    <w:rsid w:val="00B24A48"/>
    <w:rsid w:val="00B25623"/>
    <w:rsid w:val="00B27B97"/>
    <w:rsid w:val="00B27C7F"/>
    <w:rsid w:val="00B42CBA"/>
    <w:rsid w:val="00B435F6"/>
    <w:rsid w:val="00B46CBD"/>
    <w:rsid w:val="00B47159"/>
    <w:rsid w:val="00B4754F"/>
    <w:rsid w:val="00B50278"/>
    <w:rsid w:val="00B50796"/>
    <w:rsid w:val="00B5207E"/>
    <w:rsid w:val="00B5315D"/>
    <w:rsid w:val="00B53780"/>
    <w:rsid w:val="00B56420"/>
    <w:rsid w:val="00B570D2"/>
    <w:rsid w:val="00B6460B"/>
    <w:rsid w:val="00B64B91"/>
    <w:rsid w:val="00B65561"/>
    <w:rsid w:val="00B7729C"/>
    <w:rsid w:val="00B77B97"/>
    <w:rsid w:val="00B8064B"/>
    <w:rsid w:val="00B80862"/>
    <w:rsid w:val="00B82D73"/>
    <w:rsid w:val="00B92D0E"/>
    <w:rsid w:val="00BA0ED7"/>
    <w:rsid w:val="00BA1674"/>
    <w:rsid w:val="00BA327B"/>
    <w:rsid w:val="00BA3EEF"/>
    <w:rsid w:val="00BA416D"/>
    <w:rsid w:val="00BA59B6"/>
    <w:rsid w:val="00BB1277"/>
    <w:rsid w:val="00BB1993"/>
    <w:rsid w:val="00BB4ADF"/>
    <w:rsid w:val="00BC0418"/>
    <w:rsid w:val="00BC1D67"/>
    <w:rsid w:val="00BD01D3"/>
    <w:rsid w:val="00BD15F5"/>
    <w:rsid w:val="00BD3C53"/>
    <w:rsid w:val="00BD5C74"/>
    <w:rsid w:val="00BD6454"/>
    <w:rsid w:val="00BE2D61"/>
    <w:rsid w:val="00BF02C4"/>
    <w:rsid w:val="00BF1866"/>
    <w:rsid w:val="00BF723A"/>
    <w:rsid w:val="00C0115E"/>
    <w:rsid w:val="00C03B31"/>
    <w:rsid w:val="00C04C61"/>
    <w:rsid w:val="00C04D44"/>
    <w:rsid w:val="00C111EF"/>
    <w:rsid w:val="00C2458D"/>
    <w:rsid w:val="00C31BBC"/>
    <w:rsid w:val="00C46B8E"/>
    <w:rsid w:val="00C509C3"/>
    <w:rsid w:val="00C554AE"/>
    <w:rsid w:val="00C55565"/>
    <w:rsid w:val="00C55C1E"/>
    <w:rsid w:val="00C606EF"/>
    <w:rsid w:val="00C607AB"/>
    <w:rsid w:val="00C6360A"/>
    <w:rsid w:val="00C64502"/>
    <w:rsid w:val="00C66D83"/>
    <w:rsid w:val="00C71A55"/>
    <w:rsid w:val="00C71B85"/>
    <w:rsid w:val="00C724F6"/>
    <w:rsid w:val="00C72F5C"/>
    <w:rsid w:val="00C736D7"/>
    <w:rsid w:val="00C73C81"/>
    <w:rsid w:val="00C744DD"/>
    <w:rsid w:val="00C751DD"/>
    <w:rsid w:val="00C767F5"/>
    <w:rsid w:val="00C822A5"/>
    <w:rsid w:val="00C85339"/>
    <w:rsid w:val="00C8538E"/>
    <w:rsid w:val="00C8561D"/>
    <w:rsid w:val="00C9041B"/>
    <w:rsid w:val="00C90618"/>
    <w:rsid w:val="00C90C52"/>
    <w:rsid w:val="00C9371A"/>
    <w:rsid w:val="00C93A3F"/>
    <w:rsid w:val="00C93D8C"/>
    <w:rsid w:val="00C94260"/>
    <w:rsid w:val="00C95863"/>
    <w:rsid w:val="00C97DFF"/>
    <w:rsid w:val="00C97E30"/>
    <w:rsid w:val="00CA0BEA"/>
    <w:rsid w:val="00CA2CF9"/>
    <w:rsid w:val="00CA3E22"/>
    <w:rsid w:val="00CB0F2E"/>
    <w:rsid w:val="00CB287C"/>
    <w:rsid w:val="00CB2DB9"/>
    <w:rsid w:val="00CC263C"/>
    <w:rsid w:val="00CC2B94"/>
    <w:rsid w:val="00CC3CA9"/>
    <w:rsid w:val="00CC7312"/>
    <w:rsid w:val="00CC7313"/>
    <w:rsid w:val="00CD038B"/>
    <w:rsid w:val="00CD24E0"/>
    <w:rsid w:val="00CD253D"/>
    <w:rsid w:val="00CD3E4A"/>
    <w:rsid w:val="00CE04A8"/>
    <w:rsid w:val="00CE1D2F"/>
    <w:rsid w:val="00CE2FA7"/>
    <w:rsid w:val="00CE4F61"/>
    <w:rsid w:val="00CF7B71"/>
    <w:rsid w:val="00D00393"/>
    <w:rsid w:val="00D02F1B"/>
    <w:rsid w:val="00D04878"/>
    <w:rsid w:val="00D04EB2"/>
    <w:rsid w:val="00D063A2"/>
    <w:rsid w:val="00D06B2D"/>
    <w:rsid w:val="00D136F8"/>
    <w:rsid w:val="00D15174"/>
    <w:rsid w:val="00D151D4"/>
    <w:rsid w:val="00D248AA"/>
    <w:rsid w:val="00D3008E"/>
    <w:rsid w:val="00D31FB7"/>
    <w:rsid w:val="00D329F2"/>
    <w:rsid w:val="00D357D0"/>
    <w:rsid w:val="00D35B2F"/>
    <w:rsid w:val="00D43793"/>
    <w:rsid w:val="00D47C37"/>
    <w:rsid w:val="00D51973"/>
    <w:rsid w:val="00D5307C"/>
    <w:rsid w:val="00D5484D"/>
    <w:rsid w:val="00D551B9"/>
    <w:rsid w:val="00D57290"/>
    <w:rsid w:val="00D61C56"/>
    <w:rsid w:val="00D66CB7"/>
    <w:rsid w:val="00D67110"/>
    <w:rsid w:val="00D73252"/>
    <w:rsid w:val="00D73E13"/>
    <w:rsid w:val="00D80BC2"/>
    <w:rsid w:val="00D83C36"/>
    <w:rsid w:val="00D83E41"/>
    <w:rsid w:val="00D925C6"/>
    <w:rsid w:val="00D959BC"/>
    <w:rsid w:val="00D979BA"/>
    <w:rsid w:val="00DA0216"/>
    <w:rsid w:val="00DA2447"/>
    <w:rsid w:val="00DA50EA"/>
    <w:rsid w:val="00DA7F19"/>
    <w:rsid w:val="00DA7FA5"/>
    <w:rsid w:val="00DB040D"/>
    <w:rsid w:val="00DB28B9"/>
    <w:rsid w:val="00DB7153"/>
    <w:rsid w:val="00DC1946"/>
    <w:rsid w:val="00DC3D29"/>
    <w:rsid w:val="00DC4EC3"/>
    <w:rsid w:val="00DD0A9C"/>
    <w:rsid w:val="00DD20BF"/>
    <w:rsid w:val="00DD4F83"/>
    <w:rsid w:val="00DD76AA"/>
    <w:rsid w:val="00DE3420"/>
    <w:rsid w:val="00DE534E"/>
    <w:rsid w:val="00DE5A1F"/>
    <w:rsid w:val="00DE62B6"/>
    <w:rsid w:val="00DF1D51"/>
    <w:rsid w:val="00DF4160"/>
    <w:rsid w:val="00DF4AAD"/>
    <w:rsid w:val="00DF763F"/>
    <w:rsid w:val="00E00DBB"/>
    <w:rsid w:val="00E05612"/>
    <w:rsid w:val="00E13582"/>
    <w:rsid w:val="00E1367B"/>
    <w:rsid w:val="00E21966"/>
    <w:rsid w:val="00E24B75"/>
    <w:rsid w:val="00E271BD"/>
    <w:rsid w:val="00E27C5B"/>
    <w:rsid w:val="00E3002D"/>
    <w:rsid w:val="00E30D74"/>
    <w:rsid w:val="00E33C89"/>
    <w:rsid w:val="00E42ACD"/>
    <w:rsid w:val="00E44840"/>
    <w:rsid w:val="00E53508"/>
    <w:rsid w:val="00E55BBB"/>
    <w:rsid w:val="00E55D8D"/>
    <w:rsid w:val="00E60372"/>
    <w:rsid w:val="00E63B8D"/>
    <w:rsid w:val="00E71A03"/>
    <w:rsid w:val="00E72C96"/>
    <w:rsid w:val="00E74E52"/>
    <w:rsid w:val="00E8364D"/>
    <w:rsid w:val="00E84B7B"/>
    <w:rsid w:val="00E86B6D"/>
    <w:rsid w:val="00E87335"/>
    <w:rsid w:val="00E97528"/>
    <w:rsid w:val="00EA23C2"/>
    <w:rsid w:val="00EA5565"/>
    <w:rsid w:val="00EA6FFA"/>
    <w:rsid w:val="00EB04A8"/>
    <w:rsid w:val="00EB09E0"/>
    <w:rsid w:val="00EB200D"/>
    <w:rsid w:val="00EB7868"/>
    <w:rsid w:val="00EB7CE4"/>
    <w:rsid w:val="00EC2A92"/>
    <w:rsid w:val="00EC32B2"/>
    <w:rsid w:val="00EC5038"/>
    <w:rsid w:val="00EC795D"/>
    <w:rsid w:val="00ED2813"/>
    <w:rsid w:val="00ED47F9"/>
    <w:rsid w:val="00EE2EB9"/>
    <w:rsid w:val="00EE3DA8"/>
    <w:rsid w:val="00EE40F8"/>
    <w:rsid w:val="00EE7756"/>
    <w:rsid w:val="00EF60BC"/>
    <w:rsid w:val="00EF6968"/>
    <w:rsid w:val="00EF6DAD"/>
    <w:rsid w:val="00EF7E4C"/>
    <w:rsid w:val="00F00411"/>
    <w:rsid w:val="00F02A91"/>
    <w:rsid w:val="00F04730"/>
    <w:rsid w:val="00F04BA8"/>
    <w:rsid w:val="00F10B9E"/>
    <w:rsid w:val="00F12093"/>
    <w:rsid w:val="00F2204D"/>
    <w:rsid w:val="00F225C0"/>
    <w:rsid w:val="00F27A1C"/>
    <w:rsid w:val="00F3593C"/>
    <w:rsid w:val="00F35FF9"/>
    <w:rsid w:val="00F42F4B"/>
    <w:rsid w:val="00F4410C"/>
    <w:rsid w:val="00F57950"/>
    <w:rsid w:val="00F64402"/>
    <w:rsid w:val="00F654F2"/>
    <w:rsid w:val="00F6718D"/>
    <w:rsid w:val="00F6744C"/>
    <w:rsid w:val="00F728A6"/>
    <w:rsid w:val="00F7318F"/>
    <w:rsid w:val="00F76CE9"/>
    <w:rsid w:val="00F83122"/>
    <w:rsid w:val="00F90FE9"/>
    <w:rsid w:val="00F93913"/>
    <w:rsid w:val="00FA418A"/>
    <w:rsid w:val="00FC41B4"/>
    <w:rsid w:val="00FD17EF"/>
    <w:rsid w:val="00FD786A"/>
    <w:rsid w:val="00FE0A35"/>
    <w:rsid w:val="00FE489D"/>
    <w:rsid w:val="00FF0D60"/>
    <w:rsid w:val="00FF0DF1"/>
    <w:rsid w:val="00FF4AD2"/>
    <w:rsid w:val="00FF60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40F5CE52"/>
  <w15:docId w15:val="{74285E29-C611-4D65-A0F7-00BD742C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506"/>
    <w:pPr>
      <w:spacing w:after="60" w:line="252" w:lineRule="auto"/>
    </w:pPr>
    <w:rPr>
      <w:rFonts w:ascii="Times New Roman" w:hAnsi="Times New Roman"/>
      <w:sz w:val="16"/>
    </w:rPr>
  </w:style>
  <w:style w:type="paragraph" w:styleId="Heading1">
    <w:name w:val="heading 1"/>
    <w:basedOn w:val="Normal"/>
    <w:next w:val="Normal"/>
    <w:link w:val="Heading1Char"/>
    <w:uiPriority w:val="9"/>
    <w:qFormat/>
    <w:rsid w:val="007532D5"/>
    <w:pPr>
      <w:keepNext/>
      <w:keepLines/>
      <w:pBdr>
        <w:top w:val="single" w:sz="4" w:space="3" w:color="auto"/>
        <w:bottom w:val="single" w:sz="4" w:space="5" w:color="auto"/>
      </w:pBdr>
      <w:shd w:val="clear" w:color="auto" w:fill="000000" w:themeFill="text1"/>
      <w:spacing w:after="24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B5207E"/>
    <w:pPr>
      <w:keepNext/>
      <w:keepLines/>
      <w:spacing w:before="120"/>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rsid w:val="00B5207E"/>
    <w:pPr>
      <w:keepNext/>
      <w:keepLines/>
      <w:spacing w:before="6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32D5"/>
    <w:rPr>
      <w:rFonts w:eastAsiaTheme="majorEastAsia" w:cstheme="majorBidi"/>
      <w:b/>
      <w:bCs/>
      <w:sz w:val="24"/>
      <w:szCs w:val="28"/>
      <w:shd w:val="clear" w:color="auto" w:fill="000000" w:themeFill="text1"/>
    </w:rPr>
  </w:style>
  <w:style w:type="character" w:customStyle="1" w:styleId="Heading2Char">
    <w:name w:val="Heading 2 Char"/>
    <w:basedOn w:val="DefaultParagraphFont"/>
    <w:link w:val="Heading2"/>
    <w:uiPriority w:val="9"/>
    <w:rsid w:val="00B5207E"/>
    <w:rPr>
      <w:rFonts w:eastAsiaTheme="majorEastAsia" w:cstheme="majorBidi"/>
      <w:b/>
      <w:bCs/>
      <w:szCs w:val="26"/>
    </w:rPr>
  </w:style>
  <w:style w:type="character" w:customStyle="1" w:styleId="Heading3Char">
    <w:name w:val="Heading 3 Char"/>
    <w:basedOn w:val="DefaultParagraphFont"/>
    <w:link w:val="Heading3"/>
    <w:uiPriority w:val="9"/>
    <w:rsid w:val="00B5207E"/>
    <w:rPr>
      <w:rFonts w:eastAsiaTheme="majorEastAsia" w:cstheme="majorBidi"/>
      <w:b/>
      <w:bCs/>
      <w:i/>
      <w:sz w:val="20"/>
    </w:rPr>
  </w:style>
  <w:style w:type="character" w:styleId="Hyperlink">
    <w:name w:val="Hyperlink"/>
    <w:basedOn w:val="DefaultParagraphFont"/>
    <w:uiPriority w:val="99"/>
    <w:unhideWhenUsed/>
    <w:rsid w:val="00B5207E"/>
    <w:rPr>
      <w:color w:val="0000FF" w:themeColor="hyperlink"/>
      <w:u w:val="single"/>
    </w:rPr>
  </w:style>
  <w:style w:type="paragraph" w:customStyle="1" w:styleId="Smalltext">
    <w:name w:val="Small text"/>
    <w:basedOn w:val="Normal"/>
    <w:link w:val="SmalltextChar"/>
    <w:qFormat/>
    <w:rsid w:val="00330118"/>
    <w:rPr>
      <w:szCs w:val="18"/>
    </w:rPr>
  </w:style>
  <w:style w:type="character" w:styleId="CommentReference">
    <w:name w:val="annotation reference"/>
    <w:basedOn w:val="DefaultParagraphFont"/>
    <w:uiPriority w:val="99"/>
    <w:semiHidden/>
    <w:unhideWhenUsed/>
    <w:rsid w:val="006C002B"/>
    <w:rPr>
      <w:sz w:val="16"/>
      <w:szCs w:val="16"/>
    </w:rPr>
  </w:style>
  <w:style w:type="paragraph" w:styleId="CommentText">
    <w:name w:val="annotation text"/>
    <w:basedOn w:val="Normal"/>
    <w:link w:val="CommentTextChar"/>
    <w:uiPriority w:val="99"/>
    <w:unhideWhenUsed/>
    <w:rsid w:val="006C002B"/>
    <w:pPr>
      <w:spacing w:line="240" w:lineRule="auto"/>
    </w:pPr>
    <w:rPr>
      <w:szCs w:val="20"/>
    </w:rPr>
  </w:style>
  <w:style w:type="character" w:customStyle="1" w:styleId="CommentTextChar">
    <w:name w:val="Comment Text Char"/>
    <w:basedOn w:val="DefaultParagraphFont"/>
    <w:link w:val="CommentText"/>
    <w:uiPriority w:val="99"/>
    <w:rsid w:val="006C002B"/>
    <w:rPr>
      <w:sz w:val="20"/>
      <w:szCs w:val="20"/>
    </w:rPr>
  </w:style>
  <w:style w:type="paragraph" w:styleId="CommentSubject">
    <w:name w:val="annotation subject"/>
    <w:basedOn w:val="CommentText"/>
    <w:next w:val="CommentText"/>
    <w:link w:val="CommentSubjectChar"/>
    <w:uiPriority w:val="99"/>
    <w:semiHidden/>
    <w:unhideWhenUsed/>
    <w:rsid w:val="006C002B"/>
    <w:rPr>
      <w:b/>
      <w:bCs/>
    </w:rPr>
  </w:style>
  <w:style w:type="character" w:customStyle="1" w:styleId="CommentSubjectChar">
    <w:name w:val="Comment Subject Char"/>
    <w:basedOn w:val="CommentTextChar"/>
    <w:link w:val="CommentSubject"/>
    <w:uiPriority w:val="99"/>
    <w:semiHidden/>
    <w:rsid w:val="006C002B"/>
    <w:rPr>
      <w:b/>
      <w:bCs/>
      <w:sz w:val="20"/>
      <w:szCs w:val="20"/>
    </w:rPr>
  </w:style>
  <w:style w:type="paragraph" w:styleId="BalloonText">
    <w:name w:val="Balloon Text"/>
    <w:basedOn w:val="Normal"/>
    <w:link w:val="BalloonTextChar"/>
    <w:uiPriority w:val="99"/>
    <w:semiHidden/>
    <w:unhideWhenUsed/>
    <w:rsid w:val="006C002B"/>
    <w:pPr>
      <w:spacing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6C002B"/>
    <w:rPr>
      <w:rFonts w:ascii="Tahoma" w:hAnsi="Tahoma" w:cs="Tahoma"/>
      <w:sz w:val="16"/>
      <w:szCs w:val="16"/>
    </w:rPr>
  </w:style>
  <w:style w:type="paragraph" w:styleId="Revision">
    <w:name w:val="Revision"/>
    <w:hidden/>
    <w:uiPriority w:val="99"/>
    <w:semiHidden/>
    <w:rsid w:val="00F225C0"/>
    <w:pPr>
      <w:spacing w:after="0" w:line="240" w:lineRule="auto"/>
    </w:pPr>
    <w:rPr>
      <w:sz w:val="20"/>
    </w:rPr>
  </w:style>
  <w:style w:type="paragraph" w:styleId="Header">
    <w:name w:val="header"/>
    <w:basedOn w:val="Normal"/>
    <w:link w:val="HeaderChar"/>
    <w:uiPriority w:val="99"/>
    <w:unhideWhenUsed/>
    <w:rsid w:val="00137918"/>
    <w:pPr>
      <w:tabs>
        <w:tab w:val="center" w:pos="4513"/>
        <w:tab w:val="right" w:pos="9026"/>
      </w:tabs>
      <w:spacing w:line="240" w:lineRule="auto"/>
    </w:pPr>
  </w:style>
  <w:style w:type="character" w:customStyle="1" w:styleId="HeaderChar">
    <w:name w:val="Header Char"/>
    <w:basedOn w:val="DefaultParagraphFont"/>
    <w:link w:val="Header"/>
    <w:uiPriority w:val="99"/>
    <w:rsid w:val="00137918"/>
    <w:rPr>
      <w:sz w:val="20"/>
    </w:rPr>
  </w:style>
  <w:style w:type="paragraph" w:styleId="Footer">
    <w:name w:val="footer"/>
    <w:basedOn w:val="Normal"/>
    <w:link w:val="FooterChar"/>
    <w:uiPriority w:val="99"/>
    <w:unhideWhenUsed/>
    <w:rsid w:val="00137918"/>
    <w:pPr>
      <w:tabs>
        <w:tab w:val="center" w:pos="4513"/>
        <w:tab w:val="right" w:pos="9026"/>
      </w:tabs>
      <w:spacing w:line="240" w:lineRule="auto"/>
    </w:pPr>
  </w:style>
  <w:style w:type="character" w:customStyle="1" w:styleId="FooterChar">
    <w:name w:val="Footer Char"/>
    <w:basedOn w:val="DefaultParagraphFont"/>
    <w:link w:val="Footer"/>
    <w:uiPriority w:val="99"/>
    <w:rsid w:val="00137918"/>
    <w:rPr>
      <w:sz w:val="20"/>
    </w:rPr>
  </w:style>
  <w:style w:type="paragraph" w:customStyle="1" w:styleId="Small">
    <w:name w:val="Small"/>
    <w:basedOn w:val="Normal"/>
    <w:qFormat/>
    <w:rsid w:val="007E68C4"/>
    <w:pPr>
      <w:spacing w:line="240" w:lineRule="auto"/>
    </w:pPr>
    <w:rPr>
      <w:sz w:val="18"/>
    </w:rPr>
  </w:style>
  <w:style w:type="character" w:styleId="Emphasis">
    <w:name w:val="Emphasis"/>
    <w:basedOn w:val="DefaultParagraphFont"/>
    <w:uiPriority w:val="20"/>
    <w:qFormat/>
    <w:rsid w:val="00CD038B"/>
    <w:rPr>
      <w:i/>
      <w:iCs/>
    </w:rPr>
  </w:style>
  <w:style w:type="paragraph" w:styleId="ListParagraph">
    <w:name w:val="List Paragraph"/>
    <w:basedOn w:val="Normal"/>
    <w:uiPriority w:val="34"/>
    <w:qFormat/>
    <w:rsid w:val="00D3008E"/>
    <w:pPr>
      <w:ind w:left="720"/>
      <w:contextualSpacing/>
    </w:pPr>
  </w:style>
  <w:style w:type="paragraph" w:customStyle="1" w:styleId="EndNoteBibliographyTitle">
    <w:name w:val="EndNote Bibliography Title"/>
    <w:basedOn w:val="Normal"/>
    <w:link w:val="EndNoteBibliographyTitleChar"/>
    <w:rsid w:val="00B24A48"/>
    <w:pPr>
      <w:spacing w:after="0"/>
      <w:jc w:val="center"/>
    </w:pPr>
    <w:rPr>
      <w:rFonts w:ascii="Calibri" w:hAnsi="Calibri"/>
      <w:noProof/>
      <w:sz w:val="18"/>
      <w:lang w:val="en-US"/>
    </w:rPr>
  </w:style>
  <w:style w:type="character" w:customStyle="1" w:styleId="SmalltextChar">
    <w:name w:val="Small text Char"/>
    <w:basedOn w:val="DefaultParagraphFont"/>
    <w:link w:val="Smalltext"/>
    <w:rsid w:val="00B24A48"/>
    <w:rPr>
      <w:sz w:val="16"/>
      <w:szCs w:val="18"/>
    </w:rPr>
  </w:style>
  <w:style w:type="character" w:customStyle="1" w:styleId="EndNoteBibliographyTitleChar">
    <w:name w:val="EndNote Bibliography Title Char"/>
    <w:basedOn w:val="SmalltextChar"/>
    <w:link w:val="EndNoteBibliographyTitle"/>
    <w:rsid w:val="00B24A48"/>
    <w:rPr>
      <w:rFonts w:ascii="Calibri" w:hAnsi="Calibri"/>
      <w:noProof/>
      <w:sz w:val="18"/>
      <w:szCs w:val="18"/>
      <w:lang w:val="en-US"/>
    </w:rPr>
  </w:style>
  <w:style w:type="paragraph" w:customStyle="1" w:styleId="EndNoteBibliography">
    <w:name w:val="EndNote Bibliography"/>
    <w:basedOn w:val="Normal"/>
    <w:link w:val="EndNoteBibliographyChar"/>
    <w:rsid w:val="00B24A48"/>
    <w:pPr>
      <w:spacing w:line="240" w:lineRule="auto"/>
    </w:pPr>
    <w:rPr>
      <w:rFonts w:ascii="Calibri" w:hAnsi="Calibri"/>
      <w:noProof/>
      <w:sz w:val="18"/>
      <w:lang w:val="en-US"/>
    </w:rPr>
  </w:style>
  <w:style w:type="character" w:customStyle="1" w:styleId="EndNoteBibliographyChar">
    <w:name w:val="EndNote Bibliography Char"/>
    <w:basedOn w:val="SmalltextChar"/>
    <w:link w:val="EndNoteBibliography"/>
    <w:rsid w:val="00B24A48"/>
    <w:rPr>
      <w:rFonts w:ascii="Calibri" w:hAnsi="Calibri"/>
      <w:noProof/>
      <w:sz w:val="18"/>
      <w:szCs w:val="18"/>
      <w:lang w:val="en-US"/>
    </w:rPr>
  </w:style>
  <w:style w:type="character" w:styleId="Strong">
    <w:name w:val="Strong"/>
    <w:basedOn w:val="DefaultParagraphFont"/>
    <w:uiPriority w:val="22"/>
    <w:qFormat/>
    <w:rsid w:val="00DE62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087210">
      <w:bodyDiv w:val="1"/>
      <w:marLeft w:val="0"/>
      <w:marRight w:val="0"/>
      <w:marTop w:val="0"/>
      <w:marBottom w:val="0"/>
      <w:divBdr>
        <w:top w:val="none" w:sz="0" w:space="0" w:color="auto"/>
        <w:left w:val="none" w:sz="0" w:space="0" w:color="auto"/>
        <w:bottom w:val="none" w:sz="0" w:space="0" w:color="auto"/>
        <w:right w:val="none" w:sz="0" w:space="0" w:color="auto"/>
      </w:divBdr>
    </w:div>
    <w:div w:id="90272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3C7B1-1F7C-42D7-89E5-82E5C901C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18</Pages>
  <Words>9416</Words>
  <Characters>5367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68</CharactersWithSpaces>
  <SharedDoc>false</SharedDoc>
  <HLinks>
    <vt:vector size="162" baseType="variant">
      <vt:variant>
        <vt:i4>4456459</vt:i4>
      </vt:variant>
      <vt:variant>
        <vt:i4>190</vt:i4>
      </vt:variant>
      <vt:variant>
        <vt:i4>0</vt:i4>
      </vt:variant>
      <vt:variant>
        <vt:i4>5</vt:i4>
      </vt:variant>
      <vt:variant>
        <vt:lpwstr/>
      </vt:variant>
      <vt:variant>
        <vt:lpwstr>_ENREF_5</vt:lpwstr>
      </vt:variant>
      <vt:variant>
        <vt:i4>4390923</vt:i4>
      </vt:variant>
      <vt:variant>
        <vt:i4>181</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2</vt:lpwstr>
      </vt:variant>
      <vt:variant>
        <vt:i4>4390923</vt:i4>
      </vt:variant>
      <vt:variant>
        <vt:i4>159</vt:i4>
      </vt:variant>
      <vt:variant>
        <vt:i4>0</vt:i4>
      </vt:variant>
      <vt:variant>
        <vt:i4>5</vt:i4>
      </vt:variant>
      <vt:variant>
        <vt:lpwstr/>
      </vt:variant>
      <vt:variant>
        <vt:lpwstr>_ENREF_20</vt:lpwstr>
      </vt:variant>
      <vt:variant>
        <vt:i4>4390923</vt:i4>
      </vt:variant>
      <vt:variant>
        <vt:i4>151</vt:i4>
      </vt:variant>
      <vt:variant>
        <vt:i4>0</vt:i4>
      </vt:variant>
      <vt:variant>
        <vt:i4>5</vt:i4>
      </vt:variant>
      <vt:variant>
        <vt:lpwstr/>
      </vt:variant>
      <vt:variant>
        <vt:lpwstr>_ENREF_21</vt:lpwstr>
      </vt:variant>
      <vt:variant>
        <vt:i4>4390923</vt:i4>
      </vt:variant>
      <vt:variant>
        <vt:i4>143</vt:i4>
      </vt:variant>
      <vt:variant>
        <vt:i4>0</vt:i4>
      </vt:variant>
      <vt:variant>
        <vt:i4>5</vt:i4>
      </vt:variant>
      <vt:variant>
        <vt:lpwstr/>
      </vt:variant>
      <vt:variant>
        <vt:lpwstr>_ENREF_23</vt:lpwstr>
      </vt:variant>
      <vt:variant>
        <vt:i4>4194315</vt:i4>
      </vt:variant>
      <vt:variant>
        <vt:i4>135</vt:i4>
      </vt:variant>
      <vt:variant>
        <vt:i4>0</vt:i4>
      </vt:variant>
      <vt:variant>
        <vt:i4>5</vt:i4>
      </vt:variant>
      <vt:variant>
        <vt:lpwstr/>
      </vt:variant>
      <vt:variant>
        <vt:lpwstr>_ENREF_19</vt:lpwstr>
      </vt:variant>
      <vt:variant>
        <vt:i4>7274610</vt:i4>
      </vt:variant>
      <vt:variant>
        <vt:i4>130</vt:i4>
      </vt:variant>
      <vt:variant>
        <vt:i4>0</vt:i4>
      </vt:variant>
      <vt:variant>
        <vt:i4>5</vt:i4>
      </vt:variant>
      <vt:variant>
        <vt:lpwstr/>
      </vt:variant>
      <vt:variant>
        <vt:lpwstr>RANGE!_ENREF_90</vt:lpwstr>
      </vt:variant>
      <vt:variant>
        <vt:i4>4194315</vt:i4>
      </vt:variant>
      <vt:variant>
        <vt:i4>126</vt:i4>
      </vt:variant>
      <vt:variant>
        <vt:i4>0</vt:i4>
      </vt:variant>
      <vt:variant>
        <vt:i4>5</vt:i4>
      </vt:variant>
      <vt:variant>
        <vt:lpwstr/>
      </vt:variant>
      <vt:variant>
        <vt:lpwstr>_ENREF_18</vt:lpwstr>
      </vt:variant>
      <vt:variant>
        <vt:i4>4194315</vt:i4>
      </vt:variant>
      <vt:variant>
        <vt:i4>120</vt:i4>
      </vt:variant>
      <vt:variant>
        <vt:i4>0</vt:i4>
      </vt:variant>
      <vt:variant>
        <vt:i4>5</vt:i4>
      </vt:variant>
      <vt:variant>
        <vt:lpwstr/>
      </vt:variant>
      <vt:variant>
        <vt:lpwstr>_ENREF_17</vt:lpwstr>
      </vt:variant>
      <vt:variant>
        <vt:i4>4194315</vt:i4>
      </vt:variant>
      <vt:variant>
        <vt:i4>114</vt:i4>
      </vt:variant>
      <vt:variant>
        <vt:i4>0</vt:i4>
      </vt:variant>
      <vt:variant>
        <vt:i4>5</vt:i4>
      </vt:variant>
      <vt:variant>
        <vt:lpwstr/>
      </vt:variant>
      <vt:variant>
        <vt:lpwstr>_ENREF_16</vt:lpwstr>
      </vt:variant>
      <vt:variant>
        <vt:i4>4194315</vt:i4>
      </vt:variant>
      <vt:variant>
        <vt:i4>106</vt:i4>
      </vt:variant>
      <vt:variant>
        <vt:i4>0</vt:i4>
      </vt:variant>
      <vt:variant>
        <vt:i4>5</vt:i4>
      </vt:variant>
      <vt:variant>
        <vt:lpwstr/>
      </vt:variant>
      <vt:variant>
        <vt:lpwstr>_ENREF_15</vt:lpwstr>
      </vt:variant>
      <vt:variant>
        <vt:i4>4194315</vt:i4>
      </vt:variant>
      <vt:variant>
        <vt:i4>100</vt:i4>
      </vt:variant>
      <vt:variant>
        <vt:i4>0</vt:i4>
      </vt:variant>
      <vt:variant>
        <vt:i4>5</vt:i4>
      </vt:variant>
      <vt:variant>
        <vt:lpwstr/>
      </vt:variant>
      <vt:variant>
        <vt:lpwstr>_ENREF_14</vt:lpwstr>
      </vt:variant>
      <vt:variant>
        <vt:i4>4194315</vt:i4>
      </vt:variant>
      <vt:variant>
        <vt:i4>92</vt:i4>
      </vt:variant>
      <vt:variant>
        <vt:i4>0</vt:i4>
      </vt:variant>
      <vt:variant>
        <vt:i4>5</vt:i4>
      </vt:variant>
      <vt:variant>
        <vt:lpwstr/>
      </vt:variant>
      <vt:variant>
        <vt:lpwstr>_ENREF_13</vt:lpwstr>
      </vt:variant>
      <vt:variant>
        <vt:i4>4194315</vt:i4>
      </vt:variant>
      <vt:variant>
        <vt:i4>84</vt:i4>
      </vt:variant>
      <vt:variant>
        <vt:i4>0</vt:i4>
      </vt:variant>
      <vt:variant>
        <vt:i4>5</vt:i4>
      </vt:variant>
      <vt:variant>
        <vt:lpwstr/>
      </vt:variant>
      <vt:variant>
        <vt:lpwstr>_ENREF_12</vt:lpwstr>
      </vt:variant>
      <vt:variant>
        <vt:i4>4194315</vt:i4>
      </vt:variant>
      <vt:variant>
        <vt:i4>76</vt:i4>
      </vt:variant>
      <vt:variant>
        <vt:i4>0</vt:i4>
      </vt:variant>
      <vt:variant>
        <vt:i4>5</vt:i4>
      </vt:variant>
      <vt:variant>
        <vt:lpwstr/>
      </vt:variant>
      <vt:variant>
        <vt:lpwstr>_ENREF_11</vt:lpwstr>
      </vt:variant>
      <vt:variant>
        <vt:i4>4194315</vt:i4>
      </vt:variant>
      <vt:variant>
        <vt:i4>70</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784139</vt:i4>
      </vt:variant>
      <vt:variant>
        <vt:i4>54</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0</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rellin</dc:creator>
  <cp:lastModifiedBy>Dianne Crellin</cp:lastModifiedBy>
  <cp:revision>21</cp:revision>
  <cp:lastPrinted>2015-05-27T23:19:00Z</cp:lastPrinted>
  <dcterms:created xsi:type="dcterms:W3CDTF">2015-05-26T04:59:00Z</dcterms:created>
  <dcterms:modified xsi:type="dcterms:W3CDTF">2015-05-27T23:19:00Z</dcterms:modified>
</cp:coreProperties>
</file>